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DEE5E" w14:textId="0014AA2F" w:rsidR="00397713" w:rsidRPr="00397713" w:rsidRDefault="00E77C86" w:rsidP="00E77C86">
      <w:pPr>
        <w:keepNext/>
        <w:keepLines/>
        <w:outlineLvl w:val="0"/>
        <w:rPr>
          <w:rFonts w:ascii="Arial" w:eastAsiaTheme="majorEastAsia" w:hAnsi="Arial" w:cs="Arial"/>
          <w:b/>
          <w:bCs/>
          <w:sz w:val="22"/>
          <w:szCs w:val="22"/>
          <w:u w:val="single"/>
        </w:rPr>
      </w:pPr>
      <w:r w:rsidRPr="00397713">
        <w:rPr>
          <w:rFonts w:ascii="Arial" w:eastAsiaTheme="majorEastAsia" w:hAnsi="Arial" w:cs="Arial"/>
          <w:b/>
          <w:bCs/>
          <w:sz w:val="22"/>
          <w:szCs w:val="22"/>
          <w:u w:val="single"/>
        </w:rPr>
        <w:t>Supplementa</w:t>
      </w:r>
      <w:r w:rsidR="00397713" w:rsidRPr="00397713">
        <w:rPr>
          <w:rFonts w:ascii="Arial" w:eastAsiaTheme="majorEastAsia" w:hAnsi="Arial" w:cs="Arial"/>
          <w:b/>
          <w:bCs/>
          <w:sz w:val="22"/>
          <w:szCs w:val="22"/>
          <w:u w:val="single"/>
        </w:rPr>
        <w:t>ry materials</w:t>
      </w:r>
    </w:p>
    <w:p w14:paraId="33D186D8" w14:textId="77777777" w:rsidR="00397713" w:rsidRDefault="00397713" w:rsidP="00E77C86">
      <w:pPr>
        <w:keepNext/>
        <w:keepLines/>
        <w:outlineLvl w:val="0"/>
        <w:rPr>
          <w:rFonts w:ascii="Arial" w:eastAsiaTheme="majorEastAsia" w:hAnsi="Arial" w:cs="Arial"/>
          <w:b/>
          <w:bCs/>
          <w:sz w:val="22"/>
          <w:szCs w:val="22"/>
        </w:rPr>
      </w:pPr>
    </w:p>
    <w:p w14:paraId="383FFB4C" w14:textId="7D17408F" w:rsidR="00E77C86" w:rsidRPr="00E77C86" w:rsidRDefault="00397713" w:rsidP="00E77C86">
      <w:pPr>
        <w:keepNext/>
        <w:keepLines/>
        <w:outlineLvl w:val="0"/>
        <w:rPr>
          <w:rFonts w:ascii="Arial" w:eastAsiaTheme="majorEastAsia" w:hAnsi="Arial" w:cs="Arial"/>
          <w:b/>
          <w:bCs/>
          <w:sz w:val="22"/>
          <w:szCs w:val="22"/>
        </w:rPr>
      </w:pPr>
      <w:r>
        <w:rPr>
          <w:rFonts w:ascii="Arial" w:eastAsiaTheme="majorEastAsia" w:hAnsi="Arial" w:cs="Arial"/>
          <w:b/>
          <w:bCs/>
          <w:sz w:val="22"/>
          <w:szCs w:val="22"/>
        </w:rPr>
        <w:t>Supplementary</w:t>
      </w:r>
      <w:r w:rsidR="00E77C86" w:rsidRPr="00E77C86">
        <w:rPr>
          <w:rFonts w:ascii="Arial" w:eastAsiaTheme="majorEastAsia" w:hAnsi="Arial" w:cs="Arial"/>
          <w:b/>
          <w:bCs/>
          <w:sz w:val="22"/>
          <w:szCs w:val="22"/>
        </w:rPr>
        <w:t xml:space="preserve"> Table </w:t>
      </w:r>
      <w:r>
        <w:rPr>
          <w:rFonts w:ascii="Arial" w:eastAsiaTheme="majorEastAsia" w:hAnsi="Arial" w:cs="Arial"/>
          <w:b/>
          <w:bCs/>
          <w:sz w:val="22"/>
          <w:szCs w:val="22"/>
        </w:rPr>
        <w:t>S</w:t>
      </w:r>
      <w:r w:rsidR="00E77C86" w:rsidRPr="00E77C86">
        <w:rPr>
          <w:rFonts w:ascii="Arial" w:eastAsiaTheme="majorEastAsia" w:hAnsi="Arial" w:cs="Arial"/>
          <w:b/>
          <w:bCs/>
          <w:sz w:val="22"/>
          <w:szCs w:val="22"/>
        </w:rPr>
        <w:t xml:space="preserve">1. </w:t>
      </w:r>
      <w:r w:rsidR="00E77C86" w:rsidRPr="00E77C86">
        <w:rPr>
          <w:rFonts w:ascii="Arial" w:eastAsiaTheme="majorEastAsia" w:hAnsi="Arial" w:cs="Arial"/>
          <w:sz w:val="22"/>
          <w:szCs w:val="22"/>
        </w:rPr>
        <w:t>Preferred Reporting Items for Systematic reviews and Meta-Analyses extension for Scoping Reviews (PRISMA-</w:t>
      </w:r>
      <w:proofErr w:type="spellStart"/>
      <w:r w:rsidR="00E77C86" w:rsidRPr="00E77C86">
        <w:rPr>
          <w:rFonts w:ascii="Arial" w:eastAsiaTheme="majorEastAsia" w:hAnsi="Arial" w:cs="Arial"/>
          <w:sz w:val="22"/>
          <w:szCs w:val="22"/>
        </w:rPr>
        <w:t>ScR</w:t>
      </w:r>
      <w:proofErr w:type="spellEnd"/>
      <w:r w:rsidR="00E77C86" w:rsidRPr="00E77C86">
        <w:rPr>
          <w:rFonts w:ascii="Arial" w:eastAsiaTheme="majorEastAsia" w:hAnsi="Arial" w:cs="Arial"/>
          <w:sz w:val="22"/>
          <w:szCs w:val="22"/>
        </w:rPr>
        <w:t>) Checklist.</w:t>
      </w:r>
    </w:p>
    <w:tbl>
      <w:tblPr>
        <w:tblStyle w:val="TableGridLight1"/>
        <w:tblW w:w="0" w:type="auto"/>
        <w:tblLook w:val="04A0" w:firstRow="1" w:lastRow="0" w:firstColumn="1" w:lastColumn="0" w:noHBand="0" w:noVBand="1"/>
      </w:tblPr>
      <w:tblGrid>
        <w:gridCol w:w="2424"/>
        <w:gridCol w:w="694"/>
        <w:gridCol w:w="7439"/>
        <w:gridCol w:w="3833"/>
      </w:tblGrid>
      <w:tr w:rsidR="00E77C86" w:rsidRPr="00410502" w14:paraId="4354937D" w14:textId="77777777" w:rsidTr="009F1FBB">
        <w:trPr>
          <w:tblHeader/>
        </w:trPr>
        <w:tc>
          <w:tcPr>
            <w:tcW w:w="0" w:type="auto"/>
            <w:shd w:val="clear" w:color="auto" w:fill="4472C4" w:themeFill="accent1"/>
            <w:vAlign w:val="center"/>
          </w:tcPr>
          <w:p w14:paraId="09986DA7" w14:textId="77777777" w:rsidR="00E77C86" w:rsidRPr="003101FF" w:rsidRDefault="00E77C86" w:rsidP="009F1FBB">
            <w:pPr>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SECTION</w:t>
            </w:r>
          </w:p>
        </w:tc>
        <w:tc>
          <w:tcPr>
            <w:tcW w:w="0" w:type="auto"/>
            <w:shd w:val="clear" w:color="auto" w:fill="4472C4" w:themeFill="accent1"/>
            <w:vAlign w:val="center"/>
          </w:tcPr>
          <w:p w14:paraId="37B34761" w14:textId="77777777" w:rsidR="00E77C86" w:rsidRPr="003101FF" w:rsidRDefault="00E77C86" w:rsidP="009F1FBB">
            <w:pPr>
              <w:autoSpaceDE w:val="0"/>
              <w:autoSpaceDN w:val="0"/>
              <w:adjustRightInd w:val="0"/>
              <w:jc w:val="center"/>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ITEM</w:t>
            </w:r>
          </w:p>
        </w:tc>
        <w:tc>
          <w:tcPr>
            <w:tcW w:w="0" w:type="auto"/>
            <w:shd w:val="clear" w:color="auto" w:fill="4472C4" w:themeFill="accent1"/>
            <w:vAlign w:val="center"/>
          </w:tcPr>
          <w:p w14:paraId="73C6386A" w14:textId="77777777" w:rsidR="00E77C86" w:rsidRPr="003101FF" w:rsidRDefault="00E77C86" w:rsidP="009F1FBB">
            <w:pPr>
              <w:rPr>
                <w:rFonts w:ascii="Arial" w:hAnsi="Arial" w:cs="Arial"/>
                <w:b/>
                <w:color w:val="F2F2F2" w:themeColor="background1" w:themeShade="F2"/>
                <w:sz w:val="20"/>
                <w:szCs w:val="20"/>
              </w:rPr>
            </w:pPr>
            <w:r>
              <w:rPr>
                <w:rFonts w:ascii="Arial" w:hAnsi="Arial" w:cs="Arial"/>
                <w:b/>
                <w:color w:val="F2F2F2" w:themeColor="background1" w:themeShade="F2"/>
                <w:sz w:val="20"/>
                <w:szCs w:val="20"/>
              </w:rPr>
              <w:t>PRISMA-</w:t>
            </w:r>
            <w:proofErr w:type="spellStart"/>
            <w:r>
              <w:rPr>
                <w:rFonts w:ascii="Arial" w:hAnsi="Arial" w:cs="Arial"/>
                <w:b/>
                <w:color w:val="F2F2F2" w:themeColor="background1" w:themeShade="F2"/>
                <w:sz w:val="20"/>
                <w:szCs w:val="20"/>
              </w:rPr>
              <w:t>Sc</w:t>
            </w:r>
            <w:r w:rsidRPr="003101FF">
              <w:rPr>
                <w:rFonts w:ascii="Arial" w:hAnsi="Arial" w:cs="Arial"/>
                <w:b/>
                <w:color w:val="F2F2F2" w:themeColor="background1" w:themeShade="F2"/>
                <w:sz w:val="20"/>
                <w:szCs w:val="20"/>
              </w:rPr>
              <w:t>R</w:t>
            </w:r>
            <w:proofErr w:type="spellEnd"/>
            <w:r w:rsidRPr="003101FF">
              <w:rPr>
                <w:rFonts w:ascii="Arial" w:hAnsi="Arial" w:cs="Arial"/>
                <w:b/>
                <w:color w:val="F2F2F2" w:themeColor="background1" w:themeShade="F2"/>
                <w:sz w:val="20"/>
                <w:szCs w:val="20"/>
              </w:rPr>
              <w:t xml:space="preserve"> CHECKLIST ITEM</w:t>
            </w:r>
          </w:p>
        </w:tc>
        <w:tc>
          <w:tcPr>
            <w:tcW w:w="0" w:type="auto"/>
            <w:shd w:val="clear" w:color="auto" w:fill="4472C4" w:themeFill="accent1"/>
            <w:vAlign w:val="center"/>
          </w:tcPr>
          <w:p w14:paraId="166F3518" w14:textId="77777777" w:rsidR="00E77C86" w:rsidRPr="003101FF" w:rsidRDefault="00E77C86" w:rsidP="009F1FBB">
            <w:pPr>
              <w:rPr>
                <w:rFonts w:ascii="Arial" w:hAnsi="Arial" w:cs="Arial"/>
                <w:b/>
                <w:color w:val="F2F2F2" w:themeColor="background1" w:themeShade="F2"/>
                <w:sz w:val="20"/>
                <w:szCs w:val="20"/>
              </w:rPr>
            </w:pPr>
            <w:r w:rsidRPr="003101FF">
              <w:rPr>
                <w:rFonts w:ascii="Arial" w:hAnsi="Arial" w:cs="Arial"/>
                <w:b/>
                <w:color w:val="F2F2F2" w:themeColor="background1" w:themeShade="F2"/>
                <w:sz w:val="20"/>
                <w:szCs w:val="20"/>
              </w:rPr>
              <w:t>REPORTED ON PAGE #</w:t>
            </w:r>
          </w:p>
        </w:tc>
      </w:tr>
      <w:tr w:rsidR="00E77C86" w:rsidRPr="00410502" w14:paraId="20DE11F3" w14:textId="77777777" w:rsidTr="009F1FBB">
        <w:tc>
          <w:tcPr>
            <w:tcW w:w="0" w:type="auto"/>
            <w:gridSpan w:val="4"/>
            <w:shd w:val="clear" w:color="auto" w:fill="D9E2F3" w:themeFill="accent1" w:themeFillTint="33"/>
            <w:vAlign w:val="center"/>
          </w:tcPr>
          <w:p w14:paraId="1EAAFDFA" w14:textId="77777777" w:rsidR="00E77C86" w:rsidRPr="00410502" w:rsidRDefault="00E77C86" w:rsidP="009F1FBB">
            <w:pPr>
              <w:rPr>
                <w:rFonts w:ascii="Arial" w:hAnsi="Arial" w:cs="Arial"/>
                <w:b/>
                <w:sz w:val="20"/>
                <w:szCs w:val="20"/>
              </w:rPr>
            </w:pPr>
            <w:r w:rsidRPr="003101FF">
              <w:rPr>
                <w:rFonts w:ascii="Arial" w:hAnsi="Arial" w:cs="Arial"/>
                <w:b/>
                <w:sz w:val="20"/>
                <w:szCs w:val="20"/>
              </w:rPr>
              <w:t>TITLE</w:t>
            </w:r>
          </w:p>
        </w:tc>
      </w:tr>
      <w:tr w:rsidR="00E77C86" w:rsidRPr="00410502" w14:paraId="37096659" w14:textId="77777777" w:rsidTr="009F1FBB">
        <w:tc>
          <w:tcPr>
            <w:tcW w:w="0" w:type="auto"/>
            <w:vAlign w:val="center"/>
          </w:tcPr>
          <w:p w14:paraId="02635E9D" w14:textId="77777777" w:rsidR="00E77C86" w:rsidRPr="00F348AF" w:rsidRDefault="00E77C86" w:rsidP="009F1FBB">
            <w:pPr>
              <w:ind w:left="180"/>
              <w:rPr>
                <w:rFonts w:ascii="Arial" w:hAnsi="Arial" w:cs="Arial"/>
                <w:sz w:val="20"/>
                <w:szCs w:val="20"/>
              </w:rPr>
            </w:pPr>
            <w:r w:rsidRPr="00F348AF">
              <w:rPr>
                <w:rFonts w:ascii="Arial" w:hAnsi="Arial" w:cs="Arial"/>
                <w:sz w:val="20"/>
                <w:szCs w:val="20"/>
              </w:rPr>
              <w:t>Title</w:t>
            </w:r>
          </w:p>
        </w:tc>
        <w:tc>
          <w:tcPr>
            <w:tcW w:w="0" w:type="auto"/>
            <w:vAlign w:val="center"/>
          </w:tcPr>
          <w:p w14:paraId="39315D84" w14:textId="77777777" w:rsidR="00E77C86" w:rsidRPr="00410502" w:rsidRDefault="00E77C86" w:rsidP="009F1FBB">
            <w:pPr>
              <w:jc w:val="center"/>
              <w:rPr>
                <w:rFonts w:ascii="Arial" w:hAnsi="Arial" w:cs="Arial"/>
                <w:sz w:val="20"/>
                <w:szCs w:val="20"/>
              </w:rPr>
            </w:pPr>
            <w:r w:rsidRPr="00410502">
              <w:rPr>
                <w:rFonts w:ascii="Arial" w:hAnsi="Arial" w:cs="Arial"/>
                <w:sz w:val="20"/>
                <w:szCs w:val="20"/>
              </w:rPr>
              <w:t>1</w:t>
            </w:r>
          </w:p>
        </w:tc>
        <w:tc>
          <w:tcPr>
            <w:tcW w:w="0" w:type="auto"/>
            <w:vAlign w:val="center"/>
          </w:tcPr>
          <w:p w14:paraId="35DD5870" w14:textId="77777777" w:rsidR="00E77C86" w:rsidRPr="00410502" w:rsidRDefault="00E77C86" w:rsidP="009F1FBB">
            <w:pPr>
              <w:rPr>
                <w:rFonts w:ascii="Arial" w:hAnsi="Arial" w:cs="Arial"/>
                <w:sz w:val="20"/>
                <w:szCs w:val="20"/>
              </w:rPr>
            </w:pPr>
            <w:r w:rsidRPr="00410502">
              <w:rPr>
                <w:rFonts w:ascii="Arial" w:hAnsi="Arial" w:cs="Arial"/>
                <w:sz w:val="20"/>
                <w:szCs w:val="20"/>
              </w:rPr>
              <w:t>Identify the report as a scoping review.</w:t>
            </w:r>
          </w:p>
        </w:tc>
        <w:sdt>
          <w:sdtPr>
            <w:rPr>
              <w:rFonts w:ascii="Arial" w:hAnsi="Arial" w:cs="Arial"/>
              <w:sz w:val="20"/>
              <w:szCs w:val="20"/>
            </w:rPr>
            <w:id w:val="-1886790070"/>
            <w:placeholder>
              <w:docPart w:val="0CFBD0BEEB9CD54F8FB3315AECBC0E30"/>
            </w:placeholder>
          </w:sdtPr>
          <w:sdtContent>
            <w:tc>
              <w:tcPr>
                <w:tcW w:w="0" w:type="auto"/>
                <w:vAlign w:val="center"/>
              </w:tcPr>
              <w:p w14:paraId="0796961C" w14:textId="77777777" w:rsidR="00E77C86" w:rsidRPr="00410502" w:rsidRDefault="00E77C86" w:rsidP="009F1FBB">
                <w:pPr>
                  <w:rPr>
                    <w:rFonts w:ascii="Arial" w:hAnsi="Arial" w:cs="Arial"/>
                    <w:sz w:val="20"/>
                    <w:szCs w:val="20"/>
                  </w:rPr>
                </w:pPr>
                <w:r>
                  <w:rPr>
                    <w:rFonts w:ascii="Arial" w:hAnsi="Arial" w:cs="Arial"/>
                    <w:sz w:val="20"/>
                    <w:szCs w:val="20"/>
                  </w:rPr>
                  <w:t>1</w:t>
                </w:r>
              </w:p>
            </w:tc>
          </w:sdtContent>
        </w:sdt>
      </w:tr>
      <w:tr w:rsidR="00E77C86" w:rsidRPr="00410502" w14:paraId="13863C47" w14:textId="77777777" w:rsidTr="009F1FBB">
        <w:tc>
          <w:tcPr>
            <w:tcW w:w="0" w:type="auto"/>
            <w:gridSpan w:val="4"/>
            <w:shd w:val="clear" w:color="auto" w:fill="D9E2F3" w:themeFill="accent1" w:themeFillTint="33"/>
            <w:vAlign w:val="center"/>
          </w:tcPr>
          <w:p w14:paraId="7EA82451" w14:textId="77777777" w:rsidR="00E77C86" w:rsidRPr="00410502" w:rsidRDefault="00E77C86" w:rsidP="009F1FBB">
            <w:pPr>
              <w:rPr>
                <w:rFonts w:ascii="Arial" w:hAnsi="Arial" w:cs="Arial"/>
                <w:b/>
                <w:sz w:val="20"/>
                <w:szCs w:val="20"/>
              </w:rPr>
            </w:pPr>
            <w:r w:rsidRPr="00410502">
              <w:rPr>
                <w:rFonts w:ascii="Arial" w:hAnsi="Arial" w:cs="Arial"/>
                <w:b/>
                <w:sz w:val="20"/>
                <w:szCs w:val="20"/>
              </w:rPr>
              <w:t>ABSTRACT</w:t>
            </w:r>
          </w:p>
        </w:tc>
      </w:tr>
      <w:tr w:rsidR="00E77C86" w:rsidRPr="00410502" w14:paraId="414ABCA0" w14:textId="77777777" w:rsidTr="009F1FBB">
        <w:tc>
          <w:tcPr>
            <w:tcW w:w="0" w:type="auto"/>
            <w:vAlign w:val="center"/>
          </w:tcPr>
          <w:p w14:paraId="1FC32538"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Structured summary</w:t>
            </w:r>
          </w:p>
        </w:tc>
        <w:tc>
          <w:tcPr>
            <w:tcW w:w="0" w:type="auto"/>
            <w:vAlign w:val="center"/>
          </w:tcPr>
          <w:p w14:paraId="1C779C61" w14:textId="77777777" w:rsidR="00E77C86" w:rsidRPr="00410502" w:rsidRDefault="00E77C86" w:rsidP="009F1FBB">
            <w:pPr>
              <w:jc w:val="center"/>
              <w:rPr>
                <w:rFonts w:ascii="Arial" w:hAnsi="Arial" w:cs="Arial"/>
                <w:sz w:val="20"/>
                <w:szCs w:val="20"/>
              </w:rPr>
            </w:pPr>
            <w:r w:rsidRPr="00410502">
              <w:rPr>
                <w:rFonts w:ascii="Arial" w:hAnsi="Arial" w:cs="Arial"/>
                <w:sz w:val="20"/>
                <w:szCs w:val="20"/>
              </w:rPr>
              <w:t>2</w:t>
            </w:r>
          </w:p>
        </w:tc>
        <w:tc>
          <w:tcPr>
            <w:tcW w:w="0" w:type="auto"/>
            <w:vAlign w:val="center"/>
          </w:tcPr>
          <w:p w14:paraId="33B6F035" w14:textId="77777777" w:rsidR="00E77C86" w:rsidRPr="00410502" w:rsidRDefault="00E77C86" w:rsidP="009F1FBB">
            <w:pPr>
              <w:rPr>
                <w:rFonts w:ascii="Arial" w:hAnsi="Arial" w:cs="Arial"/>
                <w:sz w:val="20"/>
                <w:szCs w:val="20"/>
              </w:rPr>
            </w:pPr>
            <w:r w:rsidRPr="00410502">
              <w:rPr>
                <w:rFonts w:ascii="Arial" w:hAnsi="Arial" w:cs="Arial"/>
                <w:sz w:val="20"/>
                <w:szCs w:val="20"/>
              </w:rPr>
              <w:t>Provide a structured summary</w:t>
            </w:r>
            <w:r>
              <w:rPr>
                <w:rFonts w:ascii="Arial" w:hAnsi="Arial" w:cs="Arial"/>
                <w:sz w:val="20"/>
                <w:szCs w:val="20"/>
              </w:rPr>
              <w:t xml:space="preserve"> that</w:t>
            </w:r>
            <w:r w:rsidRPr="00410502">
              <w:rPr>
                <w:rFonts w:ascii="Arial" w:hAnsi="Arial" w:cs="Arial"/>
                <w:sz w:val="20"/>
                <w:szCs w:val="20"/>
              </w:rPr>
              <w:t xml:space="preserve"> includ</w:t>
            </w:r>
            <w:r>
              <w:rPr>
                <w:rFonts w:ascii="Arial" w:hAnsi="Arial" w:cs="Arial"/>
                <w:sz w:val="20"/>
                <w:szCs w:val="20"/>
              </w:rPr>
              <w:t>es</w:t>
            </w:r>
            <w:r w:rsidRPr="00410502">
              <w:rPr>
                <w:rFonts w:ascii="Arial" w:hAnsi="Arial" w:cs="Arial"/>
                <w:sz w:val="20"/>
                <w:szCs w:val="20"/>
              </w:rPr>
              <w:t xml:space="preserve"> </w:t>
            </w:r>
            <w:r>
              <w:rPr>
                <w:rFonts w:ascii="Arial" w:hAnsi="Arial" w:cs="Arial"/>
                <w:sz w:val="20"/>
                <w:szCs w:val="20"/>
              </w:rPr>
              <w:t>(</w:t>
            </w:r>
            <w:r w:rsidRPr="00410502">
              <w:rPr>
                <w:rFonts w:ascii="Arial" w:hAnsi="Arial" w:cs="Arial"/>
                <w:sz w:val="20"/>
                <w:szCs w:val="20"/>
              </w:rPr>
              <w:t>as applicable</w:t>
            </w:r>
            <w:r>
              <w:rPr>
                <w:rFonts w:ascii="Arial" w:hAnsi="Arial" w:cs="Arial"/>
                <w:sz w:val="20"/>
                <w:szCs w:val="20"/>
              </w:rPr>
              <w:t>):</w:t>
            </w:r>
            <w:r w:rsidRPr="00410502">
              <w:rPr>
                <w:rFonts w:ascii="Arial" w:hAnsi="Arial" w:cs="Arial"/>
                <w:sz w:val="20"/>
                <w:szCs w:val="20"/>
              </w:rPr>
              <w:t xml:space="preserve"> background, objectives, eligibility criteria, sources of evidence, charting methods, results, and conclusions that relate to the review questions and objectives.</w:t>
            </w:r>
          </w:p>
        </w:tc>
        <w:sdt>
          <w:sdtPr>
            <w:rPr>
              <w:rFonts w:ascii="Arial" w:hAnsi="Arial" w:cs="Arial"/>
              <w:sz w:val="20"/>
              <w:szCs w:val="20"/>
            </w:rPr>
            <w:id w:val="1190178197"/>
            <w:placeholder>
              <w:docPart w:val="0CFBD0BEEB9CD54F8FB3315AECBC0E30"/>
            </w:placeholder>
          </w:sdtPr>
          <w:sdtContent>
            <w:tc>
              <w:tcPr>
                <w:tcW w:w="0" w:type="auto"/>
                <w:vAlign w:val="center"/>
              </w:tcPr>
              <w:p w14:paraId="0C29F939" w14:textId="77777777" w:rsidR="00E77C86" w:rsidRPr="00410502" w:rsidRDefault="00E77C86" w:rsidP="009F1FBB">
                <w:pPr>
                  <w:rPr>
                    <w:rFonts w:ascii="Arial" w:hAnsi="Arial" w:cs="Arial"/>
                    <w:sz w:val="20"/>
                    <w:szCs w:val="20"/>
                  </w:rPr>
                </w:pPr>
                <w:r>
                  <w:rPr>
                    <w:rFonts w:ascii="Arial" w:hAnsi="Arial" w:cs="Arial"/>
                    <w:sz w:val="20"/>
                    <w:szCs w:val="20"/>
                  </w:rPr>
                  <w:t>2</w:t>
                </w:r>
              </w:p>
            </w:tc>
          </w:sdtContent>
        </w:sdt>
      </w:tr>
      <w:tr w:rsidR="00E77C86" w:rsidRPr="00410502" w14:paraId="217E0E00" w14:textId="77777777" w:rsidTr="009F1FBB">
        <w:tc>
          <w:tcPr>
            <w:tcW w:w="0" w:type="auto"/>
            <w:gridSpan w:val="4"/>
            <w:shd w:val="clear" w:color="auto" w:fill="D9E2F3" w:themeFill="accent1" w:themeFillTint="33"/>
            <w:vAlign w:val="center"/>
          </w:tcPr>
          <w:p w14:paraId="6B331373" w14:textId="77777777" w:rsidR="00E77C86" w:rsidRPr="00410502" w:rsidRDefault="00E77C86" w:rsidP="009F1FBB">
            <w:pPr>
              <w:tabs>
                <w:tab w:val="left" w:pos="1774"/>
              </w:tabs>
              <w:rPr>
                <w:rFonts w:ascii="Arial" w:hAnsi="Arial" w:cs="Arial"/>
                <w:b/>
                <w:sz w:val="20"/>
                <w:szCs w:val="20"/>
              </w:rPr>
            </w:pPr>
            <w:r w:rsidRPr="00410502">
              <w:rPr>
                <w:rFonts w:ascii="Arial" w:hAnsi="Arial" w:cs="Arial"/>
                <w:b/>
                <w:sz w:val="20"/>
                <w:szCs w:val="20"/>
              </w:rPr>
              <w:t>INTRODUCTION</w:t>
            </w:r>
          </w:p>
        </w:tc>
      </w:tr>
      <w:tr w:rsidR="00E77C86" w:rsidRPr="00410502" w14:paraId="35C128E0" w14:textId="77777777" w:rsidTr="009F1FBB">
        <w:trPr>
          <w:trHeight w:val="530"/>
        </w:trPr>
        <w:tc>
          <w:tcPr>
            <w:tcW w:w="0" w:type="auto"/>
            <w:vAlign w:val="center"/>
          </w:tcPr>
          <w:p w14:paraId="7BEBED23"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Rationale</w:t>
            </w:r>
          </w:p>
        </w:tc>
        <w:tc>
          <w:tcPr>
            <w:tcW w:w="0" w:type="auto"/>
            <w:vAlign w:val="center"/>
          </w:tcPr>
          <w:p w14:paraId="24F5616F" w14:textId="77777777" w:rsidR="00E77C86" w:rsidRPr="00410502" w:rsidRDefault="00E77C86" w:rsidP="009F1FBB">
            <w:pPr>
              <w:jc w:val="center"/>
              <w:rPr>
                <w:rFonts w:ascii="Arial" w:hAnsi="Arial" w:cs="Arial"/>
                <w:sz w:val="20"/>
                <w:szCs w:val="20"/>
              </w:rPr>
            </w:pPr>
            <w:r w:rsidRPr="00410502">
              <w:rPr>
                <w:rFonts w:ascii="Arial" w:hAnsi="Arial" w:cs="Arial"/>
                <w:sz w:val="20"/>
                <w:szCs w:val="20"/>
              </w:rPr>
              <w:t>3</w:t>
            </w:r>
          </w:p>
        </w:tc>
        <w:tc>
          <w:tcPr>
            <w:tcW w:w="0" w:type="auto"/>
            <w:vAlign w:val="center"/>
          </w:tcPr>
          <w:p w14:paraId="74A7B3C4" w14:textId="77777777" w:rsidR="00E77C86" w:rsidRPr="00410502" w:rsidRDefault="00E77C86" w:rsidP="009F1FBB">
            <w:pPr>
              <w:rPr>
                <w:rFonts w:ascii="Arial" w:hAnsi="Arial" w:cs="Arial"/>
                <w:sz w:val="20"/>
                <w:szCs w:val="20"/>
              </w:rPr>
            </w:pPr>
            <w:r w:rsidRPr="00410502">
              <w:rPr>
                <w:rFonts w:ascii="Arial" w:hAnsi="Arial" w:cs="Arial"/>
                <w:sz w:val="20"/>
                <w:szCs w:val="20"/>
              </w:rPr>
              <w:t>Describe the rationale for the review in the context of what is already known. Explain why the review questions/objectives lend themselves to a scoping review approach.</w:t>
            </w:r>
          </w:p>
        </w:tc>
        <w:sdt>
          <w:sdtPr>
            <w:rPr>
              <w:rFonts w:ascii="Arial" w:hAnsi="Arial" w:cs="Arial"/>
              <w:sz w:val="20"/>
              <w:szCs w:val="20"/>
            </w:rPr>
            <w:id w:val="56057269"/>
            <w:placeholder>
              <w:docPart w:val="0CFBD0BEEB9CD54F8FB3315AECBC0E30"/>
            </w:placeholder>
          </w:sdtPr>
          <w:sdtContent>
            <w:tc>
              <w:tcPr>
                <w:tcW w:w="0" w:type="auto"/>
                <w:vAlign w:val="center"/>
              </w:tcPr>
              <w:p w14:paraId="60A85B3D" w14:textId="77777777" w:rsidR="00E77C86" w:rsidRPr="00410502" w:rsidRDefault="00E77C86" w:rsidP="009F1FBB">
                <w:pPr>
                  <w:rPr>
                    <w:rFonts w:ascii="Arial" w:hAnsi="Arial" w:cs="Arial"/>
                    <w:sz w:val="20"/>
                    <w:szCs w:val="20"/>
                  </w:rPr>
                </w:pPr>
                <w:r>
                  <w:rPr>
                    <w:rFonts w:ascii="Arial" w:hAnsi="Arial" w:cs="Arial"/>
                    <w:sz w:val="20"/>
                    <w:szCs w:val="20"/>
                  </w:rPr>
                  <w:t>5</w:t>
                </w:r>
              </w:p>
            </w:tc>
          </w:sdtContent>
        </w:sdt>
      </w:tr>
      <w:tr w:rsidR="00E77C86" w:rsidRPr="00410502" w14:paraId="713A4E33" w14:textId="77777777" w:rsidTr="009F1FBB">
        <w:trPr>
          <w:trHeight w:val="800"/>
        </w:trPr>
        <w:tc>
          <w:tcPr>
            <w:tcW w:w="0" w:type="auto"/>
            <w:vAlign w:val="center"/>
          </w:tcPr>
          <w:p w14:paraId="4E49DA90"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Objectives</w:t>
            </w:r>
          </w:p>
        </w:tc>
        <w:tc>
          <w:tcPr>
            <w:tcW w:w="0" w:type="auto"/>
            <w:vAlign w:val="center"/>
          </w:tcPr>
          <w:p w14:paraId="0252A134" w14:textId="77777777" w:rsidR="00E77C86" w:rsidRPr="00410502" w:rsidRDefault="00E77C86" w:rsidP="009F1FBB">
            <w:pPr>
              <w:jc w:val="center"/>
              <w:rPr>
                <w:rFonts w:ascii="Arial" w:hAnsi="Arial" w:cs="Arial"/>
                <w:sz w:val="20"/>
                <w:szCs w:val="20"/>
              </w:rPr>
            </w:pPr>
            <w:r w:rsidRPr="00410502">
              <w:rPr>
                <w:rFonts w:ascii="Arial" w:hAnsi="Arial" w:cs="Arial"/>
                <w:sz w:val="20"/>
                <w:szCs w:val="20"/>
              </w:rPr>
              <w:t>4</w:t>
            </w:r>
          </w:p>
        </w:tc>
        <w:tc>
          <w:tcPr>
            <w:tcW w:w="0" w:type="auto"/>
            <w:vAlign w:val="center"/>
          </w:tcPr>
          <w:p w14:paraId="36FF0808" w14:textId="77777777" w:rsidR="00E77C86" w:rsidRPr="00410502" w:rsidRDefault="00E77C86" w:rsidP="009F1FBB">
            <w:pPr>
              <w:rPr>
                <w:rFonts w:ascii="Arial" w:hAnsi="Arial" w:cs="Arial"/>
                <w:sz w:val="20"/>
                <w:szCs w:val="20"/>
              </w:rPr>
            </w:pPr>
            <w:r w:rsidRPr="00410502">
              <w:rPr>
                <w:rFonts w:ascii="Arial" w:hAnsi="Arial" w:cs="Arial"/>
                <w:sz w:val="20"/>
                <w:szCs w:val="20"/>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rFonts w:ascii="Arial" w:hAnsi="Arial" w:cs="Arial"/>
              <w:sz w:val="20"/>
              <w:szCs w:val="20"/>
            </w:rPr>
            <w:id w:val="-1797599034"/>
            <w:placeholder>
              <w:docPart w:val="0CFBD0BEEB9CD54F8FB3315AECBC0E30"/>
            </w:placeholder>
          </w:sdtPr>
          <w:sdtContent>
            <w:tc>
              <w:tcPr>
                <w:tcW w:w="0" w:type="auto"/>
                <w:vAlign w:val="center"/>
              </w:tcPr>
              <w:p w14:paraId="70E3E0F7" w14:textId="77777777" w:rsidR="00E77C86" w:rsidRPr="00410502" w:rsidRDefault="00E77C86" w:rsidP="009F1FBB">
                <w:pPr>
                  <w:rPr>
                    <w:rFonts w:ascii="Arial" w:hAnsi="Arial" w:cs="Arial"/>
                    <w:sz w:val="20"/>
                    <w:szCs w:val="20"/>
                  </w:rPr>
                </w:pPr>
                <w:r>
                  <w:rPr>
                    <w:rFonts w:ascii="Arial" w:hAnsi="Arial" w:cs="Arial"/>
                    <w:sz w:val="20"/>
                    <w:szCs w:val="20"/>
                  </w:rPr>
                  <w:t>5</w:t>
                </w:r>
              </w:p>
            </w:tc>
          </w:sdtContent>
        </w:sdt>
      </w:tr>
      <w:tr w:rsidR="00E77C86" w:rsidRPr="00410502" w14:paraId="2704622E" w14:textId="77777777" w:rsidTr="009F1FBB">
        <w:tc>
          <w:tcPr>
            <w:tcW w:w="0" w:type="auto"/>
            <w:gridSpan w:val="4"/>
            <w:shd w:val="clear" w:color="auto" w:fill="D9E2F3" w:themeFill="accent1" w:themeFillTint="33"/>
            <w:vAlign w:val="center"/>
          </w:tcPr>
          <w:p w14:paraId="64D6FF13" w14:textId="77777777" w:rsidR="00E77C86" w:rsidRPr="00410502" w:rsidRDefault="00E77C86" w:rsidP="009F1FBB">
            <w:pPr>
              <w:rPr>
                <w:rFonts w:ascii="Arial" w:hAnsi="Arial" w:cs="Arial"/>
                <w:b/>
                <w:sz w:val="20"/>
                <w:szCs w:val="20"/>
              </w:rPr>
            </w:pPr>
            <w:r w:rsidRPr="00410502">
              <w:rPr>
                <w:rFonts w:ascii="Arial" w:hAnsi="Arial" w:cs="Arial"/>
                <w:b/>
                <w:sz w:val="20"/>
                <w:szCs w:val="20"/>
              </w:rPr>
              <w:t>METHODS</w:t>
            </w:r>
          </w:p>
        </w:tc>
      </w:tr>
      <w:tr w:rsidR="00E77C86" w:rsidRPr="00410502" w14:paraId="1110AA44" w14:textId="77777777" w:rsidTr="009F1FBB">
        <w:tc>
          <w:tcPr>
            <w:tcW w:w="0" w:type="auto"/>
            <w:vAlign w:val="center"/>
          </w:tcPr>
          <w:p w14:paraId="6E37563A"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Protocol and registration</w:t>
            </w:r>
          </w:p>
        </w:tc>
        <w:tc>
          <w:tcPr>
            <w:tcW w:w="0" w:type="auto"/>
            <w:vAlign w:val="center"/>
          </w:tcPr>
          <w:p w14:paraId="5BF3CEE7" w14:textId="77777777" w:rsidR="00E77C86" w:rsidRPr="00410502" w:rsidRDefault="00E77C86" w:rsidP="009F1FBB">
            <w:pPr>
              <w:jc w:val="center"/>
              <w:rPr>
                <w:rFonts w:ascii="Arial" w:hAnsi="Arial" w:cs="Arial"/>
                <w:sz w:val="20"/>
                <w:szCs w:val="20"/>
              </w:rPr>
            </w:pPr>
            <w:r w:rsidRPr="00410502">
              <w:rPr>
                <w:rFonts w:ascii="Arial" w:hAnsi="Arial" w:cs="Arial"/>
                <w:sz w:val="20"/>
                <w:szCs w:val="20"/>
              </w:rPr>
              <w:t>5</w:t>
            </w:r>
          </w:p>
        </w:tc>
        <w:tc>
          <w:tcPr>
            <w:tcW w:w="0" w:type="auto"/>
            <w:vAlign w:val="center"/>
          </w:tcPr>
          <w:p w14:paraId="33555A0C" w14:textId="77777777" w:rsidR="00E77C86" w:rsidRPr="00410502" w:rsidRDefault="00E77C86" w:rsidP="009F1FBB">
            <w:pPr>
              <w:rPr>
                <w:rFonts w:ascii="Arial" w:hAnsi="Arial" w:cs="Arial"/>
                <w:sz w:val="20"/>
                <w:szCs w:val="20"/>
              </w:rPr>
            </w:pPr>
            <w:r w:rsidRPr="00410502">
              <w:rPr>
                <w:rFonts w:ascii="Arial" w:hAnsi="Arial" w:cs="Arial"/>
                <w:sz w:val="20"/>
                <w:szCs w:val="20"/>
              </w:rPr>
              <w:t>Indicate whether a review protocol exists</w:t>
            </w:r>
            <w:r>
              <w:rPr>
                <w:rFonts w:ascii="Arial" w:hAnsi="Arial" w:cs="Arial"/>
                <w:sz w:val="20"/>
                <w:szCs w:val="20"/>
              </w:rPr>
              <w:t>; state</w:t>
            </w:r>
            <w:r w:rsidRPr="00410502">
              <w:rPr>
                <w:rFonts w:ascii="Arial" w:hAnsi="Arial" w:cs="Arial"/>
                <w:sz w:val="20"/>
                <w:szCs w:val="20"/>
              </w:rPr>
              <w:t xml:space="preserve"> if and where it can be accessed (e.g., a Web address)</w:t>
            </w:r>
            <w:r>
              <w:rPr>
                <w:rFonts w:ascii="Arial" w:hAnsi="Arial" w:cs="Arial"/>
                <w:sz w:val="20"/>
                <w:szCs w:val="20"/>
              </w:rPr>
              <w:t>;</w:t>
            </w:r>
            <w:r w:rsidRPr="00410502">
              <w:rPr>
                <w:rFonts w:ascii="Arial" w:hAnsi="Arial" w:cs="Arial"/>
                <w:sz w:val="20"/>
                <w:szCs w:val="20"/>
              </w:rPr>
              <w:t xml:space="preserve"> and if available, provide registration information, including the registration number.</w:t>
            </w:r>
          </w:p>
        </w:tc>
        <w:sdt>
          <w:sdtPr>
            <w:rPr>
              <w:rFonts w:ascii="Arial" w:hAnsi="Arial" w:cs="Arial"/>
              <w:sz w:val="20"/>
              <w:szCs w:val="20"/>
            </w:rPr>
            <w:id w:val="-1888323895"/>
            <w:placeholder>
              <w:docPart w:val="0CFBD0BEEB9CD54F8FB3315AECBC0E30"/>
            </w:placeholder>
          </w:sdtPr>
          <w:sdtContent>
            <w:tc>
              <w:tcPr>
                <w:tcW w:w="0" w:type="auto"/>
                <w:vAlign w:val="center"/>
              </w:tcPr>
              <w:p w14:paraId="6C6C47F0" w14:textId="77777777" w:rsidR="00E77C86" w:rsidRPr="00410502" w:rsidRDefault="00E77C86" w:rsidP="009F1FBB">
                <w:pPr>
                  <w:rPr>
                    <w:rFonts w:ascii="Arial" w:hAnsi="Arial" w:cs="Arial"/>
                    <w:sz w:val="20"/>
                    <w:szCs w:val="20"/>
                  </w:rPr>
                </w:pPr>
                <w:r>
                  <w:rPr>
                    <w:rFonts w:ascii="Arial" w:hAnsi="Arial" w:cs="Arial"/>
                    <w:sz w:val="20"/>
                    <w:szCs w:val="20"/>
                  </w:rPr>
                  <w:t>6</w:t>
                </w:r>
              </w:p>
            </w:tc>
          </w:sdtContent>
        </w:sdt>
      </w:tr>
      <w:tr w:rsidR="00E77C86" w:rsidRPr="00410502" w14:paraId="729A0B3A" w14:textId="77777777" w:rsidTr="009F1FBB">
        <w:tc>
          <w:tcPr>
            <w:tcW w:w="0" w:type="auto"/>
            <w:vAlign w:val="center"/>
          </w:tcPr>
          <w:p w14:paraId="4760B1B8"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Eligibility criteria</w:t>
            </w:r>
          </w:p>
        </w:tc>
        <w:tc>
          <w:tcPr>
            <w:tcW w:w="0" w:type="auto"/>
            <w:vAlign w:val="center"/>
          </w:tcPr>
          <w:p w14:paraId="638EB077" w14:textId="77777777" w:rsidR="00E77C86" w:rsidRPr="00410502" w:rsidRDefault="00E77C86" w:rsidP="009F1FBB">
            <w:pPr>
              <w:jc w:val="center"/>
              <w:rPr>
                <w:rFonts w:ascii="Arial" w:hAnsi="Arial" w:cs="Arial"/>
                <w:sz w:val="20"/>
                <w:szCs w:val="20"/>
              </w:rPr>
            </w:pPr>
            <w:r w:rsidRPr="00410502">
              <w:rPr>
                <w:rFonts w:ascii="Arial" w:hAnsi="Arial" w:cs="Arial"/>
                <w:sz w:val="20"/>
                <w:szCs w:val="20"/>
              </w:rPr>
              <w:t>6</w:t>
            </w:r>
          </w:p>
        </w:tc>
        <w:tc>
          <w:tcPr>
            <w:tcW w:w="0" w:type="auto"/>
            <w:vAlign w:val="center"/>
          </w:tcPr>
          <w:p w14:paraId="7414B026" w14:textId="77777777" w:rsidR="00E77C86" w:rsidRPr="00410502" w:rsidRDefault="00E77C86" w:rsidP="009F1FBB">
            <w:pPr>
              <w:rPr>
                <w:rFonts w:ascii="Arial" w:hAnsi="Arial" w:cs="Arial"/>
                <w:sz w:val="20"/>
                <w:szCs w:val="20"/>
              </w:rPr>
            </w:pPr>
            <w:r w:rsidRPr="00410502">
              <w:rPr>
                <w:rFonts w:ascii="Arial" w:hAnsi="Arial" w:cs="Arial"/>
                <w:sz w:val="20"/>
                <w:szCs w:val="20"/>
              </w:rPr>
              <w:t xml:space="preserve">Specify characteristics of the sources of evidence used as </w:t>
            </w:r>
            <w:r>
              <w:rPr>
                <w:rFonts w:ascii="Arial" w:hAnsi="Arial" w:cs="Arial"/>
                <w:sz w:val="20"/>
                <w:szCs w:val="20"/>
              </w:rPr>
              <w:t xml:space="preserve">eligibility </w:t>
            </w:r>
            <w:r w:rsidRPr="00410502">
              <w:rPr>
                <w:rFonts w:ascii="Arial" w:hAnsi="Arial" w:cs="Arial"/>
                <w:sz w:val="20"/>
                <w:szCs w:val="20"/>
              </w:rPr>
              <w:t>criteria (e.g., years considered, language, and publication status), and provide a rationale.</w:t>
            </w:r>
          </w:p>
        </w:tc>
        <w:sdt>
          <w:sdtPr>
            <w:rPr>
              <w:rFonts w:ascii="Arial" w:hAnsi="Arial" w:cs="Arial"/>
              <w:sz w:val="20"/>
              <w:szCs w:val="20"/>
            </w:rPr>
            <w:id w:val="623510431"/>
            <w:placeholder>
              <w:docPart w:val="0CFBD0BEEB9CD54F8FB3315AECBC0E30"/>
            </w:placeholder>
          </w:sdtPr>
          <w:sdtContent>
            <w:tc>
              <w:tcPr>
                <w:tcW w:w="0" w:type="auto"/>
                <w:vAlign w:val="center"/>
              </w:tcPr>
              <w:p w14:paraId="58B6A9B9" w14:textId="77777777" w:rsidR="00E77C86" w:rsidRPr="00410502" w:rsidRDefault="00E77C86" w:rsidP="009F1FBB">
                <w:pPr>
                  <w:rPr>
                    <w:rFonts w:ascii="Arial" w:hAnsi="Arial" w:cs="Arial"/>
                    <w:sz w:val="20"/>
                    <w:szCs w:val="20"/>
                  </w:rPr>
                </w:pPr>
                <w:r>
                  <w:rPr>
                    <w:rFonts w:ascii="Arial" w:hAnsi="Arial" w:cs="Arial"/>
                    <w:sz w:val="20"/>
                    <w:szCs w:val="20"/>
                  </w:rPr>
                  <w:t>6</w:t>
                </w:r>
              </w:p>
            </w:tc>
          </w:sdtContent>
        </w:sdt>
      </w:tr>
      <w:tr w:rsidR="00E77C86" w:rsidRPr="00410502" w14:paraId="1912F092" w14:textId="77777777" w:rsidTr="009F1FBB">
        <w:trPr>
          <w:trHeight w:val="260"/>
        </w:trPr>
        <w:tc>
          <w:tcPr>
            <w:tcW w:w="0" w:type="auto"/>
            <w:vAlign w:val="center"/>
          </w:tcPr>
          <w:p w14:paraId="1AAD94ED"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Information sources</w:t>
            </w:r>
            <w:r>
              <w:rPr>
                <w:rFonts w:ascii="Arial" w:hAnsi="Arial" w:cs="Arial"/>
                <w:sz w:val="20"/>
                <w:szCs w:val="20"/>
              </w:rPr>
              <w:t>*</w:t>
            </w:r>
          </w:p>
        </w:tc>
        <w:tc>
          <w:tcPr>
            <w:tcW w:w="0" w:type="auto"/>
            <w:vAlign w:val="center"/>
          </w:tcPr>
          <w:p w14:paraId="10370E75" w14:textId="77777777" w:rsidR="00E77C86" w:rsidRPr="00410502" w:rsidRDefault="00E77C86" w:rsidP="009F1FBB">
            <w:pPr>
              <w:jc w:val="center"/>
              <w:rPr>
                <w:rFonts w:ascii="Arial" w:hAnsi="Arial" w:cs="Arial"/>
                <w:sz w:val="20"/>
                <w:szCs w:val="20"/>
              </w:rPr>
            </w:pPr>
            <w:r w:rsidRPr="00410502">
              <w:rPr>
                <w:rFonts w:ascii="Arial" w:hAnsi="Arial" w:cs="Arial"/>
                <w:sz w:val="20"/>
                <w:szCs w:val="20"/>
              </w:rPr>
              <w:t>7</w:t>
            </w:r>
          </w:p>
        </w:tc>
        <w:tc>
          <w:tcPr>
            <w:tcW w:w="0" w:type="auto"/>
            <w:vAlign w:val="center"/>
          </w:tcPr>
          <w:p w14:paraId="2B32677C" w14:textId="77777777" w:rsidR="00E77C86" w:rsidRPr="00410502" w:rsidRDefault="00E77C86" w:rsidP="009F1FBB">
            <w:pPr>
              <w:rPr>
                <w:rFonts w:ascii="Arial" w:hAnsi="Arial" w:cs="Arial"/>
                <w:sz w:val="20"/>
                <w:szCs w:val="20"/>
              </w:rPr>
            </w:pPr>
            <w:r w:rsidRPr="00410502">
              <w:rPr>
                <w:rFonts w:ascii="Arial" w:hAnsi="Arial" w:cs="Arial"/>
                <w:sz w:val="20"/>
                <w:szCs w:val="20"/>
              </w:rPr>
              <w:t>Describe all information sources</w:t>
            </w:r>
            <w:r>
              <w:rPr>
                <w:rFonts w:ascii="Arial" w:hAnsi="Arial" w:cs="Arial"/>
                <w:sz w:val="20"/>
                <w:szCs w:val="20"/>
              </w:rPr>
              <w:t xml:space="preserve"> </w:t>
            </w:r>
            <w:r w:rsidRPr="00410502">
              <w:rPr>
                <w:rFonts w:ascii="Arial" w:hAnsi="Arial" w:cs="Arial"/>
                <w:sz w:val="20"/>
                <w:szCs w:val="20"/>
              </w:rPr>
              <w:t>in the search (e.g., databases with dates of coverage and contact with authors to identify additional sources), as well as the date the most recent search was executed.</w:t>
            </w:r>
          </w:p>
        </w:tc>
        <w:sdt>
          <w:sdtPr>
            <w:rPr>
              <w:rFonts w:ascii="Arial" w:hAnsi="Arial" w:cs="Arial"/>
              <w:sz w:val="20"/>
              <w:szCs w:val="20"/>
            </w:rPr>
            <w:id w:val="1510949160"/>
            <w:placeholder>
              <w:docPart w:val="0CFBD0BEEB9CD54F8FB3315AECBC0E30"/>
            </w:placeholder>
          </w:sdtPr>
          <w:sdtContent>
            <w:tc>
              <w:tcPr>
                <w:tcW w:w="0" w:type="auto"/>
                <w:vAlign w:val="center"/>
              </w:tcPr>
              <w:p w14:paraId="47B8D6BD" w14:textId="77777777" w:rsidR="00E77C86" w:rsidRPr="00410502" w:rsidRDefault="00E77C86" w:rsidP="009F1FBB">
                <w:pPr>
                  <w:rPr>
                    <w:rFonts w:ascii="Arial" w:hAnsi="Arial" w:cs="Arial"/>
                    <w:sz w:val="20"/>
                    <w:szCs w:val="20"/>
                  </w:rPr>
                </w:pPr>
                <w:r>
                  <w:rPr>
                    <w:rFonts w:ascii="Arial" w:hAnsi="Arial" w:cs="Arial"/>
                    <w:sz w:val="20"/>
                    <w:szCs w:val="20"/>
                  </w:rPr>
                  <w:t>6</w:t>
                </w:r>
              </w:p>
            </w:tc>
          </w:sdtContent>
        </w:sdt>
      </w:tr>
      <w:tr w:rsidR="00E77C86" w:rsidRPr="00410502" w14:paraId="437038ED" w14:textId="77777777" w:rsidTr="009F1FBB">
        <w:tc>
          <w:tcPr>
            <w:tcW w:w="0" w:type="auto"/>
            <w:vAlign w:val="center"/>
          </w:tcPr>
          <w:p w14:paraId="06A3D7B3"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Search</w:t>
            </w:r>
          </w:p>
        </w:tc>
        <w:tc>
          <w:tcPr>
            <w:tcW w:w="0" w:type="auto"/>
            <w:vAlign w:val="center"/>
          </w:tcPr>
          <w:p w14:paraId="5696AC84" w14:textId="77777777" w:rsidR="00E77C86" w:rsidRPr="00410502" w:rsidRDefault="00E77C86" w:rsidP="009F1FBB">
            <w:pPr>
              <w:jc w:val="center"/>
              <w:rPr>
                <w:rFonts w:ascii="Arial" w:hAnsi="Arial" w:cs="Arial"/>
                <w:sz w:val="20"/>
                <w:szCs w:val="20"/>
              </w:rPr>
            </w:pPr>
            <w:r w:rsidRPr="00410502">
              <w:rPr>
                <w:rFonts w:ascii="Arial" w:hAnsi="Arial" w:cs="Arial"/>
                <w:sz w:val="20"/>
                <w:szCs w:val="20"/>
              </w:rPr>
              <w:t>8</w:t>
            </w:r>
          </w:p>
        </w:tc>
        <w:tc>
          <w:tcPr>
            <w:tcW w:w="0" w:type="auto"/>
            <w:vAlign w:val="center"/>
          </w:tcPr>
          <w:p w14:paraId="6D653086" w14:textId="77777777" w:rsidR="00E77C86" w:rsidRPr="00410502" w:rsidRDefault="00E77C86" w:rsidP="009F1FBB">
            <w:pPr>
              <w:rPr>
                <w:rFonts w:ascii="Arial" w:hAnsi="Arial" w:cs="Arial"/>
                <w:sz w:val="20"/>
                <w:szCs w:val="20"/>
              </w:rPr>
            </w:pPr>
            <w:r w:rsidRPr="00410502">
              <w:rPr>
                <w:rFonts w:ascii="Arial" w:hAnsi="Arial" w:cs="Arial"/>
                <w:sz w:val="20"/>
                <w:szCs w:val="20"/>
              </w:rPr>
              <w:t>Present the full electronic search strategy for at least 1 database, including any limits used, such that it could be repeated.</w:t>
            </w:r>
          </w:p>
        </w:tc>
        <w:sdt>
          <w:sdtPr>
            <w:rPr>
              <w:rFonts w:ascii="Arial" w:hAnsi="Arial" w:cs="Arial"/>
              <w:sz w:val="20"/>
              <w:szCs w:val="20"/>
            </w:rPr>
            <w:id w:val="964171142"/>
            <w:placeholder>
              <w:docPart w:val="0CFBD0BEEB9CD54F8FB3315AECBC0E30"/>
            </w:placeholder>
          </w:sdtPr>
          <w:sdtContent>
            <w:tc>
              <w:tcPr>
                <w:tcW w:w="0" w:type="auto"/>
                <w:vAlign w:val="center"/>
              </w:tcPr>
              <w:p w14:paraId="5E036616" w14:textId="77777777" w:rsidR="00E77C86" w:rsidRPr="00410502" w:rsidRDefault="00E77C86" w:rsidP="009F1FBB">
                <w:pPr>
                  <w:rPr>
                    <w:rFonts w:ascii="Arial" w:hAnsi="Arial" w:cs="Arial"/>
                    <w:sz w:val="20"/>
                    <w:szCs w:val="20"/>
                  </w:rPr>
                </w:pPr>
                <w:r>
                  <w:rPr>
                    <w:rFonts w:ascii="Arial" w:hAnsi="Arial" w:cs="Arial"/>
                    <w:sz w:val="20"/>
                    <w:szCs w:val="20"/>
                  </w:rPr>
                  <w:t>6</w:t>
                </w:r>
              </w:p>
            </w:tc>
          </w:sdtContent>
        </w:sdt>
      </w:tr>
      <w:tr w:rsidR="00E77C86" w:rsidRPr="00410502" w14:paraId="3D3C22D6" w14:textId="77777777" w:rsidTr="009F1FBB">
        <w:tc>
          <w:tcPr>
            <w:tcW w:w="0" w:type="auto"/>
            <w:vAlign w:val="center"/>
          </w:tcPr>
          <w:p w14:paraId="4344BB42"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Selection of sources of evidence</w:t>
            </w:r>
            <w:r>
              <w:rPr>
                <w:rFonts w:ascii="Arial" w:hAnsi="Arial" w:cs="Arial"/>
                <w:sz w:val="20"/>
                <w:szCs w:val="20"/>
              </w:rPr>
              <w:t>†</w:t>
            </w:r>
          </w:p>
        </w:tc>
        <w:tc>
          <w:tcPr>
            <w:tcW w:w="0" w:type="auto"/>
            <w:vAlign w:val="center"/>
          </w:tcPr>
          <w:p w14:paraId="3ED0A0AD" w14:textId="77777777" w:rsidR="00E77C86" w:rsidRPr="00410502" w:rsidRDefault="00E77C86" w:rsidP="009F1FBB">
            <w:pPr>
              <w:jc w:val="center"/>
              <w:rPr>
                <w:rFonts w:ascii="Arial" w:hAnsi="Arial" w:cs="Arial"/>
                <w:sz w:val="20"/>
                <w:szCs w:val="20"/>
              </w:rPr>
            </w:pPr>
            <w:r w:rsidRPr="00410502">
              <w:rPr>
                <w:rFonts w:ascii="Arial" w:hAnsi="Arial" w:cs="Arial"/>
                <w:sz w:val="20"/>
                <w:szCs w:val="20"/>
              </w:rPr>
              <w:t>9</w:t>
            </w:r>
          </w:p>
        </w:tc>
        <w:tc>
          <w:tcPr>
            <w:tcW w:w="0" w:type="auto"/>
            <w:vAlign w:val="center"/>
          </w:tcPr>
          <w:p w14:paraId="64B0F48C" w14:textId="77777777" w:rsidR="00E77C86" w:rsidRPr="00410502" w:rsidRDefault="00E77C86" w:rsidP="009F1FBB">
            <w:pPr>
              <w:rPr>
                <w:rFonts w:ascii="Arial" w:hAnsi="Arial" w:cs="Arial"/>
                <w:sz w:val="20"/>
                <w:szCs w:val="20"/>
              </w:rPr>
            </w:pPr>
            <w:r w:rsidRPr="00410502">
              <w:rPr>
                <w:rFonts w:ascii="Arial" w:hAnsi="Arial" w:cs="Arial"/>
                <w:sz w:val="20"/>
                <w:szCs w:val="20"/>
              </w:rPr>
              <w:t>State the process for selecting sources of evidence (i.e., screening and eligibility) included in the scoping review.</w:t>
            </w:r>
          </w:p>
        </w:tc>
        <w:sdt>
          <w:sdtPr>
            <w:rPr>
              <w:rFonts w:ascii="Arial" w:hAnsi="Arial" w:cs="Arial"/>
              <w:sz w:val="20"/>
              <w:szCs w:val="20"/>
            </w:rPr>
            <w:id w:val="-2090377787"/>
            <w:placeholder>
              <w:docPart w:val="0CFBD0BEEB9CD54F8FB3315AECBC0E30"/>
            </w:placeholder>
          </w:sdtPr>
          <w:sdtContent>
            <w:tc>
              <w:tcPr>
                <w:tcW w:w="0" w:type="auto"/>
                <w:vAlign w:val="center"/>
              </w:tcPr>
              <w:p w14:paraId="73A287AE" w14:textId="77777777" w:rsidR="00E77C86" w:rsidRPr="00410502" w:rsidRDefault="00E77C86" w:rsidP="009F1FBB">
                <w:pPr>
                  <w:rPr>
                    <w:rFonts w:ascii="Arial" w:hAnsi="Arial" w:cs="Arial"/>
                    <w:sz w:val="20"/>
                    <w:szCs w:val="20"/>
                  </w:rPr>
                </w:pPr>
                <w:r>
                  <w:rPr>
                    <w:rFonts w:ascii="Arial" w:hAnsi="Arial" w:cs="Arial"/>
                    <w:sz w:val="20"/>
                    <w:szCs w:val="20"/>
                  </w:rPr>
                  <w:t>7</w:t>
                </w:r>
              </w:p>
            </w:tc>
          </w:sdtContent>
        </w:sdt>
      </w:tr>
      <w:tr w:rsidR="00E77C86" w:rsidRPr="00410502" w14:paraId="073BEF3B" w14:textId="77777777" w:rsidTr="009F1FBB">
        <w:tc>
          <w:tcPr>
            <w:tcW w:w="0" w:type="auto"/>
            <w:vAlign w:val="center"/>
          </w:tcPr>
          <w:p w14:paraId="471132B3"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Data charting process</w:t>
            </w:r>
            <w:r>
              <w:rPr>
                <w:rFonts w:ascii="Arial" w:hAnsi="Arial" w:cs="Arial"/>
                <w:sz w:val="20"/>
                <w:szCs w:val="20"/>
              </w:rPr>
              <w:t>‡</w:t>
            </w:r>
          </w:p>
        </w:tc>
        <w:tc>
          <w:tcPr>
            <w:tcW w:w="0" w:type="auto"/>
            <w:vAlign w:val="center"/>
          </w:tcPr>
          <w:p w14:paraId="79D2D763" w14:textId="77777777" w:rsidR="00E77C86" w:rsidRPr="00410502" w:rsidRDefault="00E77C86" w:rsidP="009F1FBB">
            <w:pPr>
              <w:jc w:val="center"/>
              <w:rPr>
                <w:rFonts w:ascii="Arial" w:hAnsi="Arial" w:cs="Arial"/>
                <w:sz w:val="20"/>
                <w:szCs w:val="20"/>
              </w:rPr>
            </w:pPr>
            <w:r w:rsidRPr="00410502">
              <w:rPr>
                <w:rFonts w:ascii="Arial" w:hAnsi="Arial" w:cs="Arial"/>
                <w:sz w:val="20"/>
                <w:szCs w:val="20"/>
              </w:rPr>
              <w:t>10</w:t>
            </w:r>
          </w:p>
        </w:tc>
        <w:tc>
          <w:tcPr>
            <w:tcW w:w="0" w:type="auto"/>
            <w:vAlign w:val="center"/>
          </w:tcPr>
          <w:p w14:paraId="289DF36B" w14:textId="77777777" w:rsidR="00E77C86" w:rsidRPr="00410502" w:rsidRDefault="00E77C86" w:rsidP="009F1FBB">
            <w:pPr>
              <w:rPr>
                <w:rFonts w:ascii="Arial" w:hAnsi="Arial" w:cs="Arial"/>
                <w:sz w:val="20"/>
                <w:szCs w:val="20"/>
              </w:rPr>
            </w:pPr>
            <w:r w:rsidRPr="00410502">
              <w:rPr>
                <w:rFonts w:ascii="Arial" w:hAnsi="Arial" w:cs="Arial"/>
                <w:sz w:val="20"/>
                <w:szCs w:val="20"/>
              </w:rPr>
              <w:t xml:space="preserve">Describe the methods of charting data from the included sources of evidence (e.g., </w:t>
            </w:r>
            <w:r>
              <w:rPr>
                <w:rFonts w:ascii="Arial" w:hAnsi="Arial" w:cs="Arial"/>
                <w:sz w:val="20"/>
                <w:szCs w:val="20"/>
              </w:rPr>
              <w:t>calibrated</w:t>
            </w:r>
            <w:r w:rsidRPr="00410502">
              <w:rPr>
                <w:rFonts w:ascii="Arial" w:hAnsi="Arial" w:cs="Arial"/>
                <w:sz w:val="20"/>
                <w:szCs w:val="20"/>
              </w:rPr>
              <w:t xml:space="preserve"> forms</w:t>
            </w:r>
            <w:r>
              <w:rPr>
                <w:rFonts w:ascii="Arial" w:hAnsi="Arial" w:cs="Arial"/>
                <w:sz w:val="20"/>
                <w:szCs w:val="20"/>
              </w:rPr>
              <w:t xml:space="preserve"> or</w:t>
            </w:r>
            <w:r w:rsidRPr="00410502">
              <w:rPr>
                <w:rFonts w:ascii="Arial" w:hAnsi="Arial" w:cs="Arial"/>
                <w:sz w:val="20"/>
                <w:szCs w:val="20"/>
              </w:rPr>
              <w:t xml:space="preserve"> forms that have been tested by the team before their use, and whether data charting was done independently</w:t>
            </w:r>
            <w:r>
              <w:rPr>
                <w:rFonts w:ascii="Arial" w:hAnsi="Arial" w:cs="Arial"/>
                <w:sz w:val="20"/>
                <w:szCs w:val="20"/>
              </w:rPr>
              <w:t xml:space="preserve"> or</w:t>
            </w:r>
            <w:r w:rsidRPr="00410502">
              <w:rPr>
                <w:rFonts w:ascii="Arial" w:hAnsi="Arial" w:cs="Arial"/>
                <w:sz w:val="20"/>
                <w:szCs w:val="20"/>
              </w:rPr>
              <w:t xml:space="preserve"> in duplicate) and any processes for obtaining and confirming data from investigators.</w:t>
            </w:r>
          </w:p>
        </w:tc>
        <w:sdt>
          <w:sdtPr>
            <w:rPr>
              <w:rFonts w:ascii="Arial" w:hAnsi="Arial" w:cs="Arial"/>
              <w:sz w:val="20"/>
              <w:szCs w:val="20"/>
            </w:rPr>
            <w:id w:val="1943252725"/>
            <w:placeholder>
              <w:docPart w:val="0CFBD0BEEB9CD54F8FB3315AECBC0E30"/>
            </w:placeholder>
          </w:sdtPr>
          <w:sdtContent>
            <w:tc>
              <w:tcPr>
                <w:tcW w:w="0" w:type="auto"/>
                <w:vAlign w:val="center"/>
              </w:tcPr>
              <w:p w14:paraId="4E900C7D" w14:textId="77777777" w:rsidR="00E77C86" w:rsidRPr="00410502" w:rsidRDefault="00E77C86" w:rsidP="009F1FBB">
                <w:pPr>
                  <w:rPr>
                    <w:rFonts w:ascii="Arial" w:hAnsi="Arial" w:cs="Arial"/>
                    <w:sz w:val="20"/>
                    <w:szCs w:val="20"/>
                  </w:rPr>
                </w:pPr>
                <w:r>
                  <w:rPr>
                    <w:rFonts w:ascii="Arial" w:hAnsi="Arial" w:cs="Arial"/>
                    <w:sz w:val="20"/>
                    <w:szCs w:val="20"/>
                  </w:rPr>
                  <w:t>7</w:t>
                </w:r>
              </w:p>
            </w:tc>
          </w:sdtContent>
        </w:sdt>
      </w:tr>
      <w:tr w:rsidR="00E77C86" w:rsidRPr="00410502" w14:paraId="2BBC3EC8" w14:textId="77777777" w:rsidTr="009F1FBB">
        <w:trPr>
          <w:trHeight w:val="260"/>
        </w:trPr>
        <w:tc>
          <w:tcPr>
            <w:tcW w:w="0" w:type="auto"/>
            <w:vAlign w:val="center"/>
          </w:tcPr>
          <w:p w14:paraId="2155596A"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Data items</w:t>
            </w:r>
          </w:p>
        </w:tc>
        <w:tc>
          <w:tcPr>
            <w:tcW w:w="0" w:type="auto"/>
            <w:vAlign w:val="center"/>
          </w:tcPr>
          <w:p w14:paraId="62540D13" w14:textId="77777777" w:rsidR="00E77C86" w:rsidRPr="00410502" w:rsidRDefault="00E77C86" w:rsidP="009F1FBB">
            <w:pPr>
              <w:jc w:val="center"/>
              <w:rPr>
                <w:rFonts w:ascii="Arial" w:hAnsi="Arial" w:cs="Arial"/>
                <w:sz w:val="20"/>
                <w:szCs w:val="20"/>
              </w:rPr>
            </w:pPr>
            <w:r w:rsidRPr="00410502">
              <w:rPr>
                <w:rFonts w:ascii="Arial" w:hAnsi="Arial" w:cs="Arial"/>
                <w:sz w:val="20"/>
                <w:szCs w:val="20"/>
              </w:rPr>
              <w:t>11</w:t>
            </w:r>
          </w:p>
        </w:tc>
        <w:tc>
          <w:tcPr>
            <w:tcW w:w="0" w:type="auto"/>
            <w:vAlign w:val="center"/>
          </w:tcPr>
          <w:p w14:paraId="4D867C60" w14:textId="77777777" w:rsidR="00E77C86" w:rsidRPr="00410502" w:rsidRDefault="00E77C86" w:rsidP="009F1FBB">
            <w:pPr>
              <w:rPr>
                <w:rFonts w:ascii="Arial" w:hAnsi="Arial" w:cs="Arial"/>
                <w:sz w:val="20"/>
                <w:szCs w:val="20"/>
              </w:rPr>
            </w:pPr>
            <w:r w:rsidRPr="00410502">
              <w:rPr>
                <w:rFonts w:ascii="Arial" w:hAnsi="Arial" w:cs="Arial"/>
                <w:sz w:val="20"/>
                <w:szCs w:val="20"/>
              </w:rPr>
              <w:t>List and define all variables for which data were sought and any assumptions and simplifications made.</w:t>
            </w:r>
          </w:p>
        </w:tc>
        <w:tc>
          <w:tcPr>
            <w:tcW w:w="0" w:type="auto"/>
            <w:vAlign w:val="center"/>
          </w:tcPr>
          <w:p w14:paraId="3B5E4CFC" w14:textId="77777777" w:rsidR="00E77C86" w:rsidRPr="00410502" w:rsidRDefault="00E77C86" w:rsidP="009F1FBB">
            <w:pPr>
              <w:rPr>
                <w:rFonts w:ascii="Arial" w:hAnsi="Arial" w:cs="Arial"/>
                <w:sz w:val="20"/>
                <w:szCs w:val="20"/>
              </w:rPr>
            </w:pPr>
            <w:r>
              <w:rPr>
                <w:rFonts w:ascii="Arial" w:hAnsi="Arial" w:cs="Arial"/>
                <w:sz w:val="20"/>
                <w:szCs w:val="20"/>
              </w:rPr>
              <w:t>7</w:t>
            </w:r>
          </w:p>
        </w:tc>
      </w:tr>
      <w:tr w:rsidR="00E77C86" w:rsidRPr="00410502" w14:paraId="041504D1" w14:textId="77777777" w:rsidTr="009F1FBB">
        <w:tc>
          <w:tcPr>
            <w:tcW w:w="0" w:type="auto"/>
            <w:vAlign w:val="center"/>
          </w:tcPr>
          <w:p w14:paraId="6FC15353"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Critical appraisal of individual sources of evidence</w:t>
            </w:r>
            <w:r>
              <w:rPr>
                <w:rFonts w:ascii="Arial" w:hAnsi="Arial" w:cs="Arial"/>
                <w:sz w:val="20"/>
                <w:szCs w:val="20"/>
              </w:rPr>
              <w:t>§</w:t>
            </w:r>
          </w:p>
        </w:tc>
        <w:tc>
          <w:tcPr>
            <w:tcW w:w="0" w:type="auto"/>
            <w:vAlign w:val="center"/>
          </w:tcPr>
          <w:p w14:paraId="66A67ABB" w14:textId="77777777" w:rsidR="00E77C86" w:rsidRPr="00410502" w:rsidRDefault="00E77C86" w:rsidP="009F1FBB">
            <w:pPr>
              <w:jc w:val="center"/>
              <w:rPr>
                <w:rFonts w:ascii="Arial" w:hAnsi="Arial" w:cs="Arial"/>
                <w:sz w:val="20"/>
                <w:szCs w:val="20"/>
              </w:rPr>
            </w:pPr>
            <w:r w:rsidRPr="00410502">
              <w:rPr>
                <w:rFonts w:ascii="Arial" w:hAnsi="Arial" w:cs="Arial"/>
                <w:sz w:val="20"/>
                <w:szCs w:val="20"/>
              </w:rPr>
              <w:t>12</w:t>
            </w:r>
          </w:p>
        </w:tc>
        <w:tc>
          <w:tcPr>
            <w:tcW w:w="0" w:type="auto"/>
            <w:vAlign w:val="center"/>
          </w:tcPr>
          <w:p w14:paraId="1BBF4136" w14:textId="77777777" w:rsidR="00E77C86" w:rsidRPr="00410502" w:rsidRDefault="00E77C86" w:rsidP="009F1FBB">
            <w:pPr>
              <w:rPr>
                <w:rFonts w:ascii="Arial" w:hAnsi="Arial" w:cs="Arial"/>
                <w:sz w:val="20"/>
                <w:szCs w:val="20"/>
              </w:rPr>
            </w:pPr>
            <w:r w:rsidRPr="00410502">
              <w:rPr>
                <w:rFonts w:ascii="Arial" w:hAnsi="Arial" w:cs="Arial"/>
                <w:sz w:val="20"/>
                <w:szCs w:val="20"/>
              </w:rPr>
              <w:t>If done, provide a rationale for conducting a critical appraisal of included sources of evidence; describe the methods used and how this information was used in any data synthesis (if appropriate).</w:t>
            </w:r>
          </w:p>
        </w:tc>
        <w:sdt>
          <w:sdtPr>
            <w:rPr>
              <w:rFonts w:ascii="Arial" w:hAnsi="Arial" w:cs="Arial"/>
              <w:sz w:val="20"/>
              <w:szCs w:val="20"/>
            </w:rPr>
            <w:id w:val="-336618198"/>
            <w:placeholder>
              <w:docPart w:val="0CFBD0BEEB9CD54F8FB3315AECBC0E30"/>
            </w:placeholder>
          </w:sdtPr>
          <w:sdtContent>
            <w:tc>
              <w:tcPr>
                <w:tcW w:w="0" w:type="auto"/>
                <w:vAlign w:val="center"/>
              </w:tcPr>
              <w:p w14:paraId="13356FF7" w14:textId="77777777" w:rsidR="00E77C86" w:rsidRPr="00410502" w:rsidRDefault="00E77C86" w:rsidP="009F1FBB">
                <w:pPr>
                  <w:rPr>
                    <w:rFonts w:ascii="Arial" w:hAnsi="Arial" w:cs="Arial"/>
                    <w:sz w:val="20"/>
                    <w:szCs w:val="20"/>
                  </w:rPr>
                </w:pPr>
                <w:r>
                  <w:rPr>
                    <w:rFonts w:ascii="Arial" w:hAnsi="Arial" w:cs="Arial"/>
                    <w:sz w:val="20"/>
                    <w:szCs w:val="20"/>
                  </w:rPr>
                  <w:t>N/A</w:t>
                </w:r>
              </w:p>
            </w:tc>
          </w:sdtContent>
        </w:sdt>
      </w:tr>
      <w:tr w:rsidR="00E77C86" w:rsidRPr="00410502" w14:paraId="15DF0C4E" w14:textId="77777777" w:rsidTr="009F1FBB">
        <w:tc>
          <w:tcPr>
            <w:tcW w:w="0" w:type="auto"/>
            <w:vAlign w:val="center"/>
          </w:tcPr>
          <w:p w14:paraId="35666E3D"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359FE95C" w14:textId="77777777" w:rsidR="00E77C86" w:rsidRPr="00410502" w:rsidRDefault="00E77C86" w:rsidP="009F1FBB">
            <w:pPr>
              <w:jc w:val="center"/>
              <w:rPr>
                <w:rFonts w:ascii="Arial" w:hAnsi="Arial" w:cs="Arial"/>
                <w:sz w:val="20"/>
                <w:szCs w:val="20"/>
              </w:rPr>
            </w:pPr>
            <w:r>
              <w:rPr>
                <w:rFonts w:ascii="Arial" w:hAnsi="Arial" w:cs="Arial"/>
                <w:sz w:val="20"/>
                <w:szCs w:val="20"/>
              </w:rPr>
              <w:t>13</w:t>
            </w:r>
          </w:p>
        </w:tc>
        <w:tc>
          <w:tcPr>
            <w:tcW w:w="0" w:type="auto"/>
            <w:vAlign w:val="center"/>
          </w:tcPr>
          <w:p w14:paraId="52C84809" w14:textId="77777777" w:rsidR="00E77C86" w:rsidRPr="00410502" w:rsidRDefault="00E77C86" w:rsidP="009F1FBB">
            <w:pPr>
              <w:rPr>
                <w:rFonts w:ascii="Arial" w:hAnsi="Arial" w:cs="Arial"/>
                <w:sz w:val="20"/>
                <w:szCs w:val="20"/>
              </w:rPr>
            </w:pPr>
            <w:r w:rsidRPr="00410502">
              <w:rPr>
                <w:rFonts w:ascii="Arial" w:hAnsi="Arial" w:cs="Arial"/>
                <w:sz w:val="20"/>
                <w:szCs w:val="20"/>
              </w:rPr>
              <w:t>Describe the methods of handling and summarizing the data that were charted.</w:t>
            </w:r>
          </w:p>
        </w:tc>
        <w:sdt>
          <w:sdtPr>
            <w:rPr>
              <w:rFonts w:ascii="Arial" w:hAnsi="Arial" w:cs="Arial"/>
              <w:sz w:val="20"/>
              <w:szCs w:val="20"/>
            </w:rPr>
            <w:id w:val="1751841620"/>
            <w:placeholder>
              <w:docPart w:val="0CFBD0BEEB9CD54F8FB3315AECBC0E30"/>
            </w:placeholder>
          </w:sdtPr>
          <w:sdtContent>
            <w:sdt>
              <w:sdtPr>
                <w:rPr>
                  <w:rFonts w:ascii="Arial" w:hAnsi="Arial" w:cs="Arial"/>
                  <w:sz w:val="20"/>
                  <w:szCs w:val="20"/>
                </w:rPr>
                <w:id w:val="110324993"/>
                <w:placeholder>
                  <w:docPart w:val="4CDD0027291FCF4D839A5A3EBF9D7D7D"/>
                </w:placeholder>
              </w:sdtPr>
              <w:sdtContent>
                <w:tc>
                  <w:tcPr>
                    <w:tcW w:w="0" w:type="auto"/>
                    <w:vAlign w:val="center"/>
                  </w:tcPr>
                  <w:p w14:paraId="68806466" w14:textId="77777777" w:rsidR="00E77C86" w:rsidRPr="00972267" w:rsidRDefault="00E77C86" w:rsidP="009F1FBB">
                    <w:pPr>
                      <w:rPr>
                        <w:rFonts w:ascii="Arial" w:hAnsi="Arial" w:cs="Arial"/>
                        <w:sz w:val="20"/>
                        <w:szCs w:val="20"/>
                      </w:rPr>
                    </w:pPr>
                    <w:r w:rsidRPr="00972267">
                      <w:rPr>
                        <w:rFonts w:ascii="Arial" w:hAnsi="Arial" w:cs="Arial"/>
                        <w:sz w:val="20"/>
                        <w:szCs w:val="20"/>
                      </w:rPr>
                      <w:t>Tables 2</w:t>
                    </w:r>
                    <w:r>
                      <w:rPr>
                        <w:rFonts w:ascii="Arial" w:hAnsi="Arial" w:cs="Arial"/>
                        <w:sz w:val="20"/>
                        <w:szCs w:val="20"/>
                      </w:rPr>
                      <w:t xml:space="preserve">, </w:t>
                    </w:r>
                    <w:proofErr w:type="gramStart"/>
                    <w:r>
                      <w:rPr>
                        <w:rFonts w:ascii="Arial" w:hAnsi="Arial" w:cs="Arial"/>
                        <w:sz w:val="20"/>
                        <w:szCs w:val="20"/>
                      </w:rPr>
                      <w:t>3;</w:t>
                    </w:r>
                    <w:proofErr w:type="gramEnd"/>
                  </w:p>
                  <w:p w14:paraId="209882CF" w14:textId="77777777" w:rsidR="00E77C86" w:rsidRPr="00410502" w:rsidRDefault="00E77C86" w:rsidP="009F1FBB">
                    <w:pPr>
                      <w:rPr>
                        <w:rFonts w:ascii="Arial" w:hAnsi="Arial" w:cs="Arial"/>
                        <w:sz w:val="20"/>
                        <w:szCs w:val="20"/>
                      </w:rPr>
                    </w:pPr>
                    <w:r w:rsidRPr="00972267">
                      <w:rPr>
                        <w:rFonts w:ascii="Arial" w:hAnsi="Arial" w:cs="Arial"/>
                        <w:sz w:val="20"/>
                        <w:szCs w:val="20"/>
                      </w:rPr>
                      <w:t xml:space="preserve">Supplemental Table </w:t>
                    </w:r>
                    <w:r>
                      <w:rPr>
                        <w:rFonts w:ascii="Arial" w:hAnsi="Arial" w:cs="Arial"/>
                        <w:sz w:val="20"/>
                        <w:szCs w:val="20"/>
                      </w:rPr>
                      <w:t>2</w:t>
                    </w:r>
                  </w:p>
                </w:tc>
              </w:sdtContent>
            </w:sdt>
          </w:sdtContent>
        </w:sdt>
      </w:tr>
      <w:tr w:rsidR="00E77C86" w:rsidRPr="00410502" w14:paraId="5D2F4650" w14:textId="77777777" w:rsidTr="009F1FBB">
        <w:tc>
          <w:tcPr>
            <w:tcW w:w="0" w:type="auto"/>
            <w:gridSpan w:val="4"/>
            <w:shd w:val="clear" w:color="auto" w:fill="D9E2F3" w:themeFill="accent1" w:themeFillTint="33"/>
            <w:vAlign w:val="center"/>
          </w:tcPr>
          <w:p w14:paraId="28E7BC4B" w14:textId="77777777" w:rsidR="00E77C86" w:rsidRPr="00410502" w:rsidRDefault="00E77C86" w:rsidP="009F1FBB">
            <w:pPr>
              <w:rPr>
                <w:rFonts w:ascii="Arial" w:hAnsi="Arial" w:cs="Arial"/>
                <w:b/>
                <w:sz w:val="20"/>
                <w:szCs w:val="20"/>
              </w:rPr>
            </w:pPr>
            <w:r w:rsidRPr="00410502">
              <w:rPr>
                <w:rFonts w:ascii="Arial" w:hAnsi="Arial" w:cs="Arial"/>
                <w:b/>
                <w:sz w:val="20"/>
                <w:szCs w:val="20"/>
              </w:rPr>
              <w:t>RESULTS</w:t>
            </w:r>
          </w:p>
        </w:tc>
      </w:tr>
      <w:tr w:rsidR="00E77C86" w:rsidRPr="00410502" w14:paraId="32D7C623" w14:textId="77777777" w:rsidTr="009F1FBB">
        <w:tc>
          <w:tcPr>
            <w:tcW w:w="0" w:type="auto"/>
            <w:vAlign w:val="center"/>
          </w:tcPr>
          <w:p w14:paraId="79A94652"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lastRenderedPageBreak/>
              <w:t>Selection of sources of evidence</w:t>
            </w:r>
          </w:p>
        </w:tc>
        <w:tc>
          <w:tcPr>
            <w:tcW w:w="0" w:type="auto"/>
            <w:vAlign w:val="center"/>
          </w:tcPr>
          <w:p w14:paraId="6DFBC121" w14:textId="77777777" w:rsidR="00E77C86" w:rsidRPr="00410502" w:rsidRDefault="00E77C86" w:rsidP="009F1FBB">
            <w:pPr>
              <w:jc w:val="center"/>
              <w:rPr>
                <w:rFonts w:ascii="Arial" w:hAnsi="Arial" w:cs="Arial"/>
                <w:sz w:val="20"/>
                <w:szCs w:val="20"/>
              </w:rPr>
            </w:pPr>
            <w:r>
              <w:rPr>
                <w:rFonts w:ascii="Arial" w:hAnsi="Arial" w:cs="Arial"/>
                <w:sz w:val="20"/>
                <w:szCs w:val="20"/>
              </w:rPr>
              <w:t>14</w:t>
            </w:r>
          </w:p>
        </w:tc>
        <w:tc>
          <w:tcPr>
            <w:tcW w:w="0" w:type="auto"/>
            <w:vAlign w:val="center"/>
          </w:tcPr>
          <w:p w14:paraId="6E2D0D3D" w14:textId="77777777" w:rsidR="00E77C86" w:rsidRPr="00410502" w:rsidRDefault="00E77C86" w:rsidP="009F1FBB">
            <w:pPr>
              <w:rPr>
                <w:rFonts w:ascii="Arial" w:hAnsi="Arial" w:cs="Arial"/>
                <w:sz w:val="20"/>
                <w:szCs w:val="20"/>
              </w:rPr>
            </w:pPr>
            <w:r w:rsidRPr="00410502">
              <w:rPr>
                <w:rFonts w:ascii="Arial" w:hAnsi="Arial" w:cs="Arial"/>
                <w:sz w:val="20"/>
                <w:szCs w:val="20"/>
              </w:rPr>
              <w:t>Give numbers of sources of evidence screened, assessed for eligibility, and included in the review, with reasons for exclusions at each stage, ideally using a flow diagram.</w:t>
            </w:r>
          </w:p>
        </w:tc>
        <w:sdt>
          <w:sdtPr>
            <w:rPr>
              <w:rFonts w:ascii="Arial" w:hAnsi="Arial" w:cs="Arial"/>
              <w:sz w:val="20"/>
              <w:szCs w:val="20"/>
            </w:rPr>
            <w:id w:val="-83771692"/>
            <w:placeholder>
              <w:docPart w:val="0CFBD0BEEB9CD54F8FB3315AECBC0E30"/>
            </w:placeholder>
          </w:sdtPr>
          <w:sdtContent>
            <w:tc>
              <w:tcPr>
                <w:tcW w:w="0" w:type="auto"/>
                <w:vAlign w:val="center"/>
              </w:tcPr>
              <w:p w14:paraId="5161DFE9" w14:textId="77777777" w:rsidR="00E77C86" w:rsidRPr="00410502" w:rsidRDefault="00E77C86" w:rsidP="009F1FBB">
                <w:pPr>
                  <w:rPr>
                    <w:rFonts w:ascii="Arial" w:hAnsi="Arial" w:cs="Arial"/>
                    <w:sz w:val="20"/>
                    <w:szCs w:val="20"/>
                  </w:rPr>
                </w:pPr>
                <w:r>
                  <w:rPr>
                    <w:rFonts w:ascii="Arial" w:hAnsi="Arial" w:cs="Arial"/>
                    <w:sz w:val="20"/>
                    <w:szCs w:val="20"/>
                  </w:rPr>
                  <w:t>Figure 1</w:t>
                </w:r>
              </w:p>
            </w:tc>
          </w:sdtContent>
        </w:sdt>
      </w:tr>
      <w:tr w:rsidR="00E77C86" w:rsidRPr="00410502" w14:paraId="60B5FE7C" w14:textId="77777777" w:rsidTr="009F1FBB">
        <w:tc>
          <w:tcPr>
            <w:tcW w:w="0" w:type="auto"/>
            <w:vAlign w:val="center"/>
          </w:tcPr>
          <w:p w14:paraId="1AD8F40D"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Characteristics of sources of evidence</w:t>
            </w:r>
          </w:p>
        </w:tc>
        <w:tc>
          <w:tcPr>
            <w:tcW w:w="0" w:type="auto"/>
            <w:vAlign w:val="center"/>
          </w:tcPr>
          <w:p w14:paraId="10174734" w14:textId="77777777" w:rsidR="00E77C86" w:rsidRPr="00410502" w:rsidRDefault="00E77C86" w:rsidP="009F1FBB">
            <w:pPr>
              <w:jc w:val="center"/>
              <w:rPr>
                <w:rFonts w:ascii="Arial" w:hAnsi="Arial" w:cs="Arial"/>
                <w:sz w:val="20"/>
                <w:szCs w:val="20"/>
              </w:rPr>
            </w:pPr>
            <w:r>
              <w:rPr>
                <w:rFonts w:ascii="Arial" w:hAnsi="Arial" w:cs="Arial"/>
                <w:sz w:val="20"/>
                <w:szCs w:val="20"/>
              </w:rPr>
              <w:t>15</w:t>
            </w:r>
          </w:p>
        </w:tc>
        <w:tc>
          <w:tcPr>
            <w:tcW w:w="0" w:type="auto"/>
            <w:vAlign w:val="center"/>
          </w:tcPr>
          <w:p w14:paraId="68135D5F" w14:textId="77777777" w:rsidR="00E77C86" w:rsidRPr="00410502" w:rsidRDefault="00E77C86" w:rsidP="009F1FBB">
            <w:pPr>
              <w:rPr>
                <w:rFonts w:ascii="Arial" w:hAnsi="Arial" w:cs="Arial"/>
                <w:sz w:val="20"/>
                <w:szCs w:val="20"/>
              </w:rPr>
            </w:pPr>
            <w:r w:rsidRPr="00410502">
              <w:rPr>
                <w:rFonts w:ascii="Arial" w:hAnsi="Arial" w:cs="Arial"/>
                <w:sz w:val="20"/>
                <w:szCs w:val="20"/>
              </w:rPr>
              <w:t>For each source of evidence, present characteristics for which data were charted and provide the citations.</w:t>
            </w:r>
          </w:p>
        </w:tc>
        <w:sdt>
          <w:sdtPr>
            <w:rPr>
              <w:rFonts w:ascii="Arial" w:hAnsi="Arial" w:cs="Arial"/>
              <w:sz w:val="20"/>
              <w:szCs w:val="20"/>
            </w:rPr>
            <w:id w:val="-137040765"/>
            <w:placeholder>
              <w:docPart w:val="0CFBD0BEEB9CD54F8FB3315AECBC0E30"/>
            </w:placeholder>
          </w:sdtPr>
          <w:sdtContent>
            <w:tc>
              <w:tcPr>
                <w:tcW w:w="0" w:type="auto"/>
                <w:vAlign w:val="center"/>
              </w:tcPr>
              <w:p w14:paraId="49F1EA4A" w14:textId="77777777" w:rsidR="00E77C86" w:rsidRPr="00410502" w:rsidRDefault="00E77C86" w:rsidP="009F1FBB">
                <w:pPr>
                  <w:rPr>
                    <w:rFonts w:ascii="Arial" w:hAnsi="Arial" w:cs="Arial"/>
                    <w:sz w:val="20"/>
                    <w:szCs w:val="20"/>
                  </w:rPr>
                </w:pPr>
                <w:r>
                  <w:rPr>
                    <w:rFonts w:ascii="Arial" w:hAnsi="Arial" w:cs="Arial"/>
                    <w:sz w:val="20"/>
                    <w:szCs w:val="20"/>
                  </w:rPr>
                  <w:t>Table 2</w:t>
                </w:r>
              </w:p>
            </w:tc>
          </w:sdtContent>
        </w:sdt>
      </w:tr>
      <w:tr w:rsidR="00E77C86" w:rsidRPr="00410502" w14:paraId="5D856E74" w14:textId="77777777" w:rsidTr="009F1FBB">
        <w:tc>
          <w:tcPr>
            <w:tcW w:w="0" w:type="auto"/>
            <w:vAlign w:val="center"/>
          </w:tcPr>
          <w:p w14:paraId="40F0C093"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Critical appraisal within sources of evidence</w:t>
            </w:r>
          </w:p>
        </w:tc>
        <w:tc>
          <w:tcPr>
            <w:tcW w:w="0" w:type="auto"/>
            <w:vAlign w:val="center"/>
          </w:tcPr>
          <w:p w14:paraId="6F18A5F6" w14:textId="77777777" w:rsidR="00E77C86" w:rsidRPr="00410502" w:rsidRDefault="00E77C86" w:rsidP="009F1FBB">
            <w:pPr>
              <w:jc w:val="center"/>
              <w:rPr>
                <w:rFonts w:ascii="Arial" w:hAnsi="Arial" w:cs="Arial"/>
                <w:sz w:val="20"/>
                <w:szCs w:val="20"/>
              </w:rPr>
            </w:pPr>
            <w:r>
              <w:rPr>
                <w:rFonts w:ascii="Arial" w:hAnsi="Arial" w:cs="Arial"/>
                <w:sz w:val="20"/>
                <w:szCs w:val="20"/>
              </w:rPr>
              <w:t>16</w:t>
            </w:r>
          </w:p>
        </w:tc>
        <w:tc>
          <w:tcPr>
            <w:tcW w:w="0" w:type="auto"/>
            <w:vAlign w:val="center"/>
          </w:tcPr>
          <w:p w14:paraId="1FA3B10D" w14:textId="77777777" w:rsidR="00E77C86" w:rsidRPr="00410502" w:rsidRDefault="00E77C86" w:rsidP="009F1FBB">
            <w:pPr>
              <w:rPr>
                <w:rFonts w:ascii="Arial" w:hAnsi="Arial" w:cs="Arial"/>
                <w:sz w:val="20"/>
                <w:szCs w:val="20"/>
              </w:rPr>
            </w:pPr>
            <w:r w:rsidRPr="00410502">
              <w:rPr>
                <w:rFonts w:ascii="Arial" w:hAnsi="Arial" w:cs="Arial"/>
                <w:sz w:val="20"/>
                <w:szCs w:val="20"/>
              </w:rPr>
              <w:t>If done, present data on critical appraisal of included sources of evidence (see item 12).</w:t>
            </w:r>
          </w:p>
        </w:tc>
        <w:sdt>
          <w:sdtPr>
            <w:rPr>
              <w:rFonts w:ascii="Arial" w:hAnsi="Arial" w:cs="Arial"/>
              <w:sz w:val="20"/>
              <w:szCs w:val="20"/>
            </w:rPr>
            <w:id w:val="945268124"/>
            <w:placeholder>
              <w:docPart w:val="0CFBD0BEEB9CD54F8FB3315AECBC0E30"/>
            </w:placeholder>
          </w:sdtPr>
          <w:sdtContent>
            <w:tc>
              <w:tcPr>
                <w:tcW w:w="0" w:type="auto"/>
                <w:vAlign w:val="center"/>
              </w:tcPr>
              <w:p w14:paraId="65CBFBBD" w14:textId="77777777" w:rsidR="00E77C86" w:rsidRPr="00410502" w:rsidRDefault="00E77C86" w:rsidP="009F1FBB">
                <w:pPr>
                  <w:rPr>
                    <w:rFonts w:ascii="Arial" w:hAnsi="Arial" w:cs="Arial"/>
                    <w:sz w:val="20"/>
                    <w:szCs w:val="20"/>
                  </w:rPr>
                </w:pPr>
                <w:r>
                  <w:rPr>
                    <w:rFonts w:ascii="Arial" w:hAnsi="Arial" w:cs="Arial"/>
                    <w:sz w:val="20"/>
                    <w:szCs w:val="20"/>
                  </w:rPr>
                  <w:t>N/A</w:t>
                </w:r>
              </w:p>
            </w:tc>
          </w:sdtContent>
        </w:sdt>
      </w:tr>
      <w:tr w:rsidR="00E77C86" w:rsidRPr="00410502" w14:paraId="1F16A9B5" w14:textId="77777777" w:rsidTr="009F1FBB">
        <w:tc>
          <w:tcPr>
            <w:tcW w:w="0" w:type="auto"/>
            <w:vAlign w:val="center"/>
          </w:tcPr>
          <w:p w14:paraId="62EB4E73"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Results of individual sources of evidence</w:t>
            </w:r>
          </w:p>
        </w:tc>
        <w:tc>
          <w:tcPr>
            <w:tcW w:w="0" w:type="auto"/>
            <w:vAlign w:val="center"/>
          </w:tcPr>
          <w:p w14:paraId="782D8AB5" w14:textId="77777777" w:rsidR="00E77C86" w:rsidRPr="00410502" w:rsidRDefault="00E77C86" w:rsidP="009F1FBB">
            <w:pPr>
              <w:jc w:val="center"/>
              <w:rPr>
                <w:rFonts w:ascii="Arial" w:hAnsi="Arial" w:cs="Arial"/>
                <w:sz w:val="20"/>
                <w:szCs w:val="20"/>
              </w:rPr>
            </w:pPr>
            <w:r>
              <w:rPr>
                <w:rFonts w:ascii="Arial" w:hAnsi="Arial" w:cs="Arial"/>
                <w:sz w:val="20"/>
                <w:szCs w:val="20"/>
              </w:rPr>
              <w:t>17</w:t>
            </w:r>
          </w:p>
        </w:tc>
        <w:tc>
          <w:tcPr>
            <w:tcW w:w="0" w:type="auto"/>
            <w:vAlign w:val="center"/>
          </w:tcPr>
          <w:p w14:paraId="062F4867" w14:textId="77777777" w:rsidR="00E77C86" w:rsidRPr="00410502" w:rsidRDefault="00E77C86" w:rsidP="009F1FBB">
            <w:pPr>
              <w:rPr>
                <w:rFonts w:ascii="Arial" w:hAnsi="Arial" w:cs="Arial"/>
                <w:sz w:val="20"/>
                <w:szCs w:val="20"/>
              </w:rPr>
            </w:pPr>
            <w:r w:rsidRPr="00410502">
              <w:rPr>
                <w:rFonts w:ascii="Arial" w:hAnsi="Arial" w:cs="Arial"/>
                <w:sz w:val="20"/>
                <w:szCs w:val="20"/>
              </w:rPr>
              <w:t xml:space="preserve">For each included source of evidence, present the relevant data that were </w:t>
            </w:r>
            <w:r>
              <w:rPr>
                <w:rFonts w:ascii="Arial" w:hAnsi="Arial" w:cs="Arial"/>
                <w:sz w:val="20"/>
                <w:szCs w:val="20"/>
              </w:rPr>
              <w:t xml:space="preserve">charted </w:t>
            </w:r>
            <w:r w:rsidRPr="00410502">
              <w:rPr>
                <w:rFonts w:ascii="Arial" w:hAnsi="Arial" w:cs="Arial"/>
                <w:sz w:val="20"/>
                <w:szCs w:val="20"/>
              </w:rPr>
              <w:t>that relate to the review questions and objectives.</w:t>
            </w:r>
          </w:p>
        </w:tc>
        <w:sdt>
          <w:sdtPr>
            <w:rPr>
              <w:rFonts w:ascii="Arial" w:hAnsi="Arial" w:cs="Arial"/>
              <w:sz w:val="20"/>
              <w:szCs w:val="20"/>
            </w:rPr>
            <w:id w:val="-1628242984"/>
            <w:placeholder>
              <w:docPart w:val="0CFBD0BEEB9CD54F8FB3315AECBC0E30"/>
            </w:placeholder>
          </w:sdtPr>
          <w:sdtContent>
            <w:tc>
              <w:tcPr>
                <w:tcW w:w="0" w:type="auto"/>
                <w:vAlign w:val="center"/>
              </w:tcPr>
              <w:p w14:paraId="5EF95AA1" w14:textId="77777777" w:rsidR="00E77C86" w:rsidRPr="00410502" w:rsidRDefault="00E77C86" w:rsidP="009F1FBB">
                <w:pPr>
                  <w:rPr>
                    <w:rFonts w:ascii="Arial" w:hAnsi="Arial" w:cs="Arial"/>
                    <w:sz w:val="20"/>
                    <w:szCs w:val="20"/>
                  </w:rPr>
                </w:pPr>
                <w:r>
                  <w:rPr>
                    <w:rFonts w:ascii="Arial" w:hAnsi="Arial" w:cs="Arial"/>
                    <w:sz w:val="20"/>
                    <w:szCs w:val="20"/>
                  </w:rPr>
                  <w:t>Pages 8-16</w:t>
                </w:r>
              </w:p>
            </w:tc>
          </w:sdtContent>
        </w:sdt>
      </w:tr>
      <w:tr w:rsidR="00E77C86" w:rsidRPr="00410502" w14:paraId="5B04090B" w14:textId="77777777" w:rsidTr="009F1FBB">
        <w:tc>
          <w:tcPr>
            <w:tcW w:w="0" w:type="auto"/>
            <w:vAlign w:val="center"/>
          </w:tcPr>
          <w:p w14:paraId="437948B7"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1EE764A8" w14:textId="77777777" w:rsidR="00E77C86" w:rsidRPr="00410502" w:rsidRDefault="00E77C86" w:rsidP="009F1FBB">
            <w:pPr>
              <w:jc w:val="center"/>
              <w:rPr>
                <w:rFonts w:ascii="Arial" w:hAnsi="Arial" w:cs="Arial"/>
                <w:sz w:val="20"/>
                <w:szCs w:val="20"/>
              </w:rPr>
            </w:pPr>
            <w:r>
              <w:rPr>
                <w:rFonts w:ascii="Arial" w:hAnsi="Arial" w:cs="Arial"/>
                <w:sz w:val="20"/>
                <w:szCs w:val="20"/>
              </w:rPr>
              <w:t>18</w:t>
            </w:r>
          </w:p>
        </w:tc>
        <w:tc>
          <w:tcPr>
            <w:tcW w:w="0" w:type="auto"/>
            <w:vAlign w:val="center"/>
          </w:tcPr>
          <w:p w14:paraId="2E0D4225" w14:textId="77777777" w:rsidR="00E77C86" w:rsidRPr="00410502" w:rsidRDefault="00E77C86" w:rsidP="009F1FBB">
            <w:pPr>
              <w:rPr>
                <w:rFonts w:ascii="Arial" w:hAnsi="Arial" w:cs="Arial"/>
                <w:sz w:val="20"/>
                <w:szCs w:val="20"/>
              </w:rPr>
            </w:pPr>
            <w:r w:rsidRPr="00410502">
              <w:rPr>
                <w:rFonts w:ascii="Arial" w:hAnsi="Arial" w:cs="Arial"/>
                <w:sz w:val="20"/>
                <w:szCs w:val="20"/>
              </w:rPr>
              <w:t>Summarize and/or present the charting results as they relate to the review questions and objectives.</w:t>
            </w:r>
          </w:p>
        </w:tc>
        <w:sdt>
          <w:sdtPr>
            <w:rPr>
              <w:rFonts w:ascii="Arial" w:hAnsi="Arial" w:cs="Arial"/>
              <w:sz w:val="20"/>
              <w:szCs w:val="20"/>
            </w:rPr>
            <w:id w:val="547573417"/>
            <w:placeholder>
              <w:docPart w:val="0CFBD0BEEB9CD54F8FB3315AECBC0E30"/>
            </w:placeholder>
          </w:sdtPr>
          <w:sdtContent>
            <w:tc>
              <w:tcPr>
                <w:tcW w:w="0" w:type="auto"/>
                <w:vAlign w:val="center"/>
              </w:tcPr>
              <w:p w14:paraId="4DAF595C" w14:textId="77777777" w:rsidR="00E77C86" w:rsidRPr="00410502" w:rsidRDefault="00E77C86" w:rsidP="009F1FBB">
                <w:pPr>
                  <w:rPr>
                    <w:rFonts w:ascii="Arial" w:hAnsi="Arial" w:cs="Arial"/>
                    <w:sz w:val="20"/>
                    <w:szCs w:val="20"/>
                  </w:rPr>
                </w:pPr>
                <w:r>
                  <w:rPr>
                    <w:rFonts w:ascii="Arial" w:hAnsi="Arial" w:cs="Arial"/>
                    <w:sz w:val="20"/>
                    <w:szCs w:val="20"/>
                  </w:rPr>
                  <w:t>Pages 8-16</w:t>
                </w:r>
              </w:p>
            </w:tc>
          </w:sdtContent>
        </w:sdt>
      </w:tr>
      <w:tr w:rsidR="00E77C86" w:rsidRPr="00410502" w14:paraId="40D597FD" w14:textId="77777777" w:rsidTr="009F1FBB">
        <w:tc>
          <w:tcPr>
            <w:tcW w:w="0" w:type="auto"/>
            <w:gridSpan w:val="4"/>
            <w:shd w:val="clear" w:color="auto" w:fill="D9E2F3" w:themeFill="accent1" w:themeFillTint="33"/>
            <w:vAlign w:val="center"/>
          </w:tcPr>
          <w:p w14:paraId="44DBD70B" w14:textId="77777777" w:rsidR="00E77C86" w:rsidRPr="00410502" w:rsidRDefault="00E77C86" w:rsidP="009F1FBB">
            <w:pPr>
              <w:rPr>
                <w:rFonts w:ascii="Arial" w:hAnsi="Arial" w:cs="Arial"/>
                <w:b/>
                <w:sz w:val="20"/>
                <w:szCs w:val="20"/>
              </w:rPr>
            </w:pPr>
            <w:r w:rsidRPr="00410502">
              <w:rPr>
                <w:rFonts w:ascii="Arial" w:hAnsi="Arial" w:cs="Arial"/>
                <w:b/>
                <w:sz w:val="20"/>
                <w:szCs w:val="20"/>
              </w:rPr>
              <w:t>DISCUSSION</w:t>
            </w:r>
          </w:p>
        </w:tc>
      </w:tr>
      <w:tr w:rsidR="00E77C86" w:rsidRPr="00410502" w14:paraId="151786AE" w14:textId="77777777" w:rsidTr="009F1FBB">
        <w:tc>
          <w:tcPr>
            <w:tcW w:w="0" w:type="auto"/>
            <w:vAlign w:val="center"/>
          </w:tcPr>
          <w:p w14:paraId="5D349A54"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Summary of evidence</w:t>
            </w:r>
          </w:p>
        </w:tc>
        <w:tc>
          <w:tcPr>
            <w:tcW w:w="0" w:type="auto"/>
            <w:vAlign w:val="center"/>
          </w:tcPr>
          <w:p w14:paraId="4611650D" w14:textId="77777777" w:rsidR="00E77C86" w:rsidRPr="00410502" w:rsidRDefault="00E77C86" w:rsidP="009F1FBB">
            <w:pPr>
              <w:jc w:val="center"/>
              <w:rPr>
                <w:rFonts w:ascii="Arial" w:hAnsi="Arial" w:cs="Arial"/>
                <w:sz w:val="20"/>
                <w:szCs w:val="20"/>
              </w:rPr>
            </w:pPr>
            <w:r>
              <w:rPr>
                <w:rFonts w:ascii="Arial" w:hAnsi="Arial" w:cs="Arial"/>
                <w:sz w:val="20"/>
                <w:szCs w:val="20"/>
              </w:rPr>
              <w:t>19</w:t>
            </w:r>
          </w:p>
        </w:tc>
        <w:tc>
          <w:tcPr>
            <w:tcW w:w="0" w:type="auto"/>
            <w:vAlign w:val="center"/>
          </w:tcPr>
          <w:p w14:paraId="245E8A14" w14:textId="77777777" w:rsidR="00E77C86" w:rsidRPr="00410502" w:rsidRDefault="00E77C86" w:rsidP="009F1FBB">
            <w:pPr>
              <w:rPr>
                <w:rFonts w:ascii="Arial" w:hAnsi="Arial" w:cs="Arial"/>
                <w:sz w:val="20"/>
                <w:szCs w:val="20"/>
              </w:rPr>
            </w:pPr>
            <w:r w:rsidRPr="00410502">
              <w:rPr>
                <w:rFonts w:ascii="Arial" w:hAnsi="Arial" w:cs="Arial"/>
                <w:sz w:val="20"/>
                <w:szCs w:val="20"/>
              </w:rPr>
              <w:t xml:space="preserve">Summarize the main results (including an overview of concepts, themes, and types of evidence available), </w:t>
            </w:r>
            <w:r>
              <w:rPr>
                <w:rFonts w:ascii="Arial" w:hAnsi="Arial" w:cs="Arial"/>
                <w:sz w:val="20"/>
                <w:szCs w:val="20"/>
              </w:rPr>
              <w:t>link</w:t>
            </w:r>
            <w:r w:rsidRPr="00410502">
              <w:rPr>
                <w:rFonts w:ascii="Arial" w:hAnsi="Arial" w:cs="Arial"/>
                <w:sz w:val="20"/>
                <w:szCs w:val="20"/>
              </w:rPr>
              <w:t xml:space="preserve"> to the review questions and objectives, and consider the relevance to key groups.</w:t>
            </w:r>
          </w:p>
        </w:tc>
        <w:sdt>
          <w:sdtPr>
            <w:rPr>
              <w:rFonts w:ascii="Arial" w:hAnsi="Arial" w:cs="Arial"/>
              <w:sz w:val="20"/>
              <w:szCs w:val="20"/>
            </w:rPr>
            <w:id w:val="1890606668"/>
            <w:placeholder>
              <w:docPart w:val="0CFBD0BEEB9CD54F8FB3315AECBC0E30"/>
            </w:placeholder>
          </w:sdtPr>
          <w:sdtContent>
            <w:tc>
              <w:tcPr>
                <w:tcW w:w="0" w:type="auto"/>
                <w:vAlign w:val="center"/>
              </w:tcPr>
              <w:p w14:paraId="59E3D963" w14:textId="77777777" w:rsidR="00E77C86" w:rsidRPr="00410502" w:rsidRDefault="00E77C86" w:rsidP="009F1FBB">
                <w:pPr>
                  <w:rPr>
                    <w:rFonts w:ascii="Arial" w:hAnsi="Arial" w:cs="Arial"/>
                    <w:sz w:val="20"/>
                    <w:szCs w:val="20"/>
                  </w:rPr>
                </w:pPr>
                <w:r>
                  <w:rPr>
                    <w:rFonts w:ascii="Arial" w:hAnsi="Arial" w:cs="Arial"/>
                    <w:sz w:val="20"/>
                    <w:szCs w:val="20"/>
                  </w:rPr>
                  <w:t>Pages 17-20</w:t>
                </w:r>
              </w:p>
            </w:tc>
          </w:sdtContent>
        </w:sdt>
      </w:tr>
      <w:tr w:rsidR="00E77C86" w:rsidRPr="00410502" w14:paraId="4DA9B860" w14:textId="77777777" w:rsidTr="009F1FBB">
        <w:tc>
          <w:tcPr>
            <w:tcW w:w="0" w:type="auto"/>
            <w:vAlign w:val="center"/>
          </w:tcPr>
          <w:p w14:paraId="42968146"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Limitations</w:t>
            </w:r>
          </w:p>
        </w:tc>
        <w:tc>
          <w:tcPr>
            <w:tcW w:w="0" w:type="auto"/>
            <w:vAlign w:val="center"/>
          </w:tcPr>
          <w:p w14:paraId="22EA3FE2" w14:textId="77777777" w:rsidR="00E77C86" w:rsidRPr="00410502" w:rsidRDefault="00E77C86" w:rsidP="009F1FBB">
            <w:pPr>
              <w:jc w:val="center"/>
              <w:rPr>
                <w:rFonts w:ascii="Arial" w:hAnsi="Arial" w:cs="Arial"/>
                <w:sz w:val="20"/>
                <w:szCs w:val="20"/>
              </w:rPr>
            </w:pPr>
            <w:r>
              <w:rPr>
                <w:rFonts w:ascii="Arial" w:hAnsi="Arial" w:cs="Arial"/>
                <w:sz w:val="20"/>
                <w:szCs w:val="20"/>
              </w:rPr>
              <w:t>20</w:t>
            </w:r>
          </w:p>
        </w:tc>
        <w:tc>
          <w:tcPr>
            <w:tcW w:w="0" w:type="auto"/>
            <w:vAlign w:val="center"/>
          </w:tcPr>
          <w:p w14:paraId="0FA198B2" w14:textId="77777777" w:rsidR="00E77C86" w:rsidRPr="00410502" w:rsidRDefault="00E77C86" w:rsidP="009F1FBB">
            <w:pPr>
              <w:rPr>
                <w:rFonts w:ascii="Arial" w:hAnsi="Arial" w:cs="Arial"/>
                <w:b/>
                <w:i/>
                <w:sz w:val="20"/>
                <w:szCs w:val="20"/>
              </w:rPr>
            </w:pPr>
            <w:r w:rsidRPr="00410502">
              <w:rPr>
                <w:rFonts w:ascii="Arial" w:hAnsi="Arial" w:cs="Arial"/>
                <w:sz w:val="20"/>
                <w:szCs w:val="20"/>
              </w:rPr>
              <w:t>Discuss the limitations of the scoping review process.</w:t>
            </w:r>
          </w:p>
        </w:tc>
        <w:sdt>
          <w:sdtPr>
            <w:rPr>
              <w:rFonts w:ascii="Arial" w:hAnsi="Arial" w:cs="Arial"/>
              <w:sz w:val="20"/>
              <w:szCs w:val="20"/>
            </w:rPr>
            <w:id w:val="-1476291050"/>
            <w:placeholder>
              <w:docPart w:val="0CFBD0BEEB9CD54F8FB3315AECBC0E30"/>
            </w:placeholder>
          </w:sdtPr>
          <w:sdtContent>
            <w:tc>
              <w:tcPr>
                <w:tcW w:w="0" w:type="auto"/>
                <w:vAlign w:val="center"/>
              </w:tcPr>
              <w:p w14:paraId="456BA51A" w14:textId="77777777" w:rsidR="00E77C86" w:rsidRPr="00410502" w:rsidRDefault="00E77C86" w:rsidP="009F1FBB">
                <w:pPr>
                  <w:rPr>
                    <w:rFonts w:ascii="Arial" w:hAnsi="Arial" w:cs="Arial"/>
                    <w:sz w:val="20"/>
                    <w:szCs w:val="20"/>
                  </w:rPr>
                </w:pPr>
                <w:r>
                  <w:rPr>
                    <w:rFonts w:ascii="Arial" w:hAnsi="Arial" w:cs="Arial"/>
                    <w:sz w:val="20"/>
                    <w:szCs w:val="20"/>
                  </w:rPr>
                  <w:t>19</w:t>
                </w:r>
              </w:p>
            </w:tc>
          </w:sdtContent>
        </w:sdt>
      </w:tr>
      <w:tr w:rsidR="00E77C86" w:rsidRPr="00410502" w14:paraId="4A1E76C7" w14:textId="77777777" w:rsidTr="009F1FBB">
        <w:tc>
          <w:tcPr>
            <w:tcW w:w="0" w:type="auto"/>
            <w:vAlign w:val="center"/>
          </w:tcPr>
          <w:p w14:paraId="0313243A" w14:textId="77777777" w:rsidR="00E77C86" w:rsidRPr="00410502" w:rsidRDefault="00E77C86" w:rsidP="009F1FBB">
            <w:pPr>
              <w:ind w:left="180"/>
              <w:rPr>
                <w:rFonts w:ascii="Arial" w:hAnsi="Arial" w:cs="Arial"/>
                <w:sz w:val="20"/>
                <w:szCs w:val="20"/>
              </w:rPr>
            </w:pPr>
            <w:r w:rsidRPr="00410502">
              <w:rPr>
                <w:rFonts w:ascii="Arial" w:hAnsi="Arial" w:cs="Arial"/>
                <w:sz w:val="20"/>
                <w:szCs w:val="20"/>
              </w:rPr>
              <w:t>Conclusions</w:t>
            </w:r>
          </w:p>
        </w:tc>
        <w:tc>
          <w:tcPr>
            <w:tcW w:w="0" w:type="auto"/>
            <w:vAlign w:val="center"/>
          </w:tcPr>
          <w:p w14:paraId="10618763" w14:textId="77777777" w:rsidR="00E77C86" w:rsidRPr="00410502" w:rsidRDefault="00E77C86" w:rsidP="009F1FBB">
            <w:pPr>
              <w:jc w:val="center"/>
              <w:rPr>
                <w:rFonts w:ascii="Arial" w:hAnsi="Arial" w:cs="Arial"/>
                <w:sz w:val="20"/>
                <w:szCs w:val="20"/>
              </w:rPr>
            </w:pPr>
            <w:r>
              <w:rPr>
                <w:rFonts w:ascii="Arial" w:hAnsi="Arial" w:cs="Arial"/>
                <w:sz w:val="20"/>
                <w:szCs w:val="20"/>
              </w:rPr>
              <w:t>21</w:t>
            </w:r>
          </w:p>
        </w:tc>
        <w:tc>
          <w:tcPr>
            <w:tcW w:w="0" w:type="auto"/>
            <w:vAlign w:val="center"/>
          </w:tcPr>
          <w:p w14:paraId="08938AEE" w14:textId="77777777" w:rsidR="00E77C86" w:rsidRPr="00410502" w:rsidRDefault="00E77C86" w:rsidP="009F1FBB">
            <w:pPr>
              <w:rPr>
                <w:rFonts w:ascii="Arial" w:hAnsi="Arial" w:cs="Arial"/>
                <w:sz w:val="20"/>
                <w:szCs w:val="20"/>
              </w:rPr>
            </w:pPr>
            <w:r w:rsidRPr="00410502">
              <w:rPr>
                <w:rFonts w:ascii="Arial" w:hAnsi="Arial" w:cs="Arial"/>
                <w:sz w:val="20"/>
                <w:szCs w:val="20"/>
              </w:rPr>
              <w:t>Provide a general interpretation of the results with respect to the review questions and objectives, as well as potential implications and/or next steps.</w:t>
            </w:r>
          </w:p>
        </w:tc>
        <w:sdt>
          <w:sdtPr>
            <w:rPr>
              <w:rFonts w:ascii="Arial" w:hAnsi="Arial" w:cs="Arial"/>
              <w:sz w:val="20"/>
              <w:szCs w:val="20"/>
            </w:rPr>
            <w:id w:val="-1052302124"/>
            <w:placeholder>
              <w:docPart w:val="0CFBD0BEEB9CD54F8FB3315AECBC0E30"/>
            </w:placeholder>
          </w:sdtPr>
          <w:sdtContent>
            <w:tc>
              <w:tcPr>
                <w:tcW w:w="0" w:type="auto"/>
                <w:vAlign w:val="center"/>
              </w:tcPr>
              <w:p w14:paraId="1F458C27" w14:textId="77777777" w:rsidR="00E77C86" w:rsidRPr="00410502" w:rsidRDefault="00E77C86" w:rsidP="009F1FBB">
                <w:pPr>
                  <w:rPr>
                    <w:rFonts w:ascii="Arial" w:hAnsi="Arial" w:cs="Arial"/>
                    <w:sz w:val="20"/>
                    <w:szCs w:val="20"/>
                  </w:rPr>
                </w:pPr>
                <w:r>
                  <w:rPr>
                    <w:rFonts w:ascii="Arial" w:hAnsi="Arial" w:cs="Arial"/>
                    <w:sz w:val="20"/>
                    <w:szCs w:val="20"/>
                  </w:rPr>
                  <w:t>21</w:t>
                </w:r>
              </w:p>
            </w:tc>
          </w:sdtContent>
        </w:sdt>
      </w:tr>
      <w:tr w:rsidR="00E77C86" w:rsidRPr="00410502" w14:paraId="0AE34C58" w14:textId="77777777" w:rsidTr="009F1FBB">
        <w:tc>
          <w:tcPr>
            <w:tcW w:w="0" w:type="auto"/>
            <w:gridSpan w:val="4"/>
            <w:shd w:val="clear" w:color="auto" w:fill="D9E2F3" w:themeFill="accent1" w:themeFillTint="33"/>
            <w:vAlign w:val="center"/>
          </w:tcPr>
          <w:p w14:paraId="0DBF9C7E" w14:textId="77777777" w:rsidR="00E77C86" w:rsidRPr="00410502" w:rsidRDefault="00E77C86" w:rsidP="009F1FBB">
            <w:pPr>
              <w:rPr>
                <w:rFonts w:ascii="Arial" w:hAnsi="Arial" w:cs="Arial"/>
                <w:b/>
                <w:sz w:val="20"/>
                <w:szCs w:val="20"/>
              </w:rPr>
            </w:pPr>
            <w:r w:rsidRPr="00410502">
              <w:rPr>
                <w:rFonts w:ascii="Arial" w:hAnsi="Arial" w:cs="Arial"/>
                <w:b/>
                <w:sz w:val="20"/>
                <w:szCs w:val="20"/>
              </w:rPr>
              <w:t>FUNDING</w:t>
            </w:r>
          </w:p>
        </w:tc>
      </w:tr>
      <w:tr w:rsidR="00E77C86" w:rsidRPr="00410502" w14:paraId="4A490B68" w14:textId="77777777" w:rsidTr="009F1FBB">
        <w:tc>
          <w:tcPr>
            <w:tcW w:w="0" w:type="auto"/>
            <w:vAlign w:val="center"/>
          </w:tcPr>
          <w:p w14:paraId="4CF472C8" w14:textId="77777777" w:rsidR="00E77C86" w:rsidRPr="00F348AF" w:rsidRDefault="00E77C86" w:rsidP="009F1FBB">
            <w:pPr>
              <w:ind w:left="180"/>
              <w:rPr>
                <w:rFonts w:ascii="Arial" w:hAnsi="Arial" w:cs="Arial"/>
                <w:sz w:val="20"/>
                <w:szCs w:val="20"/>
              </w:rPr>
            </w:pPr>
            <w:r w:rsidRPr="00F348AF">
              <w:rPr>
                <w:rFonts w:ascii="Arial" w:hAnsi="Arial" w:cs="Arial"/>
                <w:sz w:val="20"/>
                <w:szCs w:val="20"/>
              </w:rPr>
              <w:t>Funding</w:t>
            </w:r>
          </w:p>
        </w:tc>
        <w:tc>
          <w:tcPr>
            <w:tcW w:w="0" w:type="auto"/>
            <w:vAlign w:val="center"/>
          </w:tcPr>
          <w:p w14:paraId="58E43FF1" w14:textId="77777777" w:rsidR="00E77C86" w:rsidRPr="00410502" w:rsidRDefault="00E77C86" w:rsidP="009F1FBB">
            <w:pPr>
              <w:jc w:val="center"/>
              <w:rPr>
                <w:rFonts w:ascii="Arial" w:hAnsi="Arial" w:cs="Arial"/>
                <w:sz w:val="20"/>
                <w:szCs w:val="20"/>
              </w:rPr>
            </w:pPr>
            <w:r>
              <w:rPr>
                <w:rFonts w:ascii="Arial" w:hAnsi="Arial" w:cs="Arial"/>
                <w:sz w:val="20"/>
                <w:szCs w:val="20"/>
              </w:rPr>
              <w:t>22</w:t>
            </w:r>
          </w:p>
        </w:tc>
        <w:tc>
          <w:tcPr>
            <w:tcW w:w="0" w:type="auto"/>
            <w:vAlign w:val="center"/>
          </w:tcPr>
          <w:p w14:paraId="4775DFDC" w14:textId="77777777" w:rsidR="00E77C86" w:rsidRPr="00410502" w:rsidRDefault="00E77C86" w:rsidP="009F1FBB">
            <w:pPr>
              <w:rPr>
                <w:rFonts w:ascii="Arial" w:hAnsi="Arial" w:cs="Arial"/>
                <w:sz w:val="20"/>
                <w:szCs w:val="20"/>
              </w:rPr>
            </w:pPr>
            <w:r w:rsidRPr="00410502">
              <w:rPr>
                <w:rFonts w:ascii="Arial" w:hAnsi="Arial" w:cs="Arial"/>
                <w:sz w:val="20"/>
                <w:szCs w:val="20"/>
              </w:rPr>
              <w:t>Describe sources of funding for the included sources of evidence, as well as sources of funding for the scoping review. Describe the role of the funders of the scoping review.</w:t>
            </w:r>
          </w:p>
        </w:tc>
        <w:tc>
          <w:tcPr>
            <w:tcW w:w="0" w:type="auto"/>
            <w:vAlign w:val="center"/>
          </w:tcPr>
          <w:p w14:paraId="1019D690" w14:textId="77777777" w:rsidR="00E77C86" w:rsidRPr="00410502" w:rsidRDefault="00000000" w:rsidP="009F1FBB">
            <w:pPr>
              <w:rPr>
                <w:rFonts w:ascii="Arial" w:hAnsi="Arial" w:cs="Arial"/>
                <w:sz w:val="20"/>
                <w:szCs w:val="20"/>
              </w:rPr>
            </w:pPr>
            <w:sdt>
              <w:sdtPr>
                <w:rPr>
                  <w:rFonts w:ascii="Arial" w:hAnsi="Arial" w:cs="Arial"/>
                  <w:sz w:val="20"/>
                  <w:szCs w:val="20"/>
                </w:rPr>
                <w:id w:val="-1660921886"/>
                <w:placeholder>
                  <w:docPart w:val="0CFBD0BEEB9CD54F8FB3315AECBC0E30"/>
                </w:placeholder>
              </w:sdtPr>
              <w:sdtContent>
                <w:r w:rsidR="00E77C86" w:rsidRPr="005F386A">
                  <w:rPr>
                    <w:rFonts w:ascii="Arial" w:hAnsi="Arial" w:cs="Arial"/>
                    <w:sz w:val="20"/>
                    <w:szCs w:val="20"/>
                  </w:rPr>
                  <w:t>We describe the role of funders for our scoping review</w:t>
                </w:r>
                <w:r w:rsidR="00E77C86">
                  <w:rPr>
                    <w:rFonts w:ascii="Arial" w:hAnsi="Arial" w:cs="Arial"/>
                    <w:sz w:val="20"/>
                    <w:szCs w:val="20"/>
                  </w:rPr>
                  <w:t xml:space="preserve"> (page 21)</w:t>
                </w:r>
                <w:r w:rsidR="00E77C86" w:rsidRPr="005F386A">
                  <w:rPr>
                    <w:rFonts w:ascii="Arial" w:hAnsi="Arial" w:cs="Arial"/>
                    <w:sz w:val="20"/>
                    <w:szCs w:val="20"/>
                  </w:rPr>
                  <w:t>. We did not include sources of funding for included sources of evidence.</w:t>
                </w:r>
              </w:sdtContent>
            </w:sdt>
            <w:r w:rsidR="00E77C86">
              <w:rPr>
                <w:rFonts w:ascii="Arial" w:hAnsi="Arial" w:cs="Arial"/>
                <w:sz w:val="20"/>
                <w:szCs w:val="20"/>
              </w:rPr>
              <w:t xml:space="preserve"> </w:t>
            </w:r>
          </w:p>
        </w:tc>
      </w:tr>
    </w:tbl>
    <w:p w14:paraId="6F477E5A" w14:textId="56FECD1A" w:rsidR="00E77C86" w:rsidRPr="00E77C86" w:rsidRDefault="00D444AA" w:rsidP="00E77C86">
      <w:pPr>
        <w:rPr>
          <w:rFonts w:ascii="Arial" w:hAnsi="Arial" w:cs="Arial"/>
          <w:sz w:val="18"/>
          <w:szCs w:val="20"/>
        </w:rPr>
      </w:pPr>
      <w:r w:rsidRPr="00D444AA">
        <w:rPr>
          <w:rFonts w:ascii="Arial" w:hAnsi="Arial" w:cs="Arial"/>
          <w:b/>
          <w:bCs/>
          <w:sz w:val="18"/>
          <w:szCs w:val="20"/>
        </w:rPr>
        <w:t>Notes:</w:t>
      </w:r>
      <w:r>
        <w:rPr>
          <w:rFonts w:ascii="Arial" w:hAnsi="Arial" w:cs="Arial"/>
          <w:sz w:val="18"/>
          <w:szCs w:val="20"/>
        </w:rPr>
        <w:t xml:space="preserve"> </w:t>
      </w:r>
      <w:r w:rsidR="00E77C86" w:rsidRPr="00E77C86">
        <w:rPr>
          <w:rFonts w:ascii="Arial" w:hAnsi="Arial" w:cs="Arial"/>
          <w:sz w:val="18"/>
          <w:szCs w:val="20"/>
        </w:rPr>
        <w:t>JBI = Joanna Briggs Institute; PRISMA-</w:t>
      </w:r>
      <w:proofErr w:type="spellStart"/>
      <w:r w:rsidR="00E77C86" w:rsidRPr="00E77C86">
        <w:rPr>
          <w:rFonts w:ascii="Arial" w:hAnsi="Arial" w:cs="Arial"/>
          <w:sz w:val="18"/>
          <w:szCs w:val="20"/>
        </w:rPr>
        <w:t>ScR</w:t>
      </w:r>
      <w:proofErr w:type="spellEnd"/>
      <w:r w:rsidR="00E77C86" w:rsidRPr="00E77C86">
        <w:rPr>
          <w:rFonts w:ascii="Arial" w:hAnsi="Arial" w:cs="Arial"/>
          <w:sz w:val="18"/>
          <w:szCs w:val="20"/>
        </w:rPr>
        <w:t xml:space="preserve"> = Preferred Reporting Items for Systematic reviews and Meta-Analyses extension for Scoping Reviews.</w:t>
      </w:r>
    </w:p>
    <w:p w14:paraId="24C74047" w14:textId="77777777" w:rsidR="00E77C86" w:rsidRPr="00E77C86" w:rsidRDefault="00E77C86" w:rsidP="00E77C86">
      <w:pPr>
        <w:rPr>
          <w:rFonts w:ascii="Arial" w:hAnsi="Arial" w:cs="Arial"/>
          <w:sz w:val="18"/>
          <w:szCs w:val="20"/>
        </w:rPr>
      </w:pPr>
      <w:r w:rsidRPr="00E77C86">
        <w:rPr>
          <w:rFonts w:ascii="Arial" w:hAnsi="Arial" w:cs="Arial"/>
          <w:sz w:val="18"/>
          <w:szCs w:val="20"/>
        </w:rPr>
        <w:t xml:space="preserve">* Where </w:t>
      </w:r>
      <w:r w:rsidRPr="00E77C86">
        <w:rPr>
          <w:rFonts w:ascii="Arial" w:hAnsi="Arial" w:cs="Arial"/>
          <w:i/>
          <w:sz w:val="18"/>
          <w:szCs w:val="20"/>
        </w:rPr>
        <w:t>sources of evidence</w:t>
      </w:r>
      <w:r w:rsidRPr="00E77C86">
        <w:rPr>
          <w:rFonts w:ascii="Arial" w:hAnsi="Arial" w:cs="Arial"/>
          <w:sz w:val="18"/>
          <w:szCs w:val="20"/>
        </w:rPr>
        <w:t xml:space="preserve"> (see second footnote) are compiled from, such as bibliographic databases, social media platforms, and Web sites.</w:t>
      </w:r>
    </w:p>
    <w:p w14:paraId="0AF9A7C2" w14:textId="77777777" w:rsidR="00E77C86" w:rsidRPr="00E77C86" w:rsidRDefault="00E77C86" w:rsidP="00E77C86">
      <w:pPr>
        <w:rPr>
          <w:rFonts w:ascii="Arial" w:hAnsi="Arial" w:cs="Arial"/>
          <w:sz w:val="18"/>
          <w:szCs w:val="20"/>
        </w:rPr>
      </w:pPr>
      <w:r w:rsidRPr="00E77C86">
        <w:rPr>
          <w:rFonts w:ascii="Arial" w:hAnsi="Arial" w:cs="Arial"/>
          <w:sz w:val="18"/>
          <w:szCs w:val="20"/>
        </w:rPr>
        <w:t xml:space="preserve">† A more inclusive/heterogeneous term used to account for the different types of evidence or data sources (e.g., quantitative and/or qualitative research, expert opinion, and policy documents) that may be eligible in a scoping review as opposed to only studies. This is not to be confused with </w:t>
      </w:r>
      <w:r w:rsidRPr="00E77C86">
        <w:rPr>
          <w:rFonts w:ascii="Arial" w:hAnsi="Arial" w:cs="Arial"/>
          <w:i/>
          <w:sz w:val="18"/>
          <w:szCs w:val="20"/>
        </w:rPr>
        <w:t>information sources</w:t>
      </w:r>
      <w:r w:rsidRPr="00E77C86">
        <w:rPr>
          <w:rFonts w:ascii="Arial" w:hAnsi="Arial" w:cs="Arial"/>
          <w:sz w:val="18"/>
          <w:szCs w:val="20"/>
        </w:rPr>
        <w:t xml:space="preserve"> (see first footnote).</w:t>
      </w:r>
    </w:p>
    <w:p w14:paraId="26A5674A" w14:textId="77777777" w:rsidR="00E77C86" w:rsidRPr="00E77C86" w:rsidRDefault="00E77C86" w:rsidP="00E77C86">
      <w:pPr>
        <w:rPr>
          <w:rFonts w:ascii="Arial" w:hAnsi="Arial" w:cs="Arial"/>
          <w:sz w:val="18"/>
          <w:szCs w:val="20"/>
        </w:rPr>
      </w:pPr>
      <w:r w:rsidRPr="00E77C86">
        <w:rPr>
          <w:rFonts w:ascii="Arial" w:hAnsi="Arial" w:cs="Arial"/>
          <w:sz w:val="18"/>
          <w:szCs w:val="20"/>
        </w:rPr>
        <w:t xml:space="preserve">‡ The frameworks by Arksey and O’Malley (6) and </w:t>
      </w:r>
      <w:proofErr w:type="spellStart"/>
      <w:r w:rsidRPr="00E77C86">
        <w:rPr>
          <w:rFonts w:ascii="Arial" w:hAnsi="Arial" w:cs="Arial"/>
          <w:sz w:val="18"/>
          <w:szCs w:val="20"/>
        </w:rPr>
        <w:t>Levac</w:t>
      </w:r>
      <w:proofErr w:type="spellEnd"/>
      <w:r w:rsidRPr="00E77C86">
        <w:rPr>
          <w:rFonts w:ascii="Arial" w:hAnsi="Arial" w:cs="Arial"/>
          <w:sz w:val="18"/>
          <w:szCs w:val="20"/>
        </w:rPr>
        <w:t xml:space="preserve"> and colleagues (7) and the JBI guidance (4, 5) refer to the process of data extraction in a scoping review as data charting</w:t>
      </w:r>
      <w:r w:rsidRPr="00E77C86">
        <w:rPr>
          <w:rFonts w:ascii="Arial" w:hAnsi="Arial" w:cs="Arial"/>
          <w:i/>
          <w:sz w:val="18"/>
          <w:szCs w:val="20"/>
        </w:rPr>
        <w:t>.</w:t>
      </w:r>
    </w:p>
    <w:p w14:paraId="6877976C" w14:textId="77777777" w:rsidR="00D444AA" w:rsidRDefault="00E77C86" w:rsidP="00D444AA">
      <w:pPr>
        <w:rPr>
          <w:rFonts w:ascii="Arial" w:hAnsi="Arial" w:cs="Arial"/>
          <w:sz w:val="18"/>
          <w:szCs w:val="20"/>
        </w:rPr>
      </w:pPr>
      <w:r w:rsidRPr="00E77C86">
        <w:rPr>
          <w:rFonts w:ascii="Arial" w:hAnsi="Arial" w:cs="Arial"/>
          <w:sz w:val="18"/>
          <w:szCs w:val="20"/>
        </w:rPr>
        <w:t>§</w:t>
      </w:r>
      <w:r w:rsidRPr="00E77C86">
        <w:rPr>
          <w:rFonts w:ascii="Arial" w:hAnsi="Arial" w:cs="Arial"/>
          <w:i/>
          <w:sz w:val="18"/>
          <w:szCs w:val="20"/>
        </w:rPr>
        <w:t xml:space="preserve"> </w:t>
      </w:r>
      <w:r w:rsidRPr="00E77C86">
        <w:rPr>
          <w:rFonts w:ascii="Arial" w:hAnsi="Arial" w:cs="Arial"/>
          <w:sz w:val="18"/>
          <w:szCs w:val="20"/>
        </w:rPr>
        <w:t>The process of systematically examining research evidence to assess its validity, results, and relevance before using it to inform a decision. This term is used for items 12 and 19 instead of "risk of bias" (which is more applicable to systematic reviews of interventions) to include and acknowledge the various sources of evidence that may be used in a scoping review (e.g., quantitative and/or qualitative research, expert opinion, and policy document).</w:t>
      </w:r>
    </w:p>
    <w:p w14:paraId="5F4B2B4D" w14:textId="5BC48C9F" w:rsidR="00E77C86" w:rsidRPr="000E2714" w:rsidRDefault="00D444AA" w:rsidP="00D444AA">
      <w:pPr>
        <w:rPr>
          <w:rFonts w:ascii="Arial" w:hAnsi="Arial" w:cs="Arial"/>
          <w:color w:val="000000" w:themeColor="text1"/>
          <w:sz w:val="18"/>
          <w:szCs w:val="20"/>
        </w:rPr>
      </w:pPr>
      <w:r>
        <w:rPr>
          <w:rFonts w:ascii="Arial" w:hAnsi="Arial" w:cs="Arial"/>
          <w:sz w:val="18"/>
          <w:szCs w:val="20"/>
        </w:rPr>
        <w:t>Adapted from:</w:t>
      </w:r>
      <w:r w:rsidR="00E77C86" w:rsidRPr="00E77C86">
        <w:rPr>
          <w:rFonts w:ascii="Arial" w:hAnsi="Arial" w:cs="Arial"/>
          <w:sz w:val="16"/>
          <w:szCs w:val="16"/>
        </w:rPr>
        <w:t xml:space="preserve"> </w:t>
      </w:r>
      <w:proofErr w:type="spellStart"/>
      <w:r w:rsidR="00E77C86" w:rsidRPr="00E77C86">
        <w:rPr>
          <w:rFonts w:ascii="Arial" w:hAnsi="Arial" w:cs="Arial"/>
          <w:sz w:val="16"/>
          <w:szCs w:val="16"/>
        </w:rPr>
        <w:t>Tricco</w:t>
      </w:r>
      <w:proofErr w:type="spellEnd"/>
      <w:r w:rsidR="00E77C86" w:rsidRPr="00E77C86">
        <w:rPr>
          <w:rFonts w:ascii="Arial" w:hAnsi="Arial" w:cs="Arial"/>
          <w:sz w:val="16"/>
          <w:szCs w:val="16"/>
        </w:rPr>
        <w:t xml:space="preserve"> AC, Lillie E, </w:t>
      </w:r>
      <w:proofErr w:type="spellStart"/>
      <w:r w:rsidR="00E77C86" w:rsidRPr="00E77C86">
        <w:rPr>
          <w:rFonts w:ascii="Arial" w:hAnsi="Arial" w:cs="Arial"/>
          <w:sz w:val="16"/>
          <w:szCs w:val="16"/>
        </w:rPr>
        <w:t>Zarin</w:t>
      </w:r>
      <w:proofErr w:type="spellEnd"/>
      <w:r w:rsidR="00E77C86" w:rsidRPr="00E77C86">
        <w:rPr>
          <w:rFonts w:ascii="Arial" w:hAnsi="Arial" w:cs="Arial"/>
          <w:sz w:val="16"/>
          <w:szCs w:val="16"/>
        </w:rPr>
        <w:t xml:space="preserve"> W, O'Brien KK, Colquhoun H, </w:t>
      </w:r>
      <w:proofErr w:type="spellStart"/>
      <w:r w:rsidR="00E77C86" w:rsidRPr="00E77C86">
        <w:rPr>
          <w:rFonts w:ascii="Arial" w:hAnsi="Arial" w:cs="Arial"/>
          <w:sz w:val="16"/>
          <w:szCs w:val="16"/>
        </w:rPr>
        <w:t>Levac</w:t>
      </w:r>
      <w:proofErr w:type="spellEnd"/>
      <w:r w:rsidR="00E77C86" w:rsidRPr="00E77C86">
        <w:rPr>
          <w:rFonts w:ascii="Arial" w:hAnsi="Arial" w:cs="Arial"/>
          <w:sz w:val="16"/>
          <w:szCs w:val="16"/>
        </w:rPr>
        <w:t xml:space="preserve"> D, et al. PRISMA Extension for Scoping Reviews (PRISMA</w:t>
      </w:r>
      <w:r w:rsidR="000E2714">
        <w:rPr>
          <w:rFonts w:ascii="Arial" w:hAnsi="Arial" w:cs="Arial"/>
          <w:sz w:val="16"/>
          <w:szCs w:val="16"/>
        </w:rPr>
        <w:t xml:space="preserve"> </w:t>
      </w:r>
      <w:proofErr w:type="spellStart"/>
      <w:r w:rsidR="00E77C86" w:rsidRPr="00E77C86">
        <w:rPr>
          <w:rFonts w:ascii="Arial" w:hAnsi="Arial" w:cs="Arial"/>
          <w:sz w:val="16"/>
          <w:szCs w:val="16"/>
        </w:rPr>
        <w:t>ScR</w:t>
      </w:r>
      <w:proofErr w:type="spellEnd"/>
      <w:r w:rsidR="00E77C86" w:rsidRPr="00E77C86">
        <w:rPr>
          <w:rFonts w:ascii="Arial" w:hAnsi="Arial" w:cs="Arial"/>
          <w:sz w:val="16"/>
          <w:szCs w:val="16"/>
        </w:rPr>
        <w:t xml:space="preserve">): Checklist and Explanation. </w:t>
      </w:r>
      <w:r w:rsidR="00E77C86" w:rsidRPr="000E2714">
        <w:rPr>
          <w:rFonts w:ascii="Arial" w:hAnsi="Arial" w:cs="Arial"/>
          <w:i/>
          <w:iCs/>
          <w:sz w:val="16"/>
          <w:szCs w:val="16"/>
        </w:rPr>
        <w:t>Ann Intern Med</w:t>
      </w:r>
      <w:r w:rsidR="00E77C86" w:rsidRPr="00E77C86">
        <w:rPr>
          <w:rFonts w:ascii="Arial" w:hAnsi="Arial" w:cs="Arial"/>
          <w:sz w:val="16"/>
          <w:szCs w:val="16"/>
        </w:rPr>
        <w:t xml:space="preserve">. </w:t>
      </w:r>
      <w:proofErr w:type="gramStart"/>
      <w:r w:rsidR="00E77C86" w:rsidRPr="00E77C86">
        <w:rPr>
          <w:rFonts w:ascii="Arial" w:hAnsi="Arial" w:cs="Arial"/>
          <w:sz w:val="16"/>
          <w:szCs w:val="16"/>
        </w:rPr>
        <w:t>2018;169:467</w:t>
      </w:r>
      <w:proofErr w:type="gramEnd"/>
      <w:r w:rsidR="00E77C86" w:rsidRPr="00E77C86">
        <w:rPr>
          <w:rFonts w:ascii="Arial" w:hAnsi="Arial" w:cs="Arial"/>
          <w:sz w:val="16"/>
          <w:szCs w:val="16"/>
        </w:rPr>
        <w:t>–</w:t>
      </w:r>
      <w:r w:rsidR="00E77C86" w:rsidRPr="000E2714">
        <w:rPr>
          <w:rFonts w:ascii="Arial" w:hAnsi="Arial" w:cs="Arial"/>
          <w:color w:val="000000" w:themeColor="text1"/>
          <w:sz w:val="16"/>
          <w:szCs w:val="16"/>
        </w:rPr>
        <w:t>473.</w:t>
      </w:r>
      <w:r w:rsidR="00E77C86" w:rsidRPr="000E2714">
        <w:rPr>
          <w:rFonts w:ascii="Arial" w:hAnsi="Arial" w:cs="Arial"/>
          <w:color w:val="000000" w:themeColor="text1"/>
          <w:sz w:val="18"/>
          <w:szCs w:val="18"/>
        </w:rPr>
        <w:t xml:space="preserve"> </w:t>
      </w:r>
      <w:hyperlink r:id="rId8" w:history="1">
        <w:r w:rsidR="00E77C86" w:rsidRPr="000E2714">
          <w:rPr>
            <w:rStyle w:val="Hyperlink"/>
            <w:rFonts w:ascii="Arial" w:hAnsi="Arial" w:cs="Arial"/>
            <w:iCs/>
            <w:color w:val="000000" w:themeColor="text1"/>
            <w:sz w:val="18"/>
            <w:szCs w:val="18"/>
          </w:rPr>
          <w:t>doi:10.7326/M18-0850</w:t>
        </w:r>
      </w:hyperlink>
      <w:r w:rsidR="00E77C86" w:rsidRPr="000E2714">
        <w:rPr>
          <w:rFonts w:ascii="Arial" w:hAnsi="Arial" w:cs="Arial"/>
          <w:color w:val="000000" w:themeColor="text1"/>
          <w:sz w:val="16"/>
          <w:szCs w:val="16"/>
        </w:rPr>
        <w:t>.</w:t>
      </w:r>
      <w:r w:rsidR="000E2714" w:rsidRPr="000E2714">
        <w:rPr>
          <w:rFonts w:ascii="Arial" w:hAnsi="Arial" w:cs="Arial"/>
          <w:color w:val="000000" w:themeColor="text1"/>
          <w:sz w:val="16"/>
          <w:szCs w:val="16"/>
        </w:rPr>
        <w:t xml:space="preserve"> </w:t>
      </w:r>
      <w:r w:rsidR="000E2714" w:rsidRPr="000E2714">
        <w:rPr>
          <w:rFonts w:ascii="Open Sans" w:hAnsi="Open Sans" w:cs="Open Sans"/>
          <w:color w:val="000000" w:themeColor="text1"/>
          <w:sz w:val="18"/>
          <w:szCs w:val="18"/>
          <w:shd w:val="clear" w:color="auto" w:fill="FFFFFF"/>
        </w:rPr>
        <w:t>Copyright © 2018, The American College of Physicians</w:t>
      </w:r>
      <w:r w:rsidR="000E2714" w:rsidRPr="000E2714">
        <w:rPr>
          <w:rFonts w:ascii="Open Sans" w:hAnsi="Open Sans" w:cs="Open Sans"/>
          <w:color w:val="000000" w:themeColor="text1"/>
          <w:sz w:val="18"/>
          <w:szCs w:val="18"/>
          <w:shd w:val="clear" w:color="auto" w:fill="FFFFFF"/>
        </w:rPr>
        <w:t>.</w:t>
      </w:r>
    </w:p>
    <w:p w14:paraId="1F607BF6" w14:textId="77777777" w:rsidR="00E77C86" w:rsidRDefault="00E77C86">
      <w:pPr>
        <w:rPr>
          <w:rFonts w:ascii="Arial" w:hAnsi="Arial" w:cs="Arial"/>
          <w:b/>
          <w:bCs/>
          <w:sz w:val="22"/>
          <w:szCs w:val="22"/>
        </w:rPr>
      </w:pPr>
    </w:p>
    <w:p w14:paraId="7A9C8D72" w14:textId="77777777" w:rsidR="00E77C86" w:rsidRDefault="00E77C86">
      <w:pPr>
        <w:rPr>
          <w:rFonts w:ascii="Arial" w:hAnsi="Arial" w:cs="Arial"/>
          <w:b/>
          <w:bCs/>
          <w:sz w:val="22"/>
          <w:szCs w:val="22"/>
        </w:rPr>
      </w:pPr>
    </w:p>
    <w:p w14:paraId="79B503D0" w14:textId="77777777" w:rsidR="00E77C86" w:rsidRDefault="00E77C86">
      <w:pPr>
        <w:rPr>
          <w:rFonts w:ascii="Arial" w:hAnsi="Arial" w:cs="Arial"/>
          <w:b/>
          <w:bCs/>
          <w:sz w:val="22"/>
          <w:szCs w:val="22"/>
        </w:rPr>
      </w:pPr>
    </w:p>
    <w:p w14:paraId="19460032" w14:textId="77777777" w:rsidR="00E77C86" w:rsidRDefault="00E77C86">
      <w:pPr>
        <w:rPr>
          <w:rFonts w:ascii="Arial" w:hAnsi="Arial" w:cs="Arial"/>
          <w:b/>
          <w:bCs/>
          <w:sz w:val="22"/>
          <w:szCs w:val="22"/>
        </w:rPr>
      </w:pPr>
    </w:p>
    <w:p w14:paraId="78831D8E" w14:textId="77777777" w:rsidR="00E77C86" w:rsidRDefault="00E77C86">
      <w:pPr>
        <w:rPr>
          <w:rFonts w:ascii="Arial" w:hAnsi="Arial" w:cs="Arial"/>
          <w:b/>
          <w:bCs/>
          <w:sz w:val="22"/>
          <w:szCs w:val="22"/>
        </w:rPr>
      </w:pPr>
    </w:p>
    <w:p w14:paraId="1A5E7453" w14:textId="77777777" w:rsidR="00E77C86" w:rsidRDefault="00E77C86">
      <w:pPr>
        <w:rPr>
          <w:rFonts w:ascii="Arial" w:hAnsi="Arial" w:cs="Arial"/>
          <w:b/>
          <w:bCs/>
          <w:sz w:val="22"/>
          <w:szCs w:val="22"/>
        </w:rPr>
      </w:pPr>
    </w:p>
    <w:p w14:paraId="2B0094C1" w14:textId="77777777" w:rsidR="00E77C86" w:rsidRDefault="00E77C86">
      <w:pPr>
        <w:rPr>
          <w:rFonts w:ascii="Arial" w:hAnsi="Arial" w:cs="Arial"/>
          <w:b/>
          <w:bCs/>
          <w:sz w:val="22"/>
          <w:szCs w:val="22"/>
        </w:rPr>
      </w:pPr>
    </w:p>
    <w:p w14:paraId="495CC6ED" w14:textId="77777777" w:rsidR="00E77C86" w:rsidRDefault="00E77C86">
      <w:pPr>
        <w:rPr>
          <w:rFonts w:ascii="Arial" w:hAnsi="Arial" w:cs="Arial"/>
          <w:b/>
          <w:bCs/>
          <w:sz w:val="22"/>
          <w:szCs w:val="22"/>
        </w:rPr>
      </w:pPr>
    </w:p>
    <w:p w14:paraId="79AA7DF9" w14:textId="77777777" w:rsidR="00E77C86" w:rsidRDefault="00E77C86">
      <w:pPr>
        <w:rPr>
          <w:rFonts w:ascii="Arial" w:hAnsi="Arial" w:cs="Arial"/>
          <w:b/>
          <w:bCs/>
          <w:sz w:val="22"/>
          <w:szCs w:val="22"/>
        </w:rPr>
      </w:pPr>
    </w:p>
    <w:p w14:paraId="18C0A4C4" w14:textId="77777777" w:rsidR="00E77C86" w:rsidRDefault="00E77C86">
      <w:pPr>
        <w:rPr>
          <w:rFonts w:ascii="Arial" w:hAnsi="Arial" w:cs="Arial"/>
          <w:b/>
          <w:bCs/>
          <w:sz w:val="22"/>
          <w:szCs w:val="22"/>
        </w:rPr>
      </w:pPr>
    </w:p>
    <w:p w14:paraId="406CA4F9" w14:textId="77777777" w:rsidR="00E77C86" w:rsidRDefault="00E77C86">
      <w:pPr>
        <w:rPr>
          <w:rFonts w:ascii="Arial" w:hAnsi="Arial" w:cs="Arial"/>
          <w:b/>
          <w:bCs/>
          <w:sz w:val="22"/>
          <w:szCs w:val="22"/>
        </w:rPr>
      </w:pPr>
    </w:p>
    <w:p w14:paraId="1416A4FC" w14:textId="77777777" w:rsidR="00E77C86" w:rsidRDefault="00E77C86">
      <w:pPr>
        <w:rPr>
          <w:rFonts w:ascii="Arial" w:hAnsi="Arial" w:cs="Arial"/>
          <w:b/>
          <w:bCs/>
          <w:sz w:val="22"/>
          <w:szCs w:val="22"/>
        </w:rPr>
      </w:pPr>
    </w:p>
    <w:p w14:paraId="5329D3E0" w14:textId="77777777" w:rsidR="00E77C86" w:rsidRDefault="00E77C86">
      <w:pPr>
        <w:rPr>
          <w:rFonts w:ascii="Arial" w:hAnsi="Arial" w:cs="Arial"/>
          <w:b/>
          <w:bCs/>
          <w:sz w:val="22"/>
          <w:szCs w:val="22"/>
        </w:rPr>
      </w:pPr>
    </w:p>
    <w:p w14:paraId="7B6B5761" w14:textId="77777777" w:rsidR="00E77C86" w:rsidRDefault="00E77C86">
      <w:pPr>
        <w:rPr>
          <w:rFonts w:ascii="Arial" w:hAnsi="Arial" w:cs="Arial"/>
          <w:b/>
          <w:bCs/>
          <w:sz w:val="22"/>
          <w:szCs w:val="22"/>
        </w:rPr>
      </w:pPr>
    </w:p>
    <w:p w14:paraId="1736948F" w14:textId="77777777" w:rsidR="00E77C86" w:rsidRDefault="00E77C86">
      <w:pPr>
        <w:rPr>
          <w:rFonts w:ascii="Arial" w:hAnsi="Arial" w:cs="Arial"/>
          <w:b/>
          <w:bCs/>
          <w:sz w:val="22"/>
          <w:szCs w:val="22"/>
        </w:rPr>
      </w:pPr>
    </w:p>
    <w:p w14:paraId="7C614BE8" w14:textId="77777777" w:rsidR="00E77C86" w:rsidRDefault="00E77C86">
      <w:pPr>
        <w:rPr>
          <w:rFonts w:ascii="Arial" w:hAnsi="Arial" w:cs="Arial"/>
          <w:b/>
          <w:bCs/>
          <w:sz w:val="22"/>
          <w:szCs w:val="22"/>
        </w:rPr>
      </w:pPr>
    </w:p>
    <w:p w14:paraId="05265448" w14:textId="77777777" w:rsidR="00E77C86" w:rsidRDefault="00E77C86">
      <w:pPr>
        <w:rPr>
          <w:rFonts w:ascii="Arial" w:hAnsi="Arial" w:cs="Arial"/>
          <w:b/>
          <w:bCs/>
          <w:sz w:val="22"/>
          <w:szCs w:val="22"/>
        </w:rPr>
      </w:pPr>
    </w:p>
    <w:p w14:paraId="732F0BD2" w14:textId="028FFCE5" w:rsidR="00E77C86" w:rsidRDefault="00E77C86">
      <w:pPr>
        <w:rPr>
          <w:rFonts w:ascii="Arial" w:hAnsi="Arial" w:cs="Arial"/>
          <w:b/>
          <w:bCs/>
          <w:sz w:val="22"/>
          <w:szCs w:val="22"/>
        </w:rPr>
      </w:pPr>
    </w:p>
    <w:p w14:paraId="22719AE9" w14:textId="4417435A" w:rsidR="005D58DD" w:rsidRPr="00C404B5" w:rsidRDefault="00EE6A75">
      <w:pPr>
        <w:rPr>
          <w:rFonts w:ascii="Arial" w:hAnsi="Arial" w:cs="Arial"/>
          <w:sz w:val="22"/>
          <w:szCs w:val="22"/>
        </w:rPr>
      </w:pPr>
      <w:r w:rsidRPr="00C404B5">
        <w:rPr>
          <w:rFonts w:ascii="Arial" w:hAnsi="Arial" w:cs="Arial"/>
          <w:b/>
          <w:bCs/>
          <w:sz w:val="22"/>
          <w:szCs w:val="22"/>
        </w:rPr>
        <w:t>Supplementa</w:t>
      </w:r>
      <w:r w:rsidR="00397713">
        <w:rPr>
          <w:rFonts w:ascii="Arial" w:hAnsi="Arial" w:cs="Arial"/>
          <w:b/>
          <w:bCs/>
          <w:sz w:val="22"/>
          <w:szCs w:val="22"/>
        </w:rPr>
        <w:t>ry</w:t>
      </w:r>
      <w:r w:rsidRPr="00C404B5">
        <w:rPr>
          <w:rFonts w:ascii="Arial" w:hAnsi="Arial" w:cs="Arial"/>
          <w:b/>
          <w:bCs/>
          <w:sz w:val="22"/>
          <w:szCs w:val="22"/>
        </w:rPr>
        <w:t xml:space="preserve"> Table </w:t>
      </w:r>
      <w:r w:rsidR="00397713">
        <w:rPr>
          <w:rFonts w:ascii="Arial" w:hAnsi="Arial" w:cs="Arial"/>
          <w:b/>
          <w:bCs/>
          <w:sz w:val="22"/>
          <w:szCs w:val="22"/>
        </w:rPr>
        <w:t>S</w:t>
      </w:r>
      <w:r w:rsidR="0026505A">
        <w:rPr>
          <w:rFonts w:ascii="Arial" w:hAnsi="Arial" w:cs="Arial"/>
          <w:b/>
          <w:bCs/>
          <w:sz w:val="22"/>
          <w:szCs w:val="22"/>
        </w:rPr>
        <w:t>2</w:t>
      </w:r>
      <w:r w:rsidR="00E063C5" w:rsidRPr="00C404B5">
        <w:rPr>
          <w:rFonts w:ascii="Arial" w:hAnsi="Arial" w:cs="Arial"/>
          <w:b/>
          <w:bCs/>
          <w:sz w:val="22"/>
          <w:szCs w:val="22"/>
        </w:rPr>
        <w:t>.</w:t>
      </w:r>
      <w:r w:rsidR="009532D1" w:rsidRPr="00C404B5">
        <w:rPr>
          <w:rFonts w:ascii="Arial" w:hAnsi="Arial" w:cs="Arial"/>
          <w:sz w:val="22"/>
          <w:szCs w:val="22"/>
        </w:rPr>
        <w:t xml:space="preserve"> Summary of major findings </w:t>
      </w:r>
      <w:r w:rsidR="00966F3C" w:rsidRPr="00C404B5">
        <w:rPr>
          <w:rFonts w:ascii="Arial" w:hAnsi="Arial" w:cs="Arial"/>
          <w:sz w:val="22"/>
          <w:szCs w:val="22"/>
        </w:rPr>
        <w:t>(significant</w:t>
      </w:r>
      <w:r w:rsidR="003F37A8" w:rsidRPr="00C404B5">
        <w:rPr>
          <w:rFonts w:ascii="Arial" w:hAnsi="Arial" w:cs="Arial"/>
          <w:sz w:val="22"/>
          <w:szCs w:val="22"/>
        </w:rPr>
        <w:t xml:space="preserve"> and non-significant</w:t>
      </w:r>
      <w:r w:rsidR="00966F3C" w:rsidRPr="00C404B5">
        <w:rPr>
          <w:rFonts w:ascii="Arial" w:hAnsi="Arial" w:cs="Arial"/>
          <w:sz w:val="22"/>
          <w:szCs w:val="22"/>
        </w:rPr>
        <w:t xml:space="preserve"> associations) </w:t>
      </w:r>
      <w:r w:rsidR="009532D1" w:rsidRPr="00C404B5">
        <w:rPr>
          <w:rFonts w:ascii="Arial" w:hAnsi="Arial" w:cs="Arial"/>
          <w:sz w:val="22"/>
          <w:szCs w:val="22"/>
        </w:rPr>
        <w:t>demonstrating the relationship</w:t>
      </w:r>
      <w:r w:rsidR="00E063C5" w:rsidRPr="00C404B5">
        <w:rPr>
          <w:rFonts w:ascii="Arial" w:hAnsi="Arial" w:cs="Arial"/>
          <w:sz w:val="22"/>
          <w:szCs w:val="22"/>
        </w:rPr>
        <w:t xml:space="preserve"> between nutrient deficiencies and </w:t>
      </w:r>
      <w:proofErr w:type="spellStart"/>
      <w:r w:rsidR="00E063C5" w:rsidRPr="00C404B5">
        <w:rPr>
          <w:rFonts w:ascii="Arial" w:hAnsi="Arial" w:cs="Arial"/>
          <w:sz w:val="22"/>
          <w:szCs w:val="22"/>
        </w:rPr>
        <w:t>SSc</w:t>
      </w:r>
      <w:proofErr w:type="spellEnd"/>
      <w:r w:rsidR="00E063C5" w:rsidRPr="00C404B5">
        <w:rPr>
          <w:rFonts w:ascii="Arial" w:hAnsi="Arial" w:cs="Arial"/>
          <w:sz w:val="22"/>
          <w:szCs w:val="22"/>
        </w:rPr>
        <w:t xml:space="preserve"> </w:t>
      </w:r>
      <w:r w:rsidR="002D3BCB" w:rsidRPr="00C404B5">
        <w:rPr>
          <w:rFonts w:ascii="Arial" w:hAnsi="Arial" w:cs="Arial"/>
          <w:sz w:val="22"/>
          <w:szCs w:val="22"/>
        </w:rPr>
        <w:t xml:space="preserve">clinical </w:t>
      </w:r>
      <w:r w:rsidR="00E063C5" w:rsidRPr="00C404B5">
        <w:rPr>
          <w:rFonts w:ascii="Arial" w:hAnsi="Arial" w:cs="Arial"/>
          <w:sz w:val="22"/>
          <w:szCs w:val="22"/>
        </w:rPr>
        <w:t>features</w:t>
      </w:r>
      <w:r w:rsidR="00DD3667" w:rsidRPr="00C404B5">
        <w:rPr>
          <w:rFonts w:ascii="Arial" w:hAnsi="Arial" w:cs="Arial"/>
          <w:sz w:val="22"/>
          <w:szCs w:val="22"/>
        </w:rPr>
        <w:t xml:space="preserve">, with </w:t>
      </w:r>
      <w:r w:rsidR="00F33377" w:rsidRPr="00C404B5">
        <w:rPr>
          <w:rFonts w:ascii="Arial" w:hAnsi="Arial" w:cs="Arial"/>
          <w:sz w:val="22"/>
          <w:szCs w:val="22"/>
        </w:rPr>
        <w:t xml:space="preserve">study </w:t>
      </w:r>
      <w:r w:rsidR="00DD3667" w:rsidRPr="00C404B5">
        <w:rPr>
          <w:rFonts w:ascii="Arial" w:hAnsi="Arial" w:cs="Arial"/>
          <w:sz w:val="22"/>
          <w:szCs w:val="22"/>
        </w:rPr>
        <w:t>references.</w:t>
      </w:r>
    </w:p>
    <w:tbl>
      <w:tblPr>
        <w:tblStyle w:val="PlainTable1"/>
        <w:tblW w:w="14575" w:type="dxa"/>
        <w:tblLayout w:type="fixed"/>
        <w:tblLook w:val="04A0" w:firstRow="1" w:lastRow="0" w:firstColumn="1" w:lastColumn="0" w:noHBand="0" w:noVBand="1"/>
      </w:tblPr>
      <w:tblGrid>
        <w:gridCol w:w="1615"/>
        <w:gridCol w:w="2430"/>
        <w:gridCol w:w="1800"/>
        <w:gridCol w:w="1576"/>
        <w:gridCol w:w="1934"/>
        <w:gridCol w:w="2520"/>
        <w:gridCol w:w="2700"/>
      </w:tblGrid>
      <w:tr w:rsidR="00614A14" w:rsidRPr="00614A14" w14:paraId="00B6A92F" w14:textId="77777777" w:rsidTr="008E1445">
        <w:trPr>
          <w:cnfStyle w:val="100000000000" w:firstRow="1" w:lastRow="0" w:firstColumn="0" w:lastColumn="0" w:oddVBand="0" w:evenVBand="0" w:oddHBand="0"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615" w:type="dxa"/>
            <w:hideMark/>
          </w:tcPr>
          <w:p w14:paraId="07F12F59"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Nutrient</w:t>
            </w:r>
          </w:p>
        </w:tc>
        <w:tc>
          <w:tcPr>
            <w:tcW w:w="2430" w:type="dxa"/>
            <w:hideMark/>
          </w:tcPr>
          <w:p w14:paraId="4AB20D99" w14:textId="77777777" w:rsidR="00614A14" w:rsidRPr="00614A14" w:rsidRDefault="00614A14" w:rsidP="008E1445">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18"/>
                <w:szCs w:val="18"/>
              </w:rPr>
            </w:pPr>
            <w:r w:rsidRPr="00614A14">
              <w:rPr>
                <w:rFonts w:ascii="Arial" w:hAnsi="Arial" w:cs="Arial"/>
                <w:color w:val="000000"/>
                <w:sz w:val="18"/>
                <w:szCs w:val="18"/>
              </w:rPr>
              <w:t>Vitamin D</w:t>
            </w:r>
          </w:p>
        </w:tc>
        <w:tc>
          <w:tcPr>
            <w:tcW w:w="1800" w:type="dxa"/>
            <w:hideMark/>
          </w:tcPr>
          <w:p w14:paraId="2BC07D20" w14:textId="77777777" w:rsidR="00614A14" w:rsidRPr="00614A14" w:rsidRDefault="00614A14" w:rsidP="008E1445">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18"/>
                <w:szCs w:val="18"/>
              </w:rPr>
            </w:pPr>
            <w:r w:rsidRPr="00614A14">
              <w:rPr>
                <w:rFonts w:ascii="Arial" w:hAnsi="Arial" w:cs="Arial"/>
                <w:color w:val="000000"/>
                <w:sz w:val="18"/>
                <w:szCs w:val="18"/>
              </w:rPr>
              <w:t xml:space="preserve">Vitamin B12 </w:t>
            </w:r>
          </w:p>
        </w:tc>
        <w:tc>
          <w:tcPr>
            <w:tcW w:w="1576" w:type="dxa"/>
          </w:tcPr>
          <w:p w14:paraId="128D069A" w14:textId="77777777" w:rsidR="00614A14" w:rsidRPr="00614A14" w:rsidRDefault="00614A14" w:rsidP="008E1445">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18"/>
                <w:szCs w:val="18"/>
              </w:rPr>
            </w:pPr>
            <w:r w:rsidRPr="00614A14">
              <w:rPr>
                <w:rFonts w:ascii="Arial" w:hAnsi="Arial" w:cs="Arial"/>
                <w:color w:val="000000"/>
                <w:sz w:val="18"/>
                <w:szCs w:val="18"/>
              </w:rPr>
              <w:t>Vitamin B9</w:t>
            </w:r>
          </w:p>
        </w:tc>
        <w:tc>
          <w:tcPr>
            <w:tcW w:w="1934" w:type="dxa"/>
            <w:noWrap/>
            <w:hideMark/>
          </w:tcPr>
          <w:p w14:paraId="4742EA7B" w14:textId="77777777" w:rsidR="00614A14" w:rsidRPr="00614A14" w:rsidRDefault="00614A14" w:rsidP="008E1445">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18"/>
                <w:szCs w:val="18"/>
              </w:rPr>
            </w:pPr>
            <w:r w:rsidRPr="00614A14">
              <w:rPr>
                <w:rFonts w:ascii="Arial" w:hAnsi="Arial" w:cs="Arial"/>
                <w:color w:val="000000"/>
                <w:sz w:val="18"/>
                <w:szCs w:val="18"/>
              </w:rPr>
              <w:t>Homocysteine</w:t>
            </w:r>
          </w:p>
        </w:tc>
        <w:tc>
          <w:tcPr>
            <w:tcW w:w="2520" w:type="dxa"/>
            <w:noWrap/>
            <w:hideMark/>
          </w:tcPr>
          <w:p w14:paraId="6D2A54C9" w14:textId="77777777" w:rsidR="00614A14" w:rsidRPr="00614A14" w:rsidRDefault="00614A14" w:rsidP="008E1445">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18"/>
                <w:szCs w:val="18"/>
              </w:rPr>
            </w:pPr>
            <w:r w:rsidRPr="00614A14">
              <w:rPr>
                <w:rFonts w:ascii="Arial" w:hAnsi="Arial" w:cs="Arial"/>
                <w:color w:val="000000"/>
                <w:sz w:val="18"/>
                <w:szCs w:val="18"/>
              </w:rPr>
              <w:t xml:space="preserve">Other vitamins </w:t>
            </w:r>
          </w:p>
        </w:tc>
        <w:tc>
          <w:tcPr>
            <w:tcW w:w="2700" w:type="dxa"/>
            <w:noWrap/>
            <w:hideMark/>
          </w:tcPr>
          <w:p w14:paraId="0C0396A3" w14:textId="77777777" w:rsidR="00614A14" w:rsidRPr="00614A14" w:rsidRDefault="00614A14" w:rsidP="008E1445">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18"/>
                <w:szCs w:val="18"/>
              </w:rPr>
            </w:pPr>
            <w:r w:rsidRPr="00614A14">
              <w:rPr>
                <w:rFonts w:ascii="Arial" w:hAnsi="Arial" w:cs="Arial"/>
                <w:color w:val="000000"/>
                <w:sz w:val="18"/>
                <w:szCs w:val="18"/>
              </w:rPr>
              <w:t>Minerals: Fe, Se, Zn, Cu</w:t>
            </w:r>
          </w:p>
        </w:tc>
      </w:tr>
      <w:tr w:rsidR="00614A14" w:rsidRPr="00614A14" w14:paraId="6E290117" w14:textId="77777777" w:rsidTr="008E1445">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615" w:type="dxa"/>
            <w:hideMark/>
          </w:tcPr>
          <w:p w14:paraId="7A852BDD" w14:textId="77777777" w:rsidR="00614A14" w:rsidRPr="00614A14" w:rsidRDefault="00614A14" w:rsidP="008E1445">
            <w:pPr>
              <w:rPr>
                <w:rFonts w:ascii="Arial" w:hAnsi="Arial" w:cs="Arial"/>
                <w:b w:val="0"/>
                <w:bCs w:val="0"/>
                <w:color w:val="000000"/>
                <w:sz w:val="18"/>
                <w:szCs w:val="18"/>
              </w:rPr>
            </w:pPr>
            <w:proofErr w:type="spellStart"/>
            <w:r w:rsidRPr="00614A14">
              <w:rPr>
                <w:rFonts w:ascii="Arial" w:hAnsi="Arial" w:cs="Arial"/>
                <w:color w:val="000000"/>
                <w:sz w:val="18"/>
                <w:szCs w:val="18"/>
              </w:rPr>
              <w:t>SSc</w:t>
            </w:r>
            <w:proofErr w:type="spellEnd"/>
            <w:r w:rsidRPr="00614A14">
              <w:rPr>
                <w:rFonts w:ascii="Arial" w:hAnsi="Arial" w:cs="Arial"/>
                <w:color w:val="000000"/>
                <w:sz w:val="18"/>
                <w:szCs w:val="18"/>
              </w:rPr>
              <w:t xml:space="preserve"> Subtype</w:t>
            </w:r>
          </w:p>
        </w:tc>
        <w:tc>
          <w:tcPr>
            <w:tcW w:w="2430" w:type="dxa"/>
            <w:hideMark/>
          </w:tcPr>
          <w:p w14:paraId="61F0BB8A" w14:textId="77777777" w:rsidR="00614A14" w:rsidRPr="00614A14" w:rsidRDefault="00614A14" w:rsidP="00614A14">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A majority of studies reported no statistically significant difference in vitamin D levels between limited and diffuse SSc.</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1.02.002","ISSN":"15689972","abstract":"Low vitamin D serum concentrations have been reported in several autoimmune conditions. The study's aim was to explore such a relationship in a large multinational population of patients with systemic sclerosis (SSc) and to pursue possible clinical and laboratory correlates with vitamin D concentrations. 327 sera samples of European patients with SSc and 141 samples of compatible healthy controls were studied for vitamin D concentrations using the commercial kit LIAISON 25-OH vitamin D assay (Diasorin). Additionally, clinical parameters including the Rodnan skin score, diffusing lung capacity for carbon monoxide (DLCO), systolic pulmonary artery pressure (sPAP), forced vital capacity (FVC), and nailfold video capillaroscopic, erythrocyte sedimentation rate (ESR), anti-nuclear antibodies (ANA and scl70), rheumatoid factor (RF) were investigated. Vitamin D serum concentration was 13.5 ± 9.0. ng/ml (mean ± standard deviation) in patients with SSc compared to 21.6 ± 9.7. ng/ml in a control group (p &lt; 0.001). A negative correlation between patients' age and vitamin D concentration (r = -0.2, p &lt; 0.05, n = 96) was observed. An inverse relationship was found between skin involvement and vitamin D serum concentrations; Patients with a Rodnan skin score of 10 or lower (n = 11) had a mean vitamin D concentration of 17.7 ± 10.4. ng/ml compared to patients with a score above 10 (n = 28) 8 ± 10.1. ng/ml (p = 0.02, by the Mann-Whitney test). In conclusion, Patients with SSc have significantly lower serum vitamin D concentrations compared to healthy controls; moreover fibrosis of the cutaneous tissue is inversely related to the vitamin D concentration. © 2011.","author":[{"dropping-particle":"","family":"Arnson","given":"Yoav","non-dropping-particle":"","parse-names":false,"suffix":""},{"dropping-particle":"","family":"Amital","given":"Howard","non-dropping-particle":"","parse-names":false,"suffix":""},{"dropping-particle":"","family":"Agmon-Levin","given":"Nancy","non-dropping-particle":"","parse-names":false,"suffix":""},{"dropping-particle":"","family":"Alon","given":"Danny","non-dropping-particle":"","parse-names":false,"suffix":""},{"dropping-particle":"","family":"Sánchez-Castañón","given":"María","non-dropping-particle":"","parse-names":false,"suffix":""},{"dropping-particle":"","family":"López-Hoyos","given":"Marcos","non-dropping-particle":"","parse-names":false,"suffix":""},{"dropping-particle":"","family":"Matucci-Cerinic","given":"Marco","non-dropping-particle":"","parse-names":false,"suffix":""},{"dropping-particle":"","family":"Szücs","given":"Gabriella","non-dropping-particle":"","parse-names":false,"suffix":""},{"dropping-particle":"","family":"Shapira","given":"Yinon","non-dropping-particle":"","parse-names":false,"suffix":""},{"dropping-particle":"","family":"Szekanecz","given":"Zoltan","non-dropping-particle":"","parse-names":false,"suffix":""},{"dropping-particle":"","family":"Shoenfeld","given":"Yehuda","non-dropping-particle":"","parse-names":false,"suffix":""}],"container-title":"Autoimmunity Reviews","id":"ITEM-1","issue":"8","issued":{"date-parts":[["2011"]]},"page":"490-494","publisher":"Elsevier B.V.","title":"Serum 25-OH vitamin D concentrations are linked with various clinical aspects in patients with systemic sclerosis: A retrospective cohort study and review of the literature","type":"article-journal","volume":"10"},"uris":["http://www.mendeley.com/documents/?uuid=61decb11-4f0a-41f5-86c0-c2727acf16cd"]},{"id":"ITEM-2","itemData":{"ISSN":"22516093","PMID":"28540270","abstract":"Background: Scleroderma is a chronic connective tissue disease of unknown etiology. Vitamin D and parathyroid hormone (PTH) that play particular functions in calcium and phosphate homeostasis may be involved in the etiology of this disorder. Klotho, the co-receptor of the fibroblast growth factor 23 (FGF-23), can interfere with calcium and phosphate metabolism. The purpose of this study was to evaluate serum Klotho, FGF-23, intact PTH (iPTH) and vitamin D levels in scleroderma patients compared with the healthy controls. Methods: The study was performed in Biotechnology Research Center, Tabriz University of Medical Sciences (TUMS) from 2014-2015. Sixty scleroderma patients based on the classification criteria of systemic sclerosis and 30 age- and sex-matched healthy controls were included in this study. Serum Klotho, FGF-23, 25-hydroxy vitamin D (25-OH Vit D), and iPTH levels were analyzed using ELISA. Results: Serum levels of Klotho and 25-OH Vit D in the scleroderma patients were lower than those in the healthy controls (P˂0.001). In addition, scleroderma patients had higher serum iPTH levels than the controls (P&lt;0.001). There was no significant difference in serum FGF-23 levels between the patients and controls (P=0.202). Conclusion: The decreased serum Klotho, 25-OH Vit D, and increased iPTH levels in the scleroderma patients may be associated with the pathogenesis of this disease and could be considered a future therapeutic target.","author":[{"dropping-particle":"","family":"Ahmadi","given":"Ravan","non-dropping-particle":"","parse-names":false,"suffix":""},{"dropping-particle":"","family":"Hajialilo","given":"Mehrzad","non-dropping-particle":"","parse-names":false,"suffix":""},{"dropping-particle":"","family":"Ghorbanihaghjo","given":"Amir","non-dropping-particle":"","parse-names":false,"suffix":""},{"dropping-particle":"","family":"Mota","given":"Ali","non-dropping-particle":"","parse-names":false,"suffix":""},{"dropping-particle":"","family":"Raeisi","given":"Sina","non-dropping-particle":"","parse-names":false,"suffix":""},{"dropping-particle":"","family":"Bargahi","given":"Nasrin","non-dropping-particle":"","parse-names":false,"suffix":""},{"dropping-particle":"","family":"Valilo","given":"Mohammad","non-dropping-particle":"","parse-names":false,"suffix":""},{"dropping-particle":"","family":"Askarian","given":"Farahnaz","non-dropping-particle":"","parse-names":false,"suffix":""}],"container-title":"Iranian Journal of Public Health","id":"ITEM-2","issue":"4","issued":{"date-parts":[["2017"]]},"page":"530-536","title":"FGF-23, klotho and vitamin D levels in scleroderma","type":"article-journal","volume":"46"},"uris":["http://www.mendeley.com/documents/?uuid=43cae093-074b-481e-8d66-51b6aa05b5f5"]},{"id":"ITEM-3","itemData":{"DOI":"10.5152/eurjrheum.2015.0065","ISSN":"21479720","abstract":"OBJECTIVE: Vitamin D has pleiotropic effects including immunomodulatory, cardioprotective, and antifibrotic properties and is thus able to modulate the three main links in scleroderma pathogenesis. The aim of the study was to evaluate the level of vitamin D in patients with systemic sclerosis and to analyze the associations between the concentration of vitamin D and the features of systemic sclerosis. MATERIAL AND METHODS: Fifty-one consecutive patients were evaluated for visceral involvement, immunological profile, activity, severity scores, and quality of life. The vitamin D status was evaluated by measuring the 25hydroxy-hydroxyvitamin D serum levels. RESULTS: The mean vitamin D level was 17.06+/-9.13 ng/dL. Only 9.8% of the patients had optimal vitamin D levels; 66.66% of them had insufficient 25(OH)D levels, while 23.52% had deficient levels. No correlation was found between vitamin D concentration and age, sex, autoantibody profile, extent of skin involvement, or vitamin D supplementation. Vitamin D levels were correlated with the diffusing capacity of the lung for carbon monoxide (p=0.019, r=0.353), diastolic dysfunction (p=0.033, r=-0.318), digital contractures (p=0.036, r=-0.298), and muscle weakness (p=0.015, r=-0.377) and had a trend for negative correlation with pulmonary hypertension (p=0.053, r=-0.29). CONCLUSION: Low levels of vitamin D are very common in systemic sclerosis. Poor vitamin status seems to be related with a more aggressive disease with multivisceral and severe organ involvement, especially pulmonary and cardiac involvement.","author":[{"dropping-particle":"","family":"Groseanu","given":"Laura","non-dropping-particle":"","parse-names":false,"suffix":""},{"dropping-particle":"","family":"Bojinca","given":"Violeta","non-dropping-particle":"","parse-names":false,"suffix":""},{"dropping-particle":"","family":"Gudu","given":"Tania","non-dropping-particle":"","parse-names":false,"suffix":""},{"dropping-particle":"","family":"Saulescu","given":"Ioana","non-dropping-particle":"","parse-names":false,"suffix":""},{"dropping-particle":"","family":"Predeteanu","given":"Denisa","non-dropping-particle":"","parse-names":false,"suffix":""},{"dropping-particle":"","family":"Balanescu","given":"Andra","non-dropping-particle":"","parse-names":false,"suffix":""},{"dropping-particle":"","family":"Berghea","given":"Florian","non-dropping-particle":"","parse-names":false,"suffix":""},{"dropping-particle":"","family":"Opris","given":"Daniela","non-dropping-particle":"","parse-names":false,"suffix":""},{"dropping-particle":"","family":"Borangiu","given":"Andreea","non-dropping-particle":"","parse-names":false,"suffix":""},{"dropping-particle":"","family":"Constantinescu","given":"Cosmin","non-dropping-particle":"","parse-names":false,"suffix":""},{"dropping-particle":"","family":"Negru","given":"Magda","non-dropping-particle":"","parse-names":false,"suffix":""},{"dropping-particle":"","family":"Ionescu","given":"Ruxandra","non-dropping-particle":"","parse-names":false,"suffix":""}],"container-title":"European Journal of Rheumatology","id":"ITEM-3","issue":"2","issued":{"date-parts":[["2016"]]},"page":"50-55","title":"Low vitamin D status in systemic sclerosis and the impact on disease phenotype","type":"article-journal","volume":"3"},"uris":["http://www.mendeley.com/documents/?uuid=81dee3d1-2654-406f-bf7b-7c78559dda4e"]},{"id":"ITEM-4","itemData":{"DOI":"10.4103/idoj.IDOJ_328_17","ISSN":"2229-5178","abstract":"BACKGROUND: The anti-inflammatory, immunomodulatory, and anti-proliferative effects of vitamin D in pathogenesis of autoimmune diseases have been highlighted in recent years but implications of vitamin D deficiency in systemic sclerosis (SSc) remain understudied. OBJECTIVES: To evaluate serum vitamin D levels in SSc patients and matched controls. MATERIALS AND METHODS: Serum vitamin D levels were estimated in 38 (M:F 5:33) patients aged 23-70 years of untreated SSc and age and gender matched healthy controls. Clinical and investigative evaluation for skin sclerosis by modified Rodnan skin score (mRSS), presence of digital ulcers, Raynaud's phenomenon, type of auto-antibodies, systemic involvement, and serum vitamin D levels were performed. Serum vitamin D levels were defined as normal (30-100 ng/ml), insufficient (10-30 ng/ml), and deficient (&lt;10 ng/ml). RESULTS: Serum vitamin D levels (median ± IQR) were 19.5 ± 77.8 ng/ml in 38 patients and 100 ± 31.3 ng/ml in controls each. Vitamin D deficiency in 13 (34.2%) and insufficiency in 10 (26.3%) patients were identified. Only 2 (5.3%) controls had vitamin D insufficiency and the difference was statistically significant (P = 0.001). An inverse relationship was observed between mRSS and serum vitamin D levels. CONCLUSIONS: Patients with SSc have significantly lower serum vitamin D levels than healthy controls. Serum vitamin D levels do not correlate well with age, gender, disease duration or its variants, type of auto antibodies, presence of digital ulceration, or systemic involvement but has inverse correlation with skin sclerosis. Better-designed studies will perhaps resolve issues of potential benefits of vitamin D supplementation in modification of disease activity or severity in SSc.","author":[{"dropping-particle":"","family":"Gupta","given":"Sarita","non-dropping-particle":"","parse-names":false,"suffix":""},{"dropping-particle":"","family":"Mahajan","given":"Vikram K","non-dropping-particle":"","parse-names":false,"suffix":""},{"dropping-particle":"","family":"Yadav","given":"Rajinder S","non-dropping-particle":"","parse-names":false,"suffix":""},{"dropping-particle":"","family":"Mehta","given":"Karaninder S","non-dropping-particle":"","parse-names":false,"suffix":""},{"dropping-particle":"","family":"Bhushan","given":"Satya","non-dropping-particle":"","parse-names":false,"suffix":""},{"dropping-particle":"","family":"Chauhan","given":"Pushpinder S","non-dropping-particle":"","parse-names":false,"suffix":""},{"dropping-particle":"","family":"Rawat","given":"Ritu","non-dropping-particle":"","parse-names":false,"suffix":""},{"dropping-particle":"","family":"Sharma","given":"Vikas","non-dropping-particle":"","parse-names":false,"suffix":""}],"container-title":"Indian dermatology online journal","id":"ITEM-4","issue":"4","issued":{"date-parts":[["2018"]]},"language":"eng","page":"250-255","publisher":"Medknow Publications &amp; Media Pvt Ltd","title":"Evaluation of Serum Vitamin D Levels in Patients with Systemic Sclerosis and Healthy Controls: Results of a Pilot Study","type":"article-journal","volume":"9"},"uris":["http://www.mendeley.com/documents/?uuid=d0f4ac83-05fe-436b-84c0-aa510491bdc1"]},{"id":"ITEM-5","itemData":{"DOI":"10.1111/1756-185X.13554","ISSN":"1756185X","abstract":"Aim: Low levels of vitamin D (25OHD) have been found to associated with digital ulcers (DUs) in systemic sclerosis (SSc), although only cross-sectional studies have been performed. We aimed to investigate if variations in vitamin D serum levels over time affect DU in SSc. Methods: This is a retrospective study on 65 patients. 25OHD was measured in 2011 and 2016 and its variations correlated with DU. Results: The mean age of our cohort was 58 (SD 12) years with a mean disease duration of 9.5 (5.3) years. Most of our patients had a limited SSc (69.2%). At baseline 50.8% and 41.5% after 5 years had 25OHD &lt;30 ng/mL. Patients receiving supplementation (8750 IU/wk) at baseline numbered 39 (60.0%) and 45 (69.2%) at the end of follow up. Nevertheless, 31 (47.7%) had a decrease of 25OHD in 5 years. In univariate analysis, patients with incident DU had a decrease in 25OHD as compared to patients with no incident DU (−17.4 [37.0] vs 13.0 [89.5], P = 0.018). No differences in 25OHD variations were found for other disease characteristics. In multivariate analysis correcting for previous DU and modified Rodnan Skin Score at baseline, patients with a decrease in 25OHD had an increased risk of developing DU (odds ratio 16.6; 95% CI 1.7-164.5, P = 0.017). Conclusions: A decrease in 25OHD is associated with the risk of developing DUs. In addition, vitamin D supplementation with the doses currently recommended may be insufficient in SSc. Further studies in wider cohorts are needed to confirm these results.","author":[{"dropping-particle":"","family":"Caimmi","given":"Cristian","non-dropping-particle":"","parse-names":false,"suffix":""},{"dropping-particle":"","family":"Bertoldo","given":"Eugenia","non-dropping-particle":"","parse-names":false,"suffix":""},{"dropping-particle":"","family":"Pozza","given":"Alice","non-dropping-particle":"","parse-names":false,"suffix":""},{"dropping-particle":"","family":"Caramaschi","given":"Paola","non-dropping-particle":"","parse-names":false,"suffix":""},{"dropping-particle":"","family":"Orsolini","given":"Giovanni","non-dropping-particle":"","parse-names":false,"suffix":""},{"dropping-particle":"","family":"Gatti","given":"Davide","non-dropping-particle":"","parse-names":false,"suffix":""},{"dropping-particle":"","family":"Rossini","given":"Maurizio","non-dropping-particle":"","parse-names":false,"suffix":""},{"dropping-particle":"","family":"Viapiana","given":"Ombretta","non-dropping-particle":"","parse-names":false,"suffix":""}],"container-title":"International Journal of Rheumatic Diseases","id":"ITEM-5","issue":"6","issued":{"date-parts":[["2019"]]},"page":"1041-1045","title":"Vitamin D serum levels and the risk of digital ulcers in systemic sclerosis: A longitudinal study","type":"article-journal","volume":"22"},"uris":["http://www.mendeley.com/documents/?uuid=500dfc0f-4434-4c6b-8c13-066fc964e969"]},{"id":"ITEM-6","itemData":{"DOI":"10.1007/s10067-010-1478-3","ISSN":"07703198","abstract":"Vitamin D displays many extraosseous immunomodulatory effects. The aim of the study was to evaluate the level of vitamin D in patients with systemic sclerosis (SSc) and to analyze the associations between the concentration of the vitamin and clinical manifestations. In March-April 2009, 65 consecutive SSc patients underwent evaluation of vitamin D concentrations by the LIAISON immunoassay (normal 30-100 ng/ml). Serum levels between 10 and 30 ng/ml were classified as vitamin D insufficiency, while concentrations &lt;10 ng/ml as vitamin D deficiency. None of the patients were receiving vitamin D supplementation at the time of or during the year prior to study entry. The mean level of vitamin D was 15.8±9.1 ng/ml. Only three cases showed normal values; vitamin D insufficiency and deficiency were found in 43 and 19 cases, respectively. Patients with vitamin D deficiency showed longer disease duration (13.1±6.8 versus 9.4±5.5 years, P=0.026), lower diffusing lung capacity for carbon monoxide (63.7±12.4 versus 76.4±20.2, P=0.014), higher estimated pulmonary artery pressure (28.9±9.9 versus 22.8±10.4, P=0.037) and higher values of ESR (40±25 versus 23±13 mm/h, P=0.001) and of CRP (7±7 and 4±2 mg/l, P=0.004) in comparison with patients with vitamin D insufficiency; moreover, late nailfold videocapillaroscopic pattern was more frequently found (52.6% versus 18.6%, P=0.013). None of the patients showed evidence of overt mal-absorption. Low levels of vitamin D are very frequent in patients with SSc. Intestinal involvement is not likely the cause of vitamin D deficit; other factors such as skin hyperpigmentation and reduced sun exposition for psychological and social reasons may be implicated. Patients with vitamin D deficiency showed more severe disease in comparison with patients with vitamin D insufficiency, above all concerning lung involvement. Further trials are awaited to determine whether vitamin D could represent a modifiable factor able to interfere with SSc evolution. © 2010 Clinical Rheumatology.","author":[{"dropping-particle":"","family":"Caramaschi","given":"Paola","non-dropping-particle":"","parse-names":false,"suffix":""},{"dropping-particle":"","family":"Dalla Gassa","given":"Alessandra","non-dropping-particle":"","parse-names":false,"suffix":""},{"dropping-particle":"","family":"Ruzzenente","given":"Orazio","non-dropping-particle":"","parse-names":false,"suffix":""},{"dropping-particle":"","family":"Volpe","given":"Alessandro","non-dropping-particle":"","parse-names":false,"suffix":""},{"dropping-particle":"","family":"Ravagnani","given":"Viviana","non-dropping-particle":"","parse-names":false,"suffix":""},{"dropping-particle":"","family":"Tinazzi","given":"Ilaria","non-dropping-particle":"","parse-names":false,"suffix":""},{"dropping-particle":"","family":"Barausse","given":"Giovanni","non-dropping-particle":"","parse-names":false,"suffix":""},{"dropping-particle":"","family":"Bambara","given":"Lisa M.","non-dropping-particle":"","parse-names":false,"suffix":""},{"dropping-particle":"","family":"Biasi","given":"Domenico","non-dropping-particle":"","parse-names":false,"suffix":""}],"container-title":"Clinical Rheumatology","id":"ITEM-6","issue":"12","issued":{"date-parts":[["2010"]]},"page":"1419-1425","title":"Very low levels of vitamin D in systemic sclerosis patients","type":"article-journal","volume":"29"},"uris":["http://www.mendeley.com/documents/?uuid=9f30f4d1-4695-46fa-9865-103afea62ece"]},{"id":"ITEM-7","itemData":{"DOI":"10.1007/s00296-011-2150-1","ISBN":"0029601121501","ISSN":"01728172","abstract":"In this case-control study, our first aim was to evaluate the bone mineral density (BMD) in women with systemic sclerosis (SSc) and its correlates. Secondarily, we aimed to evaluate 25-hydroxyvitamin D3 status and its relationships with disease parameters and BMD. Sixty patients with SSc and 60 ageand gender-matched controls were included in the absence of confounding factors that interfere with bone metabolism. Body mass index, menopausal status, familial history of osteoporosis and/or fractures; personal fracture history; exercise activity and laboratory parameters of bone metabolism were assessed in patients and controls. BMD was measured by using a dual-energy X-ray absorptiometry in lumbar spine (L1-L4) and femoral neck. The 25-hydroxyvitamin D3 was measured in a subgroup of 30 patients and in a subgroup of 30 matched controls. Systemic manifestations of SSc, biological inflammatory parameters, functional disability (scleroderma health assessment questionnaire (S-HAQ)) and immunological status of disease were collected in patients' group. The mean age of patients was 49.44 ± 13.07 years versus 49.55 ± 12.11 in controls. The mean disease duration was 9.63 ± 5.9 years. SSc patients had a significantly earlier age and longer duration of menopause than controls (P = 0.003). Phosphocalcic metabolism parameters were within normal ranges in both groups. BMD was significantly lower in SSc patients than in controls both in lumbar spine (-2.97 ± 0.25 in patients vs. 0.46 ± 0.11 in controls) and femoral neck (-1.93 ± 0.32 in patients vs. -0.81 ± 0.69 in controls) (P &lt; 0.01). Thirty-six (60%) patients versus 15 (25%) controls had osteoporosis and 19 (31.7%) patients versus 13 (21.7%) controls had osteopenia (P &lt; 0.01). In correlation analysis and in multiple regression models, there were significant correlations between BMD and longer duration of SSc, severe joint involvement (severe joint pain and erosive arthropathy), malabsorption syndrome and the positivity of anti-DNA topoisomerase I antibodies. Also, we found very low levels of vitamin D (10.88 ± 2.68 ng/ml) comparing to controls (57.41 ± 4.18 ng/ml) (P = 0.001). Vitamin D levels were correlated with the severity of joint pain, with immunological status and with BMD in lumbar spine and femoral neck (P &lt; 0.01). In our sample, we state the importance of decreased BMD in Moroccan women with SSc with a high frequency of osteoporosis comparing to healthy controls. Bone loss seems to be associated with prolong…","author":[{"dropping-particle":"","family":"Ibn Yacoub","given":"Yousra","non-dropping-particle":"","parse-names":false,"suffix":""},{"dropping-particle":"","family":"Amine","given":"Bouchra","non-dropping-particle":"","parse-names":false,"suffix":""},{"dropping-particle":"","family":"Laatiris","given":"Assia","non-dropping-particle":"","parse-names":false,"suffix":""},{"dropping-particle":"","family":"Wafki","given":"Fahd","non-dropping-particle":"","parse-names":false,"suffix":""},{"dropping-particle":"","family":"Znat","given":"Fatima","non-dropping-particle":"","parse-names":false,"suffix":""},{"dropping-particle":"","family":"Hajjaj-Hassouni","given":"Najia","non-dropping-particle":"","parse-names":false,"suffix":""}],"container-title":"Rheumatology International","id":"ITEM-7","issue":"10","issued":{"date-parts":[["2012"]]},"page":"3143-3148","title":"Bone density in Moroccan women with systemic scleroderma and its relationships with disease-related parameters and vitamin D status","type":"article-journal","volume":"32"},"uris":["http://www.mendeley.com/documents/?uuid=d31393b4-d1e2-46e7-a73e-37ff05d91e46"]},{"id":"ITEM-8","itemData":{"DOI":"10.3899/jrheum.081287","ISSN":"0315162X","abstract":"Objective. To investigate 25-OH vitamin D concentrations in 2 independent systemic sclerosis (SSc) populations from France and Italy. Methods. We studied 156 consecutive SSc patients comparable for demographic characteristics: 90 from Northern France and 66 from Southern Italy. 25-OH vitamin D, intact parathyroid hormone, and serum total calcium and phosphorus were measured in all patients. Vitamin D concentrations &lt; 30 ng/ml were considered insufficiency, while values &lt; 10 ng/ml were classified as deficiency. Results. Vitamin D insufficiency and deficiency rates were very high and comparable between the 2 populations: 74/90 (82%) versus 57/66 (86%) for insufficiency and 29/90 (32%) versus 15/66 (23%) for deficiency, respectively, in the French and Italian patients. They were not influenced by vitamin D supplementation, which was not statistically different in the 2 groups. In the combined populations, a significant negative correlation was found between low vitamin D levels and European Disease Activity Score (p = 0.04, r = -0.17) and an even more significant correlation was found with acute-phase reactants (p = 0.004, r = -0.23 for erythrocyte sedimentation rate), and low levels of vitamin D were associated with the systolic pulmonary artery pressure (sPAP) estimated by echocardiography (p = 0.004). In multivariate analysis, vitamin D deficiency was associated with sPAP (p = 0.02). Conclusion. Vitamin D deficiency was very common in the 2 SSc populations, independent of geographic origin and vitamin D supplementation. This suggests that common vitamin D supplementation does not correct the deficiency in SSc patients, and that a higher dose is probably needed, especially in those with high inflammatory activity or severe disease. The Journal of Rheumatology Copyright © 2009. All rights reserved.","author":[{"dropping-particle":"","family":"Vacca","given":"Alessandra","non-dropping-particle":"","parse-names":false,"suffix":""},{"dropping-particle":"","family":"Cormier","given":"Catherine","non-dropping-particle":"","parse-names":false,"suffix":""},{"dropping-particle":"","family":"Piras","given":"Martina","non-dropping-particle":"","parse-names":false,"suffix":""},{"dropping-particle":"","family":"Mathieu","given":"Alessandro","non-dropping-particle":"","parse-names":false,"suffix":""},{"dropping-particle":"","family":"Kahan","given":"Andre","non-dropping-particle":"","parse-names":false,"suffix":""},{"dropping-particle":"","family":"Allanore","given":"Yannick","non-dropping-particle":"","parse-names":false,"suffix":""}],"container-title":"Journal of Rheumatology","id":"ITEM-8","issue":"9","issued":{"date-parts":[["2009"]]},"page":"1924-1929","title":"Vitamin D deficiency and insufficiency in 2 independent cohorts of patients with systemic sclerosis","type":"article-journal","volume":"36"},"uris":["http://www.mendeley.com/documents/?uuid=7a9bb869-4e9b-41e2-8ebb-6f8d676b5ecd"]},{"id":"ITEM-9","itemData":{"DOI":"10.1007/s10067-016-3535-z","ISSN":"14349949","abstract":"Hypovitaminosis D is increasingly reported in autoimmune diseases. We investigated the 25-OH-vitamin D (25-OH-vitD) levels in systemic sclerosis (SSc) patients, in correlation with disease’s features. We measured the 25-OH-vitD serum levels in 140 consecutive patients (F/M 126/15; mean age 61 ± 15.1 years), 91 without (group A) and 49 with (group B) 25-OH-cholecalciferol supplementation. Patients of group A invariably showed low 25-OH-vitD levels (9.8 ± 4.1 ng/ml vs. 26 ± 8.1 ng/ml of group B); in particular, 88/91 (97%) patients showed vitamin D deficiency (&lt;20 ng/ml), with very low vitamin D levels (&lt;10 ng/ml) in 40 (44%) subjects. Only 15/49 (30.6%) patients of group B reached normal levels of 25-OH-vitD (≥30 ng/ml), whereas vitamin D deficiency persisted in 12/49 (24.5%) individuals. Parathormone levels inversely correlated with 25-OH-vitD (r = −0.3, p &lt; 0.0001). Of interest, hypovitaminosis D was statistically associated with autoimmune thyroiditis (p = 0.008), while calcinosis was more frequently observed in patients of group A (p = 0.057). Moreover, we found significantly higher percentage of serum anticentromere antibodies in group B patients with 25-OH-vitD level ≥30 ng/ml (8/15 vs. 6/34; p = 0.017). In literature, hypovitaminosis D is very frequent in SSc patients. An association with disease duration, calcinosis, or severity of pulmonary involvement was occasionally recognized. Hypovitaminosis D is very frequent in SSc and severe in a relevant percentage of patients; furthermore, less than one third of supplemented subjects reached normal levels of 25-OH-vitD. The evaluation of 25-OH-vitD levels should be included in the routine clinical work-up of SSc. The above findings expand previous observations and may stimulate further investigations.","author":[{"dropping-particle":"","family":"Giuggioli","given":"Dilia","non-dropping-particle":"","parse-names":false,"suffix":""},{"dropping-particle":"","family":"Colaci","given":"M.","non-dropping-particle":"","parse-names":false,"suffix":""},{"dropping-particle":"","family":"Cassone","given":"G.","non-dropping-particle":"","parse-names":false,"suffix":""},{"dropping-particle":"","family":"Fallahi","given":"P.","non-dropping-particle":"","parse-names":false,"suffix":""},{"dropping-particle":"","family":"Lumetti","given":"F.","non-dropping-particle":"","parse-names":false,"suffix":""},{"dropping-particle":"","family":"Spinella","given":"A.","non-dropping-particle":"","parse-names":false,"suffix":""},{"dropping-particle":"","family":"Campomori","given":"F.","non-dropping-particle":"","parse-names":false,"suffix":""},{"dropping-particle":"","family":"Manfredi","given":"A.","non-dropping-particle":"","parse-names":false,"suffix":""},{"dropping-particle":"","family":"Manzini","given":"C. U.","non-dropping-particle":"","parse-names":false,"suffix":""},{"dropping-particle":"","family":"Antonelli","given":"A.","non-dropping-particle":"","parse-names":false,"suffix":""},{"dropping-particle":"","family":"Ferri","given":"C.","non-dropping-particle":"","parse-names":false,"suffix":""}],"container-title":"Clinical Rheumatology","id":"ITEM-9","issue":"3","issued":{"date-parts":[["2017"]]},"page":"583-590","publisher":"Clinical Rheumatology","title":"Serum 25-OH vitamin D levels in systemic sclerosis: analysis of 140 patients and review of the literature","type":"article-journal","volume":"36"},"uris":["http://www.mendeley.com/documents/?uuid=b1aa2fb5-7c8e-4a1b-87e7-155964a355b0"]},{"id":"ITEM-10","itemData":{"DOI":"10.1371/journal.pone.0179062","ISBN":"1111111111","ISSN":"19326203","abstract":"Objective Assessment of serum 25-hydroxyvitamin D (25(OH)D) correlations with clinical parameters and evaluation of the efficacy of standard oral supplementation in systemic sclerosis (SSc) patients. Methods 154 SSc patients were recruited, in all seasons. Serum 25(OH)D concentrations were evaluated using LIAISON 25-OH (Diasorin, Italy). Medsger disease severity scale (DSS), nailfold videocapillaroscopy (NVC) and all instrumental exam contemplated by international guidelines were performed. Drug assumption, including oral colecalciferol, was evaluated. Nonparametric tests were used for statistical analysis. Results Average 25(OH)D serum concentration was 18.7 -9 ng/ml (&lt;20 classified as deficiency). A significant correlation was found with presence/absence of lung bi-basal fibrotic changes (16.1 -8 ng/ml and 20 -10 ng/ml, respectively; p = 0.04). Peripheral vascular (p = 0.03), kidney (p = 0.02), gastrointestinal (p = 0.05) Medsger's DSS parameters were found to correlate with 25(OH)D serum concentrations. No significant correlations were observed with digital ulcers incidence, strictly correlated to patterns of microangiopathy, defined at NVC analysis (p&lt;0.0001). Interestingly, no effects of treatment with oral colecalciferol (Dibase 1,000 IU daily for at least 6 months) were found on 25(OH)D serum concentrations in treated (18.8 -10 ng/ml) or untreated (18.7 -9 ng/ml) SSc patients (p = 0.81). A significant difference was observed among seasonal 25(OH)D serum concentrations (winter: 14.6 -7.8 ng/ ml, spring: 17.2 -7.9 ng/ml, summer: 21.43 -10 ng/ml, autumn: 20.2 -10 ng/ml; p = 0.032) in all patients. Conclusion Serum 25(OH)D deficiency was found to correlate with lung involvement, peripheral vascular, kidney and gastrointestinal Medsger's DSS parameters and with seasonality In SSc patients. Supplementation with oral colecalciferol was found not effective in increasing 25 (OH)D serum concentrations. Therefore, for successful replacement, supra-physiological vitamin D3 doses or programmed UVB light exposure should be tested.","author":[{"dropping-particle":"","family":"Trombetta","given":"Amelia Chiara","non-dropping-particle":"","parse-names":false,"suffix":""},{"dropping-particle":"","family":"Smith","given":"Vanessa","non-dropping-particle":"","parse-names":false,"suffix":""},{"dropping-particle":"","family":"Gotelli","given":"Emanuele","non-dropping-particle":"","parse-names":false,"suffix":""},{"dropping-particle":"","family":"Ghio","given":"Massimo","non-dropping-particle":"","parse-names":false,"suffix":""},{"dropping-particle":"","family":"Paolino","given":"Sabrina","non-dropping-particle":"","parse-names":false,"suffix":""},{"dropping-particle":"","family":"Pizzorni","given":"Carmen","non-dropping-particle":"","parse-names":false,"suffix":""},{"dropping-particle":"","family":"Vanhaecke","given":"Amber","non-dropping-particle":"","parse-names":false,"suffix":""},{"dropping-particle":"","family":"Ruaro","given":"Barbara","non-dropping-particle":"","parse-names":false,"suffix":""},{"dropping-particle":"","family":"Sulli","given":"Alberto","non-dropping-particle":"","parse-names":false,"suffix":""},{"dropping-particle":"","family":"Cutolo","given":"Maurizio","non-dropping-particle":"","parse-names":false,"suffix":""}],"container-title":"PLoS ONE","id":"ITEM-10","issue":"6","issued":{"date-parts":[["2017"]]},"page":"1-13","title":"Vitamin D deficiency and clinical correlations in systemic sclerosis patients: A retrospective analysis for possible future developments","type":"article-journal","volume":"12"},"uris":["http://www.mendeley.com/documents/?uuid=426631d0-6e92-4725-bb93-29f14889fc66"]},{"id":"ITEM-11","itemData":{"DOI":"10.3899/jrheum.090439","abstract":"To the Editor:We read with interest the articles by Dr. Braun-Moscovici, et al1 and Vacca, et al2 reporting a strikingly high prevalence of 25-hydroxyvitamin D (25OHD) deficiency in patients with systemic sclerosis (SSc). Their remarkable findings confirm the results of our work, to our knowledge the first controlled study to demonstrate an increased prevalence of hypovitaminosis D in SSc3. The renewed interest in vitamin D in autoimmune diseases gives us the opportunity to show previously unpublished data and make some observations about this issue.Our study comprised 60 patients and 60 matched controls3. 25OHD levels were lower in patients than in controls [median 23 ng/ml (range 3–92) and 39 ng/ml (14–138), respectively; p &amp;amp;lt; 0.001] even after matching for season of sampling. Thirty-eight patients had 25OHD levels below 30 ng/ml; 4 patients fell in the severe deficit range (&amp;amp;lt; 10 ng/ml), 17 in the insufficiency range (≥ 10 and &amp;amp;lt; 20 ng/ml), and 17 in the mild hypovitaminosis range (≥ 20 and &amp;amp;lt; … Address correspondence to Dr. Calzolari; E-mail: gilberto983{at}gmail.com","author":[{"dropping-particle":"","family":"CALZOLARI","given":"GILBERTO","non-dropping-particle":"","parse-names":false,"suffix":""},{"dropping-particle":"","family":"DATA","given":"VALERIA","non-dropping-particle":"","parse-names":false,"suffix":""},{"dropping-particle":"","family":"CARIGNOLA","given":"RENATO","non-dropping-particle":"","parse-names":false,"suffix":""},{"dropping-particle":"","family":"ANGELI","given":"ALBERTO","non-dropping-particle":"","parse-names":false,"suffix":""}],"container-title":"The Journal of Rheumatology","id":"ITEM-11","issue":"12","issued":{"date-parts":[["2009","12","1"]]},"page":"2844 LP  - 2844","title":"Hypovitaminosis D in Systemic Sclerosis","type":"article-journal","volume":"36"},"uris":["http://www.mendeley.com/documents/?uuid=74512534-7560-4d46-a6aa-ee13836df2a3"]},{"id":"ITEM-12","itemData":{"DOI":"10.3899/jrheum.110695","abstract":"To the Editor:Rios Fernandez, et al1 have reported significantly decreased serum 25-hydroxyvitamin D (25OHD) levels in patients with systemic sclerosis (SSc) from the south of Spain. Since 25OHD levels have been studied predominantly in sun-rich countries such as Italy, Spain, and Israel1,2,3,4,5,6,7, we evaluated the serum levels of 25OHD in a large cohort of patients with SSc from Germany.Patients with SSc were prospectively recruited over a 2-year period (n = 137). Patients were taking no 25OHD substitution. The study was conducted in accord with the Declaration of Helsinki and followed a protocol approved by our institutional review board; informed consent was obtained from all subjects.Where appropriate, the diagnosis was based on clinical, histological, and serological findings. Two subtypes of SSc, diffuse cutaneous SSc and limited cutaneous SSc, were distinguished, as described8. A standardized full examination was performed in all patients9. Serum 25OHD levels were assessed using the direct competitive chemiluminescence Liaison® immunoassay. The lowest … Address correspondence to Dr. Gambichler; E-mail: t.gambichler{at}klinikum-bochum.de","author":[{"dropping-particle":"","family":"GAMBICHLER","given":"THILO","non-dropping-particle":"","parse-names":false,"suffix":""},{"dropping-particle":"","family":"CHROBOK","given":"INES","non-dropping-particle":"","parse-names":false,"suffix":""},{"dropping-particle":"","family":"HÖXTERMANN","given":"STEPHAN","non-dropping-particle":"","parse-names":false,"suffix":""},{"dropping-particle":"","family":"KREUTER","given":"ALEXANDER","non-dropping-particle":"","parse-names":false,"suffix":""}],"container-title":"The Journal of Rheumatology","id":"ITEM-12","issue":"11","issued":{"date-parts":[["2011","11","1"]]},"page":"2492 LP  - 2493","title":"Significantly Decreased Serum 25-Hydroxyvitamin D Levels in a Large German Systemic Sclerosis Cohort","type":"article-journal","volume":"38"},"uris":["http://www.mendeley.com/documents/?uuid=8ba5921c-8bba-40ea-b210-532fc8dc3fd5"]}],"mendeley":{"formattedCitation":"&lt;sup&gt;24,26,30,31,33,38–42,45,47&lt;/sup&gt;","plainTextFormattedCitation":"24,26,30,31,33,38–42,45,47","previouslyFormattedCitation":"&lt;sup&gt;24,26,30,31,33,38–42,45,4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4,26,30,31,33,38–42,45,47</w:t>
            </w:r>
            <w:r w:rsidRPr="00614A14">
              <w:rPr>
                <w:rFonts w:ascii="Arial" w:hAnsi="Arial" w:cs="Arial"/>
                <w:color w:val="000000" w:themeColor="text1"/>
                <w:sz w:val="18"/>
                <w:szCs w:val="18"/>
              </w:rPr>
              <w:fldChar w:fldCharType="end"/>
            </w:r>
          </w:p>
          <w:p w14:paraId="6B57850E" w14:textId="77777777" w:rsidR="00614A14" w:rsidRPr="00614A14" w:rsidRDefault="00614A14" w:rsidP="00614A14">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Two studies reported vitamin D levels as being significantly lower in diffuse-type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compared to limited-type</w:t>
            </w:r>
            <w:r w:rsidRPr="00614A14">
              <w:rPr>
                <w:rFonts w:ascii="Arial" w:hAnsi="Arial" w:cs="Arial"/>
                <w:color w:val="000000"/>
                <w:sz w:val="18"/>
                <w:szCs w:val="18"/>
                <w:shd w:val="clear" w:color="auto" w:fill="FFFFFF"/>
              </w:rPr>
              <w:t>.</w:t>
            </w:r>
            <w:r w:rsidRPr="00614A14">
              <w:rPr>
                <w:rFonts w:ascii="Arial" w:hAnsi="Arial" w:cs="Arial"/>
                <w:color w:val="000000"/>
                <w:sz w:val="18"/>
                <w:szCs w:val="18"/>
                <w:shd w:val="clear" w:color="auto" w:fill="FFFFFF"/>
              </w:rPr>
              <w:fldChar w:fldCharType="begin" w:fldLock="1"/>
            </w:r>
            <w:r w:rsidRPr="00614A14">
              <w:rPr>
                <w:rFonts w:ascii="Arial" w:hAnsi="Arial" w:cs="Arial"/>
                <w:color w:val="000000"/>
                <w:sz w:val="18"/>
                <w:szCs w:val="18"/>
                <w:shd w:val="clear" w:color="auto" w:fill="FFFFFF"/>
              </w:rPr>
              <w:instrText>ADDIN CSL_CITATION {"citationItems":[{"id":"ITEM-1","itemData":{"DOI":"10.2147/DDDT.S144860","ISSN":"11778881","abstract":"Purpose: This study aimed to investigate the association between vitamin D and systemic sclerosis (SSc) by meta-analysis. Methods: A comprehensive search was performed through June 12, 2017. Pooled standardized mean difference (SMD) was used to estimate the mean vitamin D difference between case and control groups (or between diffused- and limited-type SSc). Pooled risk ratios (RRs) with 95% confidence intervals (CIs) were used to assess the impact of vitamin D level on clinical characteristics of SSc patients. All statistical analyses were performed using Revman 5.0 software. Results: The search yielded six studies with a total of 554 SSc patients and 321 healthy controls. The meta-analysis showed that SSc patients suffered from decreased vitamin D levels (SMD =-8.72 ng/mL; 95% CI: -10.11 to -7.32) compared with healthy controls. The meta-analysis results of three studies with 240 SSc patients (93 diffused-type and 147 limited-type SSc patients) showed that diffused-type SSc patients exhibited lower vitamin D levels (SMD =-4.71 ng/mL; 95% CI: -8.98 to -0.44) compared with limited-type SSc patients. However, vitamin D level was not found to be associated with Rodnan score (SMD =-2.29 ng/mL, 95% CI: -8.49 to 3.91, P=0.47), systolic pulmonary pressure (SMD =-1.68 ng/mL, 95% CI: -10.79 to 7.43, P=0.72), gastrointestinal ulcer (RR =1.01, 95% CI: 0.53-1.93, P=0.98), or pulmonary involvement (RR =1.01, 95% CI: 0.36-2.86, P=0.99) in SSc patients. Conclusion: SSc patients exhibited lower vitamin D levels compared with healthy controls. Vitamin D levels in diffused-type SSc patients were significantly lower than those in limited-type SSc patients. The severity of clinical features was not associated with the extent of vitamin D deficit. Therefore, we hypothesize that SSc patients, especially diffused type, have lower vitamin D levels, and that the decrease of vitamin D levels might not be an accelerating factor of SSc severity.","author":[{"dropping-particle":"","family":"An","given":"Lin","non-dropping-particle":"","parse-names":false,"suffix":""},{"dropping-particle":"","family":"Sun","given":"Ming Hui","non-dropping-particle":"","parse-names":false,"suffix":""},{"dropping-particle":"","family":"Chen","given":"Feng","non-dropping-particle":"","parse-names":false,"suffix":""},{"dropping-particle":"","family":"Li","given":"Jin Ran","non-dropping-particle":"","parse-names":false,"suffix":""}],"container-title":"Drug Design, Development and Therapy","id":"ITEM-1","issued":{"date-parts":[["2017"]]},"page":"3119-3125","title":"Vitamin D levels in systemic sclerosis patients: A meta-analysis","type":"article-journal","volume":"11"},"uris":["http://www.mendeley.com/documents/?uuid=663e81f3-47d0-4c31-a404-ed4d6703a7f0"]},{"id":"ITEM-2","itemData":{"DOI":"10.1371/journal.pone.0137912","ISSN":"1932-6203","abstract":"A reduced bone mineral density (BMD) is observed in several rheumatic autoimmune diseases, including Systemic Sclerosis (SSc); nevertheless, data concerning the possible determinants of bone loss in this disease are not fully investigated. The aim of this study is to evaluate the relationship between BMD, body mass composition, skin sclerosis and serum Vitamin D levels in two subsets of SSc patients. 64 post-menopausal SSc patients, classified as limited cutaneous (lcSSc) or diffuse cutaneous (dcSSc) SSc, were studied. As control, 35 healthy post-menopausal women were recruited. Clinical parameters were evaluated, including the extent of skin involvement. BMD at lumbar spine, hip, femoral neck and body mass composition were determined by dual-energy X-ray absorptiometry. Serum calcium, phosphorus, alkaline phosphatase, urine pyridinium cross-links, intact parathyroid hormone and 25-hydroxyvitamin D (25OHD) were measured. BMD at spine, femoral neck and total hip was significantly lower in SSc patients compared to controls. In dcSSc subset, BMD at spine, femoral neck and total hip was significantly lower compared to lcSSc. No differences in both fat and lean mass were found in the three study groups even if patients with dcSSc showed a slightly lower total body mass compared to healthy controls. Total mineral content was significantly reduced in dSSc compared to both healthy subjects and lcSSc group. Hypovitaminosis D was observed both in healthy post-menopausal women and in SSc patients, but 25OHD levels were significantly lower in dcSSc compared to lcSSc and inversely correlated with the extent of skin thickness. These results support the hypothesis that the extent of skin involvement in SSc patients could be an important factor in determining low circulating levels of 25OHD, which in turn could play a significant role in the reduction of BMD and total mineral content.","author":[{"dropping-particle":"","family":"Corrado","given":"Addolorata","non-dropping-particle":"","parse-names":false,"suffix":""},{"dropping-particle":"","family":"Colia","given":"Ripalta","non-dropping-particle":"","parse-names":false,"suffix":""},{"dropping-particle":"","family":"Mele","given":"Angiola","non-dropping-particle":"","parse-names":false,"suffix":""},{"dropping-particle":"","family":"Bello","given":"Valeria","non-dropping-particle":"Di","parse-names":false,"suffix":""},{"dropping-particle":"","family":"Trotta","given":"Antonello","non-dropping-particle":"","parse-names":false,"suffix":""},{"dropping-particle":"","family":"Neve","given":"Anna","non-dropping-particle":"","parse-names":false,"suffix":""},{"dropping-particle":"","family":"Cantatore","given":"Francesco Paolo","non-dropping-particle":"","parse-names":false,"suffix":""}],"container-title":"PloS one","id":"ITEM-2","issue":"9","issued":{"date-parts":[["2015","9","16"]]},"language":"eng","page":"e0137912-e0137912","publisher":"Public Library of Science","title":"Relationship between Body Mass Composition, Bone Mineral Density, Skin Fibrosis and 25(OH) Vitamin D Serum Levels in Systemic Sclerosis","type":"article-journal","volume":"10"},"uris":["http://www.mendeley.com/documents/?uuid=cc4a2820-7156-47b0-8c22-f957a67cc30e"]}],"mendeley":{"formattedCitation":"&lt;sup&gt;34,36&lt;/sup&gt;","plainTextFormattedCitation":"34,36","previouslyFormattedCitation":"&lt;sup&gt;34,36&lt;/sup&gt;"},"properties":{"noteIndex":0},"schema":"https://github.com/citation-style-language/schema/raw/master/csl-citation.json"}</w:instrText>
            </w:r>
            <w:r w:rsidRPr="00614A14">
              <w:rPr>
                <w:rFonts w:ascii="Arial" w:hAnsi="Arial" w:cs="Arial"/>
                <w:color w:val="000000"/>
                <w:sz w:val="18"/>
                <w:szCs w:val="18"/>
                <w:shd w:val="clear" w:color="auto" w:fill="FFFFFF"/>
              </w:rPr>
              <w:fldChar w:fldCharType="separate"/>
            </w:r>
            <w:r w:rsidRPr="00614A14">
              <w:rPr>
                <w:rFonts w:ascii="Arial" w:hAnsi="Arial" w:cs="Arial"/>
                <w:noProof/>
                <w:color w:val="000000"/>
                <w:sz w:val="18"/>
                <w:szCs w:val="18"/>
                <w:shd w:val="clear" w:color="auto" w:fill="FFFFFF"/>
                <w:vertAlign w:val="superscript"/>
              </w:rPr>
              <w:t>34,36</w:t>
            </w:r>
            <w:r w:rsidRPr="00614A14">
              <w:rPr>
                <w:rFonts w:ascii="Arial" w:hAnsi="Arial" w:cs="Arial"/>
                <w:color w:val="000000"/>
                <w:sz w:val="18"/>
                <w:szCs w:val="18"/>
                <w:shd w:val="clear" w:color="auto" w:fill="FFFFFF"/>
              </w:rPr>
              <w:fldChar w:fldCharType="end"/>
            </w:r>
          </w:p>
        </w:tc>
        <w:tc>
          <w:tcPr>
            <w:tcW w:w="1800" w:type="dxa"/>
            <w:hideMark/>
          </w:tcPr>
          <w:p w14:paraId="179867D2"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Vitamin B12 deficiency does not appear to be associated with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subtype or disease duratio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97/RHU.0000000000000686","ISBN":"0000000000000","ISSN":"15367355","PMID":"29384828","abstract":"Background/Objective In patients with systemic sclerosis (SSc) gastrointestinal (GI) involvement, nutritional status and medications may lead to cobalamin (Vit B12) deficiency. We aimed to determine the frequency and the potential causes of Vit B12 deficiency in SSc patients. Methods We conducted a cross-sectional analysis of 62 SSc patients in a single center in 1 year period. Medical history and physical examination of patients were reevaluated. Data about organ involvements were obtained from hospital file records. The nutritional status of the patients was assessed with Malnutrition Universal Screening Tool (MUST). Vit B12, homocysteine (except in three patients) and Helicobacter Pylori Immunoglobulin G (H. Pylori IgG) levels were measured in all patients. Vit B12 deficiency was considered as serum Vit B12 level &lt;200 pg/mL or being on Vit B12 replacement therapy. Serum Vit B12 levels of the patients were also grouped as low (&lt;200 pg/mL), borderline (200-300 pg/mL) and normal (&gt;300 pg/mL). Plasma homocysteine levels of the patients were classified as elevated (&gt;9 μmol/L) and hyperhomocysteinemia (&gt;15 μmol/L). Mann-Whitney U and Kruskal-Wallis tests were used to compare parameters among the groups. Correlation was tested by Spearman's correlation coefficient. Results Forty-four (71.0%) patients were defined as Vit B12 deficient; 22 had Vit B12 level &lt;200 pg/mL (four were on Vit B12 replacement therapy) and the remaining 22 had Vit B12 &gt;200 pg/mL and were already on Vit B12 replacement therapy. The percentage of the patients with hyperhomocysteinemia was significantly higher in the group with Vit B12 &lt;200 pg/mL as compared to other groups (P = 0.004) but only 33.3% (7/21) of the patients with Vit B12 &lt;200 pg/mL had hyperhomocysteinemia. There were no statistically significant differences between patients with and without Vit B12 deficiency regarding age, mean disease duration, MUST scores, mean hemoglobin levels, H. Pylori IgG positivity and organ involvements (P &gt; 0.05 for all). Conclusions Vit B12 deficiency is frequent in SSc and has multiple causes. All patients should be monitored for Vit B12 deficiency. The homocysteine levels seem unlikely to be helpful for confirmation of Vit B12 deficiency.","author":[{"dropping-particle":"","family":"Tas Kilic","given":"Diler","non-dropping-particle":"","parse-names":false,"suffix":""},{"dropping-particle":"","family":"Akdogan","given":"Ali","non-dropping-particle":"","parse-names":false,"suffix":""},{"dropping-particle":"","family":"Kilic","given":"Levent","non-dropping-particle":"","parse-names":false,"suffix":""},{"dropping-particle":"","family":"Sari","given":"Alper","non-dropping-particle":"","parse-names":false,"suffix":""},{"dropping-particle":"","family":"Erden","given":"Abdulsamet","non-dropping-particle":"","parse-names":false,"suffix":""},{"dropping-particle":"","family":"Armagan","given":"Berkan","non-dropping-particle":"","parse-names":false,"suffix":""},{"dropping-particle":"","family":"Kilickaya","given":"Muhammed","non-dropping-particle":"","parse-names":false,"suffix":""},{"dropping-particle":"","family":"Kalyoncu","given":"Umut","non-dropping-particle":"","parse-names":false,"suffix":""},{"dropping-particle":"","family":"Turhan","given":"Turan","non-dropping-particle":"","parse-names":false,"suffix":""},{"dropping-particle":"","family":"Kiraz","given":"Sedat","non-dropping-particle":"","parse-names":false,"suffix":""},{"dropping-particle":"","family":"Karaahmetoglu","given":"Selma","non-dropping-particle":"","parse-names":false,"suffix":""}],"container-title":"Journal of Clinical Rheumatology","id":"ITEM-1","issue":"5","issued":{"date-parts":[["2018"]]},"page":"250-254","title":"Evaluation of Vitamin B12 Deficiency and Associated Factors in Patients with Systemic Sclerosis","type":"article-journal","volume":"24"},"uris":["http://www.mendeley.com/documents/?uuid=fed1f092-d420-411d-997c-d052883d9b1e"]},{"id":"ITEM-2","itemData":{"author":[{"dropping-particle":"","family":"Läubli","given":"J","non-dropping-particle":"","parse-names":false,"suffix":""},{"dropping-particle":"","family":"Dobrota","given":"R","non-dropping-particle":"","parse-names":false,"suffix":""},{"dropping-particle":"","family":"Maurer","given":"B","non-dropping-particle":"","parse-names":false,"suffix":""},{"dropping-particle":"","family":"Jordan","given":"S","non-dropping-particle":"","parse-names":false,"suffix":""},{"dropping-particle":"","family":"Misselwitz","given":"B","non-dropping-particle":"","parse-names":false,"suffix":""},{"dropping-particle":"","family":"Fox","given":"M","non-dropping-particle":"","parse-names":false,"suffix":""},{"dropping-particle":"","family":"Distler","given":"O","non-dropping-particle":"","parse-names":false,"suffix":""},{"dropping-particle":"","family":"Jordan","given":"Suzana","non-dropping-particle":"","parse-names":false,"suffix":""},{"dropping-particle":"","family":"Fox","given":"Mark","non-dropping-particle":"","parse-names":false,"suffix":""},{"dropping-particle":"","family":"Distler","given":"Oliver","non-dropping-particle":"","parse-names":false,"suffix":""}],"id":"ITEM-2","issued":{"date-parts":[["2020"]]},"title":"Impaired micronutrients and prealbumin in patients with established and very early systemic sclerosis","type":"article-journal"},"uris":["http://www.mendeley.com/documents/?uuid=b3ba4e85-6555-42d2-bf02-2d6b52a49f46"]}],"mendeley":{"formattedCitation":"&lt;sup&gt;52,53&lt;/sup&gt;","plainTextFormattedCitation":"52,53","previouslyFormattedCitation":"&lt;sup&gt;52,5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2,53</w:t>
            </w:r>
            <w:r w:rsidRPr="00614A14">
              <w:rPr>
                <w:rFonts w:ascii="Arial" w:hAnsi="Arial" w:cs="Arial"/>
                <w:color w:val="000000" w:themeColor="text1"/>
                <w:sz w:val="18"/>
                <w:szCs w:val="18"/>
              </w:rPr>
              <w:fldChar w:fldCharType="end"/>
            </w:r>
          </w:p>
        </w:tc>
        <w:tc>
          <w:tcPr>
            <w:tcW w:w="1576" w:type="dxa"/>
          </w:tcPr>
          <w:p w14:paraId="4CD38EF9"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 xml:space="preserve">Did not differ between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subtype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36/ard.51.10.1143","abstract":"Oesophageal dysmotility and abnormalities of intestinal function are important manifestations in systemic sclerosis and may have a significant effect on nutrient absorption and nutritional status. In this study 30 patients with systemic sclerosis with symptoms from the gastrointestinal tract were compared with matched healthy control subjects with respect to nutrient intake (four day record), anthropometric measurements, and biochemical nutritional status. The intake of energy (8.1 and 8.4 MJ/day) and its distribution among nutrients did not differ between patients and control subjects, but the lower intake of dietary fibre among patients with systemic sclerosis suggests that they avoided food with a coarse structure, such as coarse bread. The intake of vegetables and fruit also tended to be lower among patients with systemic sclerosis. Half of the patients had a subnormal arm muscle circumference, and two patients also had a subnormal triceps skinfold thickness, indicating severe malnutrition. The concentration of ascorbic acid, alpha-tocopherol, carotene, selenium, and also the proportion of linoleic acid (18:2) in serum phosphatidylcholine was lower in patients than in control subjects.","author":[{"dropping-particle":"","family":"Lundberg","given":"A C","non-dropping-particle":"","parse-names":false,"suffix":""},{"dropping-particle":"","family":"Akesson","given":"A","non-dropping-particle":"","parse-names":false,"suffix":""},{"dropping-particle":"","family":"Akesson","given":"B","non-dropping-particle":"","parse-names":false,"suffix":""}],"container-title":"Annals of the Rheumatic Diseases","id":"ITEM-1","issue":"10","issued":{"date-parts":[["1992","10","1"]]},"page":"1143 LP  - 1148","title":"Dietary intake and nutritional status in patients with systemic sclerosis.","type":"article-journal","volume":"51"},"uris":["http://www.mendeley.com/documents/?uuid=8de97d1e-a537-4933-ab91-3ef2e81e9bb3"]},{"id":"ITEM-2","itemData":{"ISSN":"0315162X","abstract":"Objective. To investigate the correlation between plasma concentration of total homocysteine and pulmonary involvement in patients with limited or diffuse scleroderma (systemic sclerosis, SSc). Methods. Seventy-one patients with scleroderma were divided into 3 groups based on pulmonary involvement: Group A comprised patients without lung involvement (9 cases); Group B patients with lung involvement of mild and moderate stages (44 cases); and Group C patients with lung involvement of severe stage and endstage (18 cases). At the time of evaluation of lung involvement all patients underwent determination of plasma homocysteine concentration. Homocysteine concentration was also measured in 30 healthy controls homogeneous for sex and age. Results. In patients with scleroderma the homocysteine concentration was significantly higher than in controls (11.1 and 6.9 μ mol/l, respectively; p &lt; 0.001). We found a significant association between plasma homocysteine concentration and severity of lung involvement that was not modified by correction for age, time from the diagnosis, type of scleroderma pattern, and serum creatinine and folate levels. Homocysteine concentration progressively increases in scleroderma patients with more severe pulmonary involvement. Subjects with high homocysteine concentration (i.e., ≥ 75th percentile of homocysteine concentration in patients with scleroderma without lung involvement) were mostly present in the group with the greatest lung involvement. Conclusion. High level of homocysteinemia is associated with an increased risk of pulmonary disease in patients with scleroderma. We hypothesize that hyperhomocysteinemia may worsen injury of the endothelium, a key lesion in scleroderma disease, favoring the development of lung involvement. Our data support the hypothesis that homocysteine could be involved in the pathogenetic process of scleroderma pulmonary involvement.","author":[{"dropping-particle":"","family":"Caramaschi","given":"Paola","non-dropping-particle":"","parse-names":false,"suffix":""},{"dropping-particle":"","family":"Martinelli","given":"Nicola","non-dropping-particle":"","parse-names":false,"suffix":""},{"dropping-particle":"","family":"Biasi","given":"Domenico","non-dropping-particle":"","parse-names":false,"suffix":""},{"dropping-particle":"","family":"Carletto","given":"Antonio","non-dropping-particle":"","parse-names":false,"suffix":""},{"dropping-particle":"","family":"Faccini","given":"Giovanni","non-dropping-particle":"","parse-names":false,"suffix":""},{"dropping-particle":"","family":"Volpe","given":"Alessandro","non-dropping-particle":"","parse-names":false,"suffix":""},{"dropping-particle":"","family":"Ferrari","given":"Marcello","non-dropping-particle":"","parse-names":false,"suffix":""},{"dropping-particle":"","family":"Scambi","given":"Cinzia","non-dropping-particle":"","parse-names":false,"suffix":""},{"dropping-particle":"","family":"Bambara","given":"Lisa Maria","non-dropping-particle":"","parse-names":false,"suffix":""}],"container-title":"Journal of Rheumatology","id":"ITEM-2","issue":"2","issued":{"date-parts":[["2003"]]},"page":"298-304","title":"Homocysteine plasma concentration is related to severity of lung impairment in scleroderma","type":"article-journal","volume":"30"},"uris":["http://www.mendeley.com/documents/?uuid=894aa93c-bdb3-48fc-b0bd-e6fd83e81c95"]},{"id":"ITEM-3","itemData":{"author":[{"dropping-particle":"","family":"Läubli","given":"J","non-dropping-particle":"","parse-names":false,"suffix":""},{"dropping-particle":"","family":"Dobrota","given":"R","non-dropping-particle":"","parse-names":false,"suffix":""},{"dropping-particle":"","family":"Maurer","given":"B","non-dropping-particle":"","parse-names":false,"suffix":""},{"dropping-particle":"","family":"Jordan","given":"S","non-dropping-particle":"","parse-names":false,"suffix":""},{"dropping-particle":"","family":"Misselwitz","given":"B","non-dropping-particle":"","parse-names":false,"suffix":""},{"dropping-particle":"","family":"Fox","given":"M","non-dropping-particle":"","parse-names":false,"suffix":""},{"dropping-particle":"","family":"Distler","given":"O","non-dropping-particle":"","parse-names":false,"suffix":""},{"dropping-particle":"","family":"Jordan","given":"Suzana","non-dropping-particle":"","parse-names":false,"suffix":""},{"dropping-particle":"","family":"Fox","given":"Mark","non-dropping-particle":"","parse-names":false,"suffix":""},{"dropping-particle":"","family":"Distler","given":"Oliver","non-dropping-particle":"","parse-names":false,"suffix":""}],"id":"ITEM-3","issued":{"date-parts":[["2020"]]},"title":"Impaired micronutrients and prealbumin in patients with established and very early systemic sclerosis","type":"article-journal"},"uris":["http://www.mendeley.com/documents/?uuid=b3ba4e85-6555-42d2-bf02-2d6b52a49f46"]}],"mendeley":{"formattedCitation":"&lt;sup&gt;53,61,71&lt;/sup&gt;","plainTextFormattedCitation":"53,61,71","previouslyFormattedCitation":"&lt;sup&gt;53,61,71&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3,61,71</w:t>
            </w:r>
            <w:r w:rsidRPr="00614A14">
              <w:rPr>
                <w:rFonts w:ascii="Arial" w:hAnsi="Arial" w:cs="Arial"/>
                <w:color w:val="000000" w:themeColor="text1"/>
                <w:sz w:val="18"/>
                <w:szCs w:val="18"/>
              </w:rPr>
              <w:fldChar w:fldCharType="end"/>
            </w:r>
          </w:p>
        </w:tc>
        <w:tc>
          <w:tcPr>
            <w:tcW w:w="1934" w:type="dxa"/>
            <w:noWrap/>
            <w:hideMark/>
          </w:tcPr>
          <w:p w14:paraId="6B20BC53"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No significant difference in plasma </w:t>
            </w:r>
            <w:proofErr w:type="spellStart"/>
            <w:r w:rsidRPr="00614A14">
              <w:rPr>
                <w:rFonts w:ascii="Arial" w:hAnsi="Arial" w:cs="Arial"/>
                <w:color w:val="000000" w:themeColor="text1"/>
                <w:sz w:val="18"/>
                <w:szCs w:val="18"/>
              </w:rPr>
              <w:t>Hcy</w:t>
            </w:r>
            <w:proofErr w:type="spellEnd"/>
            <w:r w:rsidRPr="00614A14">
              <w:rPr>
                <w:rFonts w:ascii="Arial" w:hAnsi="Arial" w:cs="Arial"/>
                <w:color w:val="000000" w:themeColor="text1"/>
                <w:sz w:val="18"/>
                <w:szCs w:val="18"/>
              </w:rPr>
              <w:t xml:space="preserve"> between diffuse and limited subtype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11/1346-8138.12642","ISSN":"0385-2407","abstract":"Abstract Homocysteine is a sulfhydryl-containing amino acid that is derived from dietary methionine, and there has been increasing evidence that elevated plasma homocysteine levels are associated with increased risk of cardiovascular diseases, including carotid, coronary and peripheral arterial disease (PAD). The association of plasma homocysteine levels with peripheral vascular involvements, such as Raynaud phenomenon (RP), digital ulcers (DU) in systemic sclerosis (SSc) patients has not been well studied. The objective of this study was to examine plasma homocysteine levels and their clinical associations in patients with SSc. Plasma homocysteine levels in 151 Japanese patients with SSc and 20 healthy controls were examined. No significant differences were observed in plasma homocysteine levels between SSc patients and healthy individuals. Demographic and clinical features of the SSc patients revealed that severe skin sclerosis, anti-topoisomerase I antibody positivity, complications of DU, acro-osteolysis (AO) and interstitial lung disease (ILD) were significantly more prevalent among the patients with elevated plasma homocysteine levels. The plasma homocysteine levels were positively correlated with modified Rodnan total skin score. The plasma homocysteine levels in the SSc patients with DU, AO and ILD were significantly higher than those in the SSc without DU, AO and ILD, respectively. Plasma homocysteine levels did not correlate with either the mean or max intima-media thickness (IMT) or plaque score, suggesting that plasma homocysteine levels might not be associated with carotid artery atherosclerosis in SSc patients. The measurement of plasma homocysteine levels in SSc patients might be useful for the risk stratifications of severe skin sclerosis, DU and AO.","author":[{"dropping-particle":"","family":"Motegi","given":"Sei-ichiro","non-dropping-particle":"","parse-names":false,"suffix":""},{"dropping-particle":"","family":"Toki","given":"Sayaka","non-dropping-particle":"","parse-names":false,"suffix":""},{"dropping-particle":"","family":"Yamada","given":"Kazuya","non-dropping-particle":"","parse-names":false,"suffix":""},{"dropping-particle":"","family":"Uchiyama","given":"Akihiko","non-dropping-particle":"","parse-names":false,"suffix":""},{"dropping-particle":"","family":"Ishikawa","given":"Osamu","non-dropping-particle":"","parse-names":false,"suffix":""}],"container-title":"The Journal of Dermatology","id":"ITEM-1","issue":"11","issued":{"date-parts":[["2014","11","1"]]},"note":"doi: 10.1111/1346-8138.12642","page":"986-991","publisher":"John Wiley &amp; Sons, Ltd","title":"Elevated plasma homocysteine level is possibly associated with skin sclerosis in a series of Japanese patients with systemic sclerosis","type":"article-journal","volume":"41"},"uris":["http://www.mendeley.com/documents/?uuid=b4a2c5d5-97d7-4ead-8873-5e9baef8e95c"]},{"id":"ITEM-2","itemData":{"DOI":"10.1007/s12016-008-8105-y","ISSN":"1559-0267","abstract":"The purpose of this study was to investigate plasma homocysteine (Hcy) levels in patients with systemic sclerosis (SSc) and to study the association between plasma Hcy, C677T polymorphism of 5,10-methylenetetrahydrofolate reductase (MTHFR), and the clinical manifestations in SSc. Associations of Hcy level, C677T MTHFR polymorphism, and macrovascular diseases were investigated in 152 patients with SSc and 58 controls. No significant differences in Hcy levels and MTHFR genotypes were found in SSc patients compared to controls or in SSc patients with limited cutaneous compared to diffuse disease. Significantly higher Hcy concentration was observed in patients with macroangiopathy/thromboembolic events compared to patients without such clinical manifestations (p &lt; 0.05). There was significant correlation between age and macrovascular disorders, between Hcy level and the disease duration (r = 0.164; p &lt; 0.05). Seventy-one percent of patients with macrovascular disorders had MTHFR polymorphism. In addition, 45% of patients with hyperhomocysteinemia had pulmonary hypertension. The presence of MTHFR C677T mutation influences the incidence of macrovascular abnormalities in SSc patients. Elevated Hcy levels may be associated with disease duration and the evolution of macrovascular disorders and pulmonary hypertension in SSc.","author":[{"dropping-particle":"","family":"Szamosi","given":"Szilvia","non-dropping-particle":"","parse-names":false,"suffix":""},{"dropping-particle":"","family":"Csiki","given":"Zoltán","non-dropping-particle":"","parse-names":false,"suffix":""},{"dropping-particle":"","family":"Szomják","given":"Edit","non-dropping-particle":"","parse-names":false,"suffix":""},{"dropping-particle":"","family":"Szolnoki","given":"Erzsébet","non-dropping-particle":"","parse-names":false,"suffix":""},{"dropping-particle":"","family":"Szőke","given":"Gabriella","non-dropping-particle":"","parse-names":false,"suffix":""},{"dropping-particle":"","family":"Szekanecz","given":"Zoltán","non-dropping-particle":"","parse-names":false,"suffix":""},{"dropping-particle":"","family":"Szegedi","given":"Gyula","non-dropping-particle":"","parse-names":false,"suffix":""},{"dropping-particle":"","family":"Shoenfeld","given":"Yehuda","non-dropping-particle":"","parse-names":false,"suffix":""},{"dropping-particle":"","family":"Szűcs","given":"Gabriella","non-dropping-particle":"","parse-names":false,"suffix":""}],"container-title":"Clinical Reviews in Allergy &amp; Immunology","id":"ITEM-2","issue":"2","issued":{"date-parts":[["2009"]]},"page":"145-149","title":"Plasma Homocysteine Levels, The Prevalence of Methylenetetrahydrofolate Reductase Gene C677T Polymorphism and Macrovascular Disorders in Systemic Sclerosis: Risk Factors for Accelerated Macrovascular Damage?","type":"article-journal","volume":"36"},"uris":["http://www.mendeley.com/documents/?uuid=f5ff2198-b205-4a17-bbbc-6f6540fe66c5"]},{"id":"ITEM-3","itemData":{"ISSN":"0315162X","abstract":"Objective. To investigate the correlation between plasma concentration of total homocysteine and pulmonary involvement in patients with limited or diffuse scleroderma (systemic sclerosis, SSc). Methods. Seventy-one patients with scleroderma were divided into 3 groups based on pulmonary involvement: Group A comprised patients without lung involvement (9 cases); Group B patients with lung involvement of mild and moderate stages (44 cases); and Group C patients with lung involvement of severe stage and endstage (18 cases). At the time of evaluation of lung involvement all patients underwent determination of plasma homocysteine concentration. Homocysteine concentration was also measured in 30 healthy controls homogeneous for sex and age. Results. In patients with scleroderma the homocysteine concentration was significantly higher than in controls (11.1 and 6.9 μ mol/l, respectively; p &lt; 0.001). We found a significant association between plasma homocysteine concentration and severity of lung involvement that was not modified by correction for age, time from the diagnosis, type of scleroderma pattern, and serum creatinine and folate levels. Homocysteine concentration progressively increases in scleroderma patients with more severe pulmonary involvement. Subjects with high homocysteine concentration (i.e., ≥ 75th percentile of homocysteine concentration in patients with scleroderma without lung involvement) were mostly present in the group with the greatest lung involvement. Conclusion. High level of homocysteinemia is associated with an increased risk of pulmonary disease in patients with scleroderma. We hypothesize that hyperhomocysteinemia may worsen injury of the endothelium, a key lesion in scleroderma disease, favoring the development of lung involvement. Our data support the hypothesis that homocysteine could be involved in the pathogenetic process of scleroderma pulmonary involvement.","author":[{"dropping-particle":"","family":"Caramaschi","given":"Paola","non-dropping-particle":"","parse-names":false,"suffix":""},{"dropping-particle":"","family":"Martinelli","given":"Nicola","non-dropping-particle":"","parse-names":false,"suffix":""},{"dropping-particle":"","family":"Biasi","given":"Domenico","non-dropping-particle":"","parse-names":false,"suffix":""},{"dropping-particle":"","family":"Carletto","given":"Antonio","non-dropping-particle":"","parse-names":false,"suffix":""},{"dropping-particle":"","family":"Faccini","given":"Giovanni","non-dropping-particle":"","parse-names":false,"suffix":""},{"dropping-particle":"","family":"Volpe","given":"Alessandro","non-dropping-particle":"","parse-names":false,"suffix":""},{"dropping-particle":"","family":"Ferrari","given":"Marcello","non-dropping-particle":"","parse-names":false,"suffix":""},{"dropping-particle":"","family":"Scambi","given":"Cinzia","non-dropping-particle":"","parse-names":false,"suffix":""},{"dropping-particle":"","family":"Bambara","given":"Lisa Maria","non-dropping-particle":"","parse-names":false,"suffix":""}],"container-title":"Journal of Rheumatology","id":"ITEM-3","issue":"2","issued":{"date-parts":[["2003"]]},"page":"298-304","title":"Homocysteine plasma concentration is related to severity of lung impairment in scleroderma","type":"article-journal","volume":"30"},"uris":["http://www.mendeley.com/documents/?uuid=894aa93c-bdb3-48fc-b0bd-e6fd83e81c95"]}],"mendeley":{"formattedCitation":"&lt;sup&gt;61,63,64&lt;/sup&gt;","plainTextFormattedCitation":"61,63,64","previouslyFormattedCitation":"&lt;sup&gt;61,63,6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61,63,64</w:t>
            </w:r>
            <w:r w:rsidRPr="00614A14">
              <w:rPr>
                <w:rFonts w:ascii="Arial" w:hAnsi="Arial" w:cs="Arial"/>
                <w:color w:val="000000" w:themeColor="text1"/>
                <w:sz w:val="18"/>
                <w:szCs w:val="18"/>
              </w:rPr>
              <w:fldChar w:fldCharType="end"/>
            </w:r>
          </w:p>
        </w:tc>
        <w:tc>
          <w:tcPr>
            <w:tcW w:w="2520" w:type="dxa"/>
            <w:noWrap/>
            <w:hideMark/>
          </w:tcPr>
          <w:p w14:paraId="61E59C22"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No significant differences between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subtypes were found in nutrition status of vitamin C, A, and E.</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36/ard.51.10.1143","abstract":"Oesophageal dysmotility and abnormalities of intestinal function are important manifestations in systemic sclerosis and may have a significant effect on nutrient absorption and nutritional status. In this study 30 patients with systemic sclerosis with symptoms from the gastrointestinal tract were compared with matched healthy control subjects with respect to nutrient intake (four day record), anthropometric measurements, and biochemical nutritional status. The intake of energy (8.1 and 8.4 MJ/day) and its distribution among nutrients did not differ between patients and control subjects, but the lower intake of dietary fibre among patients with systemic sclerosis suggests that they avoided food with a coarse structure, such as coarse bread. The intake of vegetables and fruit also tended to be lower among patients with systemic sclerosis. Half of the patients had a subnormal arm muscle circumference, and two patients also had a subnormal triceps skinfold thickness, indicating severe malnutrition. The concentration of ascorbic acid, alpha-tocopherol, carotene, selenium, and also the proportion of linoleic acid (18:2) in serum phosphatidylcholine was lower in patients than in control subjects.","author":[{"dropping-particle":"","family":"Lundberg","given":"A C","non-dropping-particle":"","parse-names":false,"suffix":""},{"dropping-particle":"","family":"Akesson","given":"A","non-dropping-particle":"","parse-names":false,"suffix":""},{"dropping-particle":"","family":"Akesson","given":"B","non-dropping-particle":"","parse-names":false,"suffix":""}],"container-title":"Annals of the Rheumatic Diseases","id":"ITEM-1","issue":"10","issued":{"date-parts":[["1992","10","1"]]},"page":"1143 LP  - 1148","title":"Dietary intake and nutritional status in patients with systemic sclerosis.","type":"article-journal","volume":"51"},"uris":["http://www.mendeley.com/documents/?uuid=8de97d1e-a537-4933-ab91-3ef2e81e9bb3"]}],"mendeley":{"formattedCitation":"&lt;sup&gt;71&lt;/sup&gt;","plainTextFormattedCitation":"71","previouslyFormattedCitation":"&lt;sup&gt;71&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71</w:t>
            </w:r>
            <w:r w:rsidRPr="00614A14">
              <w:rPr>
                <w:rFonts w:ascii="Arial" w:hAnsi="Arial" w:cs="Arial"/>
                <w:color w:val="000000" w:themeColor="text1"/>
                <w:sz w:val="18"/>
                <w:szCs w:val="18"/>
              </w:rPr>
              <w:fldChar w:fldCharType="end"/>
            </w:r>
          </w:p>
          <w:p w14:paraId="40A3B86A" w14:textId="77777777" w:rsidR="00614A14" w:rsidRPr="00614A14" w:rsidRDefault="00614A14" w:rsidP="008E1445">
            <w:pPr>
              <w:pStyle w:val="ListParagraph"/>
              <w:ind w:left="36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tcW w:w="2700" w:type="dxa"/>
            <w:noWrap/>
            <w:hideMark/>
          </w:tcPr>
          <w:p w14:paraId="63E6A235" w14:textId="77777777" w:rsidR="00614A14" w:rsidRPr="00614A14" w:rsidRDefault="00614A14" w:rsidP="00614A14">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No significant difference in serum Se, Cu or Zn was found between diffuse and limited subtype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390/nu12061894","ISSN":"2072-6643","abstract":"Circulating selenoprotein P (SELENOP) constitutes an established biomarker of Se status. SELENOP concentrations are reduced in inflammation and severe disease. Recently, elevated SELENOP levels have been suggested as diagnostic marker and therapeutic target in pulmonary arterial hypertension (PAH). We decided to re-evaluate this hypothesis. A group of healthy controls (n = 30) was compared with patients suffering from systemic sclerosis (SSc, n = 66), one third with SSc-related PAH. Serum was analysed for trace elements and protein biomarkers, namely SELENOP, glutathione peroxidase 3 (GPx3) and ceruloplasmin (CP). Compared to controls, patients with SSc-related PAH displayed reduced serum Se (91 ± 2 vs. 68 ± 2 µg/L) and SELENOP concentrations (3.7 ± 0.8 vs. 2.7 ± 0.9 mg/L), along with lower GPx3 activity (278 ± 40 vs. 231 ± 54 U/L). All three biomarkers of Se status were particularly low in patients with skin involvement. Serum Cu was not different between the groups, but patients with SSc-related PAH showed elevated ratios of Cu/Se and CP/SELENOP as compared to controls. Our data indicate that patients with SSc-related PAH are characterized by reduced Se status in combination with elevated CP, in line with other inflammatory diseases. Further analyses are needed to verify the diagnostic value of these TE-related biomarkers in PAH.","author":[{"dropping-particle":"","family":"Sun","given":"Qian","non-dropping-particle":"","parse-names":false,"suffix":""},{"dropping-particle":"","family":"Hackler","given":"Julian","non-dropping-particle":"","parse-names":false,"suffix":""},{"dropping-particle":"","family":"Hilger","given":"Julia","non-dropping-particle":"","parse-names":false,"suffix":""},{"dropping-particle":"","family":"Gluschke","given":"Hans","non-dropping-particle":"","parse-names":false,"suffix":""},{"dropping-particle":"","family":"Muric","given":"Aldina","non-dropping-particle":"","parse-names":false,"suffix":""},{"dropping-particle":"","family":"Simmons","given":"Szandor","non-dropping-particle":"","parse-names":false,"suffix":""},{"dropping-particle":"","family":"Schomburg","given":"Lutz","non-dropping-particle":"","parse-names":false,"suffix":""},{"dropping-particle":"","family":"Siegert","given":"Elise","non-dropping-particle":"","parse-names":false,"suffix":""}],"container-title":"Nutrients","id":"ITEM-1","issue":"6","issued":{"date-parts":[["2020","6","25"]]},"language":"eng","page":"1894","publisher":"MDPI","title":"Selenium and Copper as Biomarkers for Pulmonary Arterial Hypertension in Systemic Sclerosis","type":"article-journal","volume":"12"},"uris":["http://www.mendeley.com/documents/?uuid=29b117ab-e7e0-4840-94e0-c9b397dde465"]}],"mendeley":{"formattedCitation":"&lt;sup&gt;77&lt;/sup&gt;","plainTextFormattedCitation":"77","previouslyFormattedCitation":"&lt;sup&gt;7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77</w:t>
            </w:r>
            <w:r w:rsidRPr="00614A14">
              <w:rPr>
                <w:rFonts w:ascii="Arial" w:hAnsi="Arial" w:cs="Arial"/>
                <w:color w:val="000000" w:themeColor="text1"/>
                <w:sz w:val="18"/>
                <w:szCs w:val="18"/>
              </w:rPr>
              <w:fldChar w:fldCharType="end"/>
            </w:r>
          </w:p>
          <w:p w14:paraId="21E9B415" w14:textId="77777777" w:rsidR="00614A14" w:rsidRPr="00614A14" w:rsidRDefault="00614A14" w:rsidP="00614A14">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 xml:space="preserve">No significant difference in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subtype was found for Se and Zn deficiencie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author":[{"dropping-particle":"","family":"Läubli","given":"J","non-dropping-particle":"","parse-names":false,"suffix":""},{"dropping-particle":"","family":"Dobrota","given":"R","non-dropping-particle":"","parse-names":false,"suffix":""},{"dropping-particle":"","family":"Maurer","given":"B","non-dropping-particle":"","parse-names":false,"suffix":""},{"dropping-particle":"","family":"Jordan","given":"S","non-dropping-particle":"","parse-names":false,"suffix":""},{"dropping-particle":"","family":"Misselwitz","given":"B","non-dropping-particle":"","parse-names":false,"suffix":""},{"dropping-particle":"","family":"Fox","given":"M","non-dropping-particle":"","parse-names":false,"suffix":""},{"dropping-particle":"","family":"Distler","given":"O","non-dropping-particle":"","parse-names":false,"suffix":""},{"dropping-particle":"","family":"Jordan","given":"Suzana","non-dropping-particle":"","parse-names":false,"suffix":""},{"dropping-particle":"","family":"Fox","given":"Mark","non-dropping-particle":"","parse-names":false,"suffix":""},{"dropping-particle":"","family":"Distler","given":"Oliver","non-dropping-particle":"","parse-names":false,"suffix":""}],"id":"ITEM-1","issued":{"date-parts":[["2020"]]},"title":"Impaired micronutrients and prealbumin in patients with established and very early systemic sclerosis","type":"article-journal"},"uris":["http://www.mendeley.com/documents/?uuid=b3ba4e85-6555-42d2-bf02-2d6b52a49f46"]}],"mendeley":{"formattedCitation":"&lt;sup&gt;53&lt;/sup&gt;","plainTextFormattedCitation":"53","previouslyFormattedCitation":"&lt;sup&gt;5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3</w:t>
            </w:r>
            <w:r w:rsidRPr="00614A14">
              <w:rPr>
                <w:rFonts w:ascii="Arial" w:hAnsi="Arial" w:cs="Arial"/>
                <w:color w:val="000000" w:themeColor="text1"/>
                <w:sz w:val="18"/>
                <w:szCs w:val="18"/>
              </w:rPr>
              <w:fldChar w:fldCharType="end"/>
            </w:r>
          </w:p>
          <w:p w14:paraId="1DAE4187" w14:textId="77777777" w:rsidR="00614A14" w:rsidRPr="00614A14" w:rsidRDefault="00614A14" w:rsidP="00614A14">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Lower Cu concentration was associated with diffuse-type in one study.</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36/ard.51.10.1143","abstract":"Oesophageal dysmotility and abnormalities of intestinal function are important manifestations in systemic sclerosis and may have a significant effect on nutrient absorption and nutritional status. In this study 30 patients with systemic sclerosis with symptoms from the gastrointestinal tract were compared with matched healthy control subjects with respect to nutrient intake (four day record), anthropometric measurements, and biochemical nutritional status. The intake of energy (8.1 and 8.4 MJ/day) and its distribution among nutrients did not differ between patients and control subjects, but the lower intake of dietary fibre among patients with systemic sclerosis suggests that they avoided food with a coarse structure, such as coarse bread. The intake of vegetables and fruit also tended to be lower among patients with systemic sclerosis. Half of the patients had a subnormal arm muscle circumference, and two patients also had a subnormal triceps skinfold thickness, indicating severe malnutrition. The concentration of ascorbic acid, alpha-tocopherol, carotene, selenium, and also the proportion of linoleic acid (18:2) in serum phosphatidylcholine was lower in patients than in control subjects.","author":[{"dropping-particle":"","family":"Lundberg","given":"A C","non-dropping-particle":"","parse-names":false,"suffix":""},{"dropping-particle":"","family":"Akesson","given":"A","non-dropping-particle":"","parse-names":false,"suffix":""},{"dropping-particle":"","family":"Akesson","given":"B","non-dropping-particle":"","parse-names":false,"suffix":""}],"container-title":"Annals of the Rheumatic Diseases","id":"ITEM-1","issue":"10","issued":{"date-parts":[["1992","10","1"]]},"page":"1143 LP  - 1148","title":"Dietary intake and nutritional status in patients with systemic sclerosis.","type":"article-journal","volume":"51"},"uris":["http://www.mendeley.com/documents/?uuid=8de97d1e-a537-4933-ab91-3ef2e81e9bb3"]}],"mendeley":{"formattedCitation":"&lt;sup&gt;71&lt;/sup&gt;","plainTextFormattedCitation":"71","previouslyFormattedCitation":"&lt;sup&gt;71&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71</w:t>
            </w:r>
            <w:r w:rsidRPr="00614A14">
              <w:rPr>
                <w:rFonts w:ascii="Arial" w:hAnsi="Arial" w:cs="Arial"/>
                <w:color w:val="000000" w:themeColor="text1"/>
                <w:sz w:val="18"/>
                <w:szCs w:val="18"/>
              </w:rPr>
              <w:fldChar w:fldCharType="end"/>
            </w:r>
          </w:p>
          <w:p w14:paraId="41149EDA" w14:textId="77777777" w:rsidR="00614A14" w:rsidRPr="00614A14" w:rsidRDefault="00614A14" w:rsidP="00614A14">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No significant difference found in disease duration or subtype between patients with Se deficiency vs no deficiency.</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8.05.010","ISSN":"18730183","PMID":"30213693","abstract":"Objectives: The purpose of our study was to determine the prevalence and risk factors associated with malnutrition, and selenium (Se) and vitamin C (vitC) deficiencies in systemic sclerosis (SSc) patients. Methods: We included adult SSc patients fulfilling the 2013 ACR/EULAR criteria from the Toulouse University Hospital cohort who underwent a micronutrient workup (including vitC, Se or thiamine levels) between 2011 and 2016. Results: 82 patients were included, mostly women (76%), with a median age of 60 years. SSc was limited in 76% of the cases, with Scl-70 and centromere antibodies in 32% and 44%, respectively. Median disease duration was 7.4 years. Cardiac involvement was noticed in 19% and gastrointestinal tract in and 95%; 9% had pulmonary artery hypertension (PAH) and 63% had interstitial lung disease. Overt malnutrition was present in 14 (17%) patients. Micronutrient deficiencies included Se (35%), vitC (31%) and/or thiamine (6%). Malnourished patients had significantly a higher summed Medsger disease severity scales (7.5 vs. 5, P =.003), lower hemoglobin (10.6 vs. 12.9 g/dL, P &lt;.0001) and vitC levels (3.6 vs. 10.6 mg/L, P =.003). Cardiac involvement was significantly associated with Se deficiency (OR 6.2, IC 95%[1.48–32.70], P =.05). The factors associated with vitC deficiency were malnutrition (OR 8.57, IC 95%[2.16–43.39], P =.003), modified Rodnan skin score ≤ 14 (OR 0.33, IC95[0.11–1], P =.05), PAH (27% in deficient vs. none in non-deficient patients, P =.0006) and esophagitis or Barrett's mucosa (OR 4.05, IC95[1.27–13.54], P =.02). Conclusions: Se testing should be considered as soon as cardiac involvement is suspected. VitC testing should be considered in malnourished SSc patients, especially if skin involvement is extensive.","author":[{"dropping-particle":"","family":"Dupont","given":"Romain","non-dropping-particle":"","parse-names":false,"suffix":""},{"dropping-particle":"","family":"Longué","given":"Mélanie","non-dropping-particle":"","parse-names":false,"suffix":""},{"dropping-particle":"","family":"Galinier","given":"Anne","non-dropping-particle":"","parse-names":false,"suffix":""},{"dropping-particle":"","family":"Cinq Frais","given":"Christel","non-dropping-particle":"","parse-names":false,"suffix":""},{"dropping-particle":"","family":"Ingueneau","given":"Cécile","non-dropping-particle":"","parse-names":false,"suffix":""},{"dropping-particle":"","family":"Astudillo","given":"Léonardo","non-dropping-particle":"","parse-names":false,"suffix":""},{"dropping-particle":"","family":"Arlet","given":"Philippe","non-dropping-particle":"","parse-names":false,"suffix":""},{"dropping-particle":"","family":"Adoue","given":"Daniel","non-dropping-particle":"","parse-names":false,"suffix":""},{"dropping-particle":"","family":"Alric","given":"Laurent","non-dropping-particle":"","parse-names":false,"suffix":""},{"dropping-particle":"","family":"Prévot","given":"Grégoire","non-dropping-particle":"","parse-names":false,"suffix":""},{"dropping-particle":"","family":"Cabarrou","given":"Bastien","non-dropping-particle":"","parse-names":false,"suffix":""},{"dropping-particle":"","family":"Sailler","given":"Laurent","non-dropping-particle":"","parse-names":false,"suffix":""},{"dropping-particle":"","family":"Pugnet","given":"Grégory","non-dropping-particle":"","parse-names":false,"suffix":""}],"container-title":"Autoimmunity Reviews","id":"ITEM-1","issue":"11","issued":{"date-parts":[["2018"]]},"page":"1081-1089","title":"Impact of micronutrient deficiency &amp; malnutrition in systemic sclerosis: Cohort study and literature review","type":"article-journal","volume":"17"},"uris":["http://www.mendeley.com/documents/?uuid=e0a59ad7-6ab8-446d-b292-6369b536a190"]}],"mendeley":{"formattedCitation":"&lt;sup&gt;57&lt;/sup&gt;","plainTextFormattedCitation":"57","previouslyFormattedCitation":"&lt;sup&gt;5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7</w:t>
            </w:r>
            <w:r w:rsidRPr="00614A14">
              <w:rPr>
                <w:rFonts w:ascii="Arial" w:hAnsi="Arial" w:cs="Arial"/>
                <w:color w:val="000000" w:themeColor="text1"/>
                <w:sz w:val="18"/>
                <w:szCs w:val="18"/>
              </w:rPr>
              <w:fldChar w:fldCharType="end"/>
            </w:r>
          </w:p>
          <w:p w14:paraId="4F1EDD9F"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r>
      <w:tr w:rsidR="00614A14" w:rsidRPr="00614A14" w14:paraId="7060F747" w14:textId="77777777" w:rsidTr="008E1445">
        <w:trPr>
          <w:trHeight w:val="492"/>
        </w:trPr>
        <w:tc>
          <w:tcPr>
            <w:cnfStyle w:val="001000000000" w:firstRow="0" w:lastRow="0" w:firstColumn="1" w:lastColumn="0" w:oddVBand="0" w:evenVBand="0" w:oddHBand="0" w:evenHBand="0" w:firstRowFirstColumn="0" w:firstRowLastColumn="0" w:lastRowFirstColumn="0" w:lastRowLastColumn="0"/>
            <w:tcW w:w="1615" w:type="dxa"/>
            <w:hideMark/>
          </w:tcPr>
          <w:p w14:paraId="361BB183"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Disease Duration</w:t>
            </w:r>
          </w:p>
        </w:tc>
        <w:tc>
          <w:tcPr>
            <w:tcW w:w="2430" w:type="dxa"/>
            <w:hideMark/>
          </w:tcPr>
          <w:p w14:paraId="5F75C6A1" w14:textId="77777777" w:rsidR="00614A14" w:rsidRPr="00614A14" w:rsidRDefault="00614A14" w:rsidP="00614A1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Many studies reported no significant correlation between vitamin D status and disease duratio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899/jrheum.071171","ISSN":"0315162X","abstract":"Objective. Sclerodactyly with acroosteolysis (AO) and calcinosis are prominent features of systemic sclerosis (SSc), but the pathogenesis of these findings is poorly understood. Vitamin D and parathyroid hormone (PTH) have a crucial role in bone metabolism and resorption and may affect AO and calcinosis. We assessed vitamin D and PTH in patients with SSc. Methods. Medical records of 134 consecutive patients with SSc (American College of Rheumatology criteria) followed at the rheumatology department during the years 2003-2006 were reviewed for clinical assessment, laboratory evaluation [including 25(OH) vitamin D, calcium, phosphorus, alkaline phosphatase, PTH, creatinine, and albumin]; imaging data confirming AO and/or calcinosis. Patients followed routinely at least once a year were included (81 patients). Of these, 60 patients' medical records were found to have complete, relevant clinical, laboratory, and radiographic imaging. Results. Thirteen patients had diffuse disease and 47 limited disease - 51 women and 9 men, 44 Jews and 16 Arabs; mean age 55 ± 14 years; disease duration 8 ± 6 years. AO with or without calcinosis was observed in 42 patients (70%). Vitamin D deficiency was found in 46% of patients (16 out of 44 Jewish patients, 10 out of 16 Arab patients). PTH was elevated in 21.7% of patients. Significant correlations were observed between acroosteolysis and PTH (p = 0.015), calcinosis (p = 0.009), and disease duration (p = 0.008), and between PTH and vitamin D levels (p = 0.01). All patients had normal serum concentrations of calcium, phosphorus, magnesium, and albumin, and liver and kidney functions. Conclusion. In this group of Mediterranean patients with SSc, the incidence of vitamin D deficiency and secondary hyperparathyroidism was surprisingly high. This finding correlated with the occurrence of AO and calcinosis. Low levels of vitamin D may reflect silent malabsorption and might be a risk factor for secondary hyperparathyroidism and bone resorption. Traditional dress habits and low exposure to sun may contribute to vitamin D deficiency in an Arab population but do not explain all the findings. The pathogenesis of these findings needs to be corroborated in other SSc populations. The Journal of Rheumatology Copyright © 2008. All rights reserved.","author":[{"dropping-particle":"","family":"Braun-Moscovici","given":"Yolanda","non-dropping-particle":"","parse-names":false,"suffix":""},{"dropping-particle":"","family":"Furst","given":"Daniel E.","non-dropping-particle":"","parse-names":false,"suffix":""},{"dropping-particle":"","family":"Markovits","given":"Doron","non-dropping-particle":"","parse-names":false,"suffix":""},{"dropping-particle":"","family":"Rozin","given":"Alexander","non-dropping-particle":"","parse-names":false,"suffix":""},{"dropping-particle":"","family":"Clements","given":"Philip J.","non-dropping-particle":"","parse-names":false,"suffix":""},{"dropping-particle":"","family":"Nahir","given":"Abraham Menahem","non-dropping-particle":"","parse-names":false,"suffix":""},{"dropping-particle":"","family":"Balbir-Gurman","given":"Alexandra","non-dropping-particle":"","parse-names":false,"suffix":""}],"container-title":"Journal of Rheumatology","id":"ITEM-1","issue":"11","issued":{"date-parts":[["2008"]]},"page":"2201-2205","title":"Vitamin D, parathyroid hormone, and acroosteolysis in systemic sclerosis","type":"article-journal","volume":"35"},"uris":["http://www.mendeley.com/documents/?uuid=de74b0ca-d723-438e-ba9f-3a5ad6488f60"]},{"id":"ITEM-2","itemData":{"DOI":"10.1016/j.autrev.2011.02.002","ISSN":"15689972","abstract":"Low vitamin D serum concentrations have been reported in several autoimmune conditions. The study's aim was to explore such a relationship in a large multinational population of patients with systemic sclerosis (SSc) and to pursue possible clinical and laboratory correlates with vitamin D concentrations. 327 sera samples of European patients with SSc and 141 samples of compatible healthy controls were studied for vitamin D concentrations using the commercial kit LIAISON 25-OH vitamin D assay (Diasorin). Additionally, clinical parameters including the Rodnan skin score, diffusing lung capacity for carbon monoxide (DLCO), systolic pulmonary artery pressure (sPAP), forced vital capacity (FVC), and nailfold video capillaroscopic, erythrocyte sedimentation rate (ESR), anti-nuclear antibodies (ANA and scl70), rheumatoid factor (RF) were investigated. Vitamin D serum concentration was 13.5 ± 9.0. ng/ml (mean ± standard deviation) in patients with SSc compared to 21.6 ± 9.7. ng/ml in a control group (p &lt; 0.001). A negative correlation between patients' age and vitamin D concentration (r = -0.2, p &lt; 0.05, n = 96) was observed. An inverse relationship was found between skin involvement and vitamin D serum concentrations; Patients with a Rodnan skin score of 10 or lower (n = 11) had a mean vitamin D concentration of 17.7 ± 10.4. ng/ml compared to patients with a score above 10 (n = 28) 8 ± 10.1. ng/ml (p = 0.02, by the Mann-Whitney test). In conclusion, Patients with SSc have significantly lower serum vitamin D concentrations compared to healthy controls; moreover fibrosis of the cutaneous tissue is inversely related to the vitamin D concentration. © 2011.","author":[{"dropping-particle":"","family":"Arnson","given":"Yoav","non-dropping-particle":"","parse-names":false,"suffix":""},{"dropping-particle":"","family":"Amital","given":"Howard","non-dropping-particle":"","parse-names":false,"suffix":""},{"dropping-particle":"","family":"Agmon-Levin","given":"Nancy","non-dropping-particle":"","parse-names":false,"suffix":""},{"dropping-particle":"","family":"Alon","given":"Danny","non-dropping-particle":"","parse-names":false,"suffix":""},{"dropping-particle":"","family":"Sánchez-Castañón","given":"María","non-dropping-particle":"","parse-names":false,"suffix":""},{"dropping-particle":"","family":"López-Hoyos","given":"Marcos","non-dropping-particle":"","parse-names":false,"suffix":""},{"dropping-particle":"","family":"Matucci-Cerinic","given":"Marco","non-dropping-particle":"","parse-names":false,"suffix":""},{"dropping-particle":"","family":"Szücs","given":"Gabriella","non-dropping-particle":"","parse-names":false,"suffix":""},{"dropping-particle":"","family":"Shapira","given":"Yinon","non-dropping-particle":"","parse-names":false,"suffix":""},{"dropping-particle":"","family":"Szekanecz","given":"Zoltan","non-dropping-particle":"","parse-names":false,"suffix":""},{"dropping-particle":"","family":"Shoenfeld","given":"Yehuda","non-dropping-particle":"","parse-names":false,"suffix":""}],"container-title":"Autoimmunity Reviews","id":"ITEM-2","issue":"8","issued":{"date-parts":[["2011"]]},"page":"490-494","publisher":"Elsevier B.V.","title":"Serum 25-OH vitamin D concentrations are linked with various clinical aspects in patients with systemic sclerosis: A retrospective cohort study and review of the literature","type":"article-journal","volume":"10"},"uris":["http://www.mendeley.com/documents/?uuid=61decb11-4f0a-41f5-86c0-c2727acf16cd"]},{"id":"ITEM-3","itemData":{"DOI":"10.4103/idoj.IDOJ_328_17","ISSN":"2229-5178","abstract":"BACKGROUND: The anti-inflammatory, immunomodulatory, and anti-proliferative effects of vitamin D in pathogenesis of autoimmune diseases have been highlighted in recent years but implications of vitamin D deficiency in systemic sclerosis (SSc) remain understudied. OBJECTIVES: To evaluate serum vitamin D levels in SSc patients and matched controls. MATERIALS AND METHODS: Serum vitamin D levels were estimated in 38 (M:F 5:33) patients aged 23-70 years of untreated SSc and age and gender matched healthy controls. Clinical and investigative evaluation for skin sclerosis by modified Rodnan skin score (mRSS), presence of digital ulcers, Raynaud's phenomenon, type of auto-antibodies, systemic involvement, and serum vitamin D levels were performed. Serum vitamin D levels were defined as normal (30-100 ng/ml), insufficient (10-30 ng/ml), and deficient (&lt;10 ng/ml). RESULTS: Serum vitamin D levels (median ± IQR) were 19.5 ± 77.8 ng/ml in 38 patients and 100 ± 31.3 ng/ml in controls each. Vitamin D deficiency in 13 (34.2%) and insufficiency in 10 (26.3%) patients were identified. Only 2 (5.3%) controls had vitamin D insufficiency and the difference was statistically significant (P = 0.001). An inverse relationship was observed between mRSS and serum vitamin D levels. CONCLUSIONS: Patients with SSc have significantly lower serum vitamin D levels than healthy controls. Serum vitamin D levels do not correlate well with age, gender, disease duration or its variants, type of auto antibodies, presence of digital ulceration, or systemic involvement but has inverse correlation with skin sclerosis. Better-designed studies will perhaps resolve issues of potential benefits of vitamin D supplementation in modification of disease activity or severity in SSc.","author":[{"dropping-particle":"","family":"Gupta","given":"Sarita","non-dropping-particle":"","parse-names":false,"suffix":""},{"dropping-particle":"","family":"Mahajan","given":"Vikram K","non-dropping-particle":"","parse-names":false,"suffix":""},{"dropping-particle":"","family":"Yadav","given":"Rajinder S","non-dropping-particle":"","parse-names":false,"suffix":""},{"dropping-particle":"","family":"Mehta","given":"Karaninder S","non-dropping-particle":"","parse-names":false,"suffix":""},{"dropping-particle":"","family":"Bhushan","given":"Satya","non-dropping-particle":"","parse-names":false,"suffix":""},{"dropping-particle":"","family":"Chauhan","given":"Pushpinder S","non-dropping-particle":"","parse-names":false,"suffix":""},{"dropping-particle":"","family":"Rawat","given":"Ritu","non-dropping-particle":"","parse-names":false,"suffix":""},{"dropping-particle":"","family":"Sharma","given":"Vikas","non-dropping-particle":"","parse-names":false,"suffix":""}],"container-title":"Indian dermatology online journal","id":"ITEM-3","issue":"4","issued":{"date-parts":[["2018"]]},"language":"eng","page":"250-255","publisher":"Medknow Publications &amp; Media Pvt Ltd","title":"Evaluation of Serum Vitamin D Levels in Patients with Systemic Sclerosis and Healthy Controls: Results of a Pilot Study","type":"article-journal","volume":"9"},"uris":["http://www.mendeley.com/documents/?uuid=d0f4ac83-05fe-436b-84c0-aa510491bdc1"]},{"id":"ITEM-4","itemData":{"DOI":"10.1007/s10067-016-3535-z","ISSN":"14349949","abstract":"Hypovitaminosis D is increasingly reported in autoimmune diseases. We investigated the 25-OH-vitamin D (25-OH-vitD) levels in systemic sclerosis (SSc) patients, in correlation with disease’s features. We measured the 25-OH-vitD serum levels in 140 consecutive patients (F/M 126/15; mean age 61 ± 15.1 years), 91 without (group A) and 49 with (group B) 25-OH-cholecalciferol supplementation. Patients of group A invariably showed low 25-OH-vitD levels (9.8 ± 4.1 ng/ml vs. 26 ± 8.1 ng/ml of group B); in particular, 88/91 (97%) patients showed vitamin D deficiency (&lt;20 ng/ml), with very low vitamin D levels (&lt;10 ng/ml) in 40 (44%) subjects. Only 15/49 (30.6%) patients of group B reached normal levels of 25-OH-vitD (≥30 ng/ml), whereas vitamin D deficiency persisted in 12/49 (24.5%) individuals. Parathormone levels inversely correlated with 25-OH-vitD (r = −0.3, p &lt; 0.0001). Of interest, hypovitaminosis D was statistically associated with autoimmune thyroiditis (p = 0.008), while calcinosis was more frequently observed in patients of group A (p = 0.057). Moreover, we found significantly higher percentage of serum anticentromere antibodies in group B patients with 25-OH-vitD level ≥30 ng/ml (8/15 vs. 6/34; p = 0.017). In literature, hypovitaminosis D is very frequent in SSc patients. An association with disease duration, calcinosis, or severity of pulmonary involvement was occasionally recognized. Hypovitaminosis D is very frequent in SSc and severe in a relevant percentage of patients; furthermore, less than one third of supplemented subjects reached normal levels of 25-OH-vitD. The evaluation of 25-OH-vitD levels should be included in the routine clinical work-up of SSc. The above findings expand previous observations and may stimulate further investigations.","author":[{"dropping-particle":"","family":"Giuggioli","given":"Dilia","non-dropping-particle":"","parse-names":false,"suffix":""},{"dropping-particle":"","family":"Colaci","given":"M.","non-dropping-particle":"","parse-names":false,"suffix":""},{"dropping-particle":"","family":"Cassone","given":"G.","non-dropping-particle":"","parse-names":false,"suffix":""},{"dropping-particle":"","family":"Fallahi","given":"P.","non-dropping-particle":"","parse-names":false,"suffix":""},{"dropping-particle":"","family":"Lumetti","given":"F.","non-dropping-particle":"","parse-names":false,"suffix":""},{"dropping-particle":"","family":"Spinella","given":"A.","non-dropping-particle":"","parse-names":false,"suffix":""},{"dropping-particle":"","family":"Campomori","given":"F.","non-dropping-particle":"","parse-names":false,"suffix":""},{"dropping-particle":"","family":"Manfredi","given":"A.","non-dropping-particle":"","parse-names":false,"suffix":""},{"dropping-particle":"","family":"Manzini","given":"C. U.","non-dropping-particle":"","parse-names":false,"suffix":""},{"dropping-particle":"","family":"Antonelli","given":"A.","non-dropping-particle":"","parse-names":false,"suffix":""},{"dropping-particle":"","family":"Ferri","given":"C.","non-dropping-particle":"","parse-names":false,"suffix":""}],"container-title":"Clinical Rheumatology","id":"ITEM-4","issue":"3","issued":{"date-parts":[["2017"]]},"page":"583-590","publisher":"Clinical Rheumatology","title":"Serum 25-OH vitamin D levels in systemic sclerosis: analysis of 140 patients and review of the literature","type":"article-journal","volume":"36"},"uris":["http://www.mendeley.com/documents/?uuid=b1aa2fb5-7c8e-4a1b-87e7-155964a355b0"]},{"id":"ITEM-5","itemData":{"DOI":"10.1371/journal.pone.0179062","ISBN":"1111111111","ISSN":"19326203","abstract":"Objective Assessment of serum 25-hydroxyvitamin D (25(OH)D) correlations with clinical parameters and evaluation of the efficacy of standard oral supplementation in systemic sclerosis (SSc) patients. Methods 154 SSc patients were recruited, in all seasons. Serum 25(OH)D concentrations were evaluated using LIAISON 25-OH (Diasorin, Italy). Medsger disease severity scale (DSS), nailfold videocapillaroscopy (NVC) and all instrumental exam contemplated by international guidelines were performed. Drug assumption, including oral colecalciferol, was evaluated. Nonparametric tests were used for statistical analysis. Results Average 25(OH)D serum concentration was 18.7 -9 ng/ml (&lt;20 classified as deficiency). A significant correlation was found with presence/absence of lung bi-basal fibrotic changes (16.1 -8 ng/ml and 20 -10 ng/ml, respectively; p = 0.04). Peripheral vascular (p = 0.03), kidney (p = 0.02), gastrointestinal (p = 0.05) Medsger's DSS parameters were found to correlate with 25(OH)D serum concentrations. No significant correlations were observed with digital ulcers incidence, strictly correlated to patterns of microangiopathy, defined at NVC analysis (p&lt;0.0001). Interestingly, no effects of treatment with oral colecalciferol (Dibase 1,000 IU daily for at least 6 months) were found on 25(OH)D serum concentrations in treated (18.8 -10 ng/ml) or untreated (18.7 -9 ng/ml) SSc patients (p = 0.81). A significant difference was observed among seasonal 25(OH)D serum concentrations (winter: 14.6 -7.8 ng/ ml, spring: 17.2 -7.9 ng/ml, summer: 21.43 -10 ng/ml, autumn: 20.2 -10 ng/ml; p = 0.032) in all patients. Conclusion Serum 25(OH)D deficiency was found to correlate with lung involvement, peripheral vascular, kidney and gastrointestinal Medsger's DSS parameters and with seasonality In SSc patients. Supplementation with oral colecalciferol was found not effective in increasing 25 (OH)D serum concentrations. Therefore, for successful replacement, supra-physiological vitamin D3 doses or programmed UVB light exposure should be tested.","author":[{"dropping-particle":"","family":"Trombetta","given":"Amelia Chiara","non-dropping-particle":"","parse-names":false,"suffix":""},{"dropping-particle":"","family":"Smith","given":"Vanessa","non-dropping-particle":"","parse-names":false,"suffix":""},{"dropping-particle":"","family":"Gotelli","given":"Emanuele","non-dropping-particle":"","parse-names":false,"suffix":""},{"dropping-particle":"","family":"Ghio","given":"Massimo","non-dropping-particle":"","parse-names":false,"suffix":""},{"dropping-particle":"","family":"Paolino","given":"Sabrina","non-dropping-particle":"","parse-names":false,"suffix":""},{"dropping-particle":"","family":"Pizzorni","given":"Carmen","non-dropping-particle":"","parse-names":false,"suffix":""},{"dropping-particle":"","family":"Vanhaecke","given":"Amber","non-dropping-particle":"","parse-names":false,"suffix":""},{"dropping-particle":"","family":"Ruaro","given":"Barbara","non-dropping-particle":"","parse-names":false,"suffix":""},{"dropping-particle":"","family":"Sulli","given":"Alberto","non-dropping-particle":"","parse-names":false,"suffix":""},{"dropping-particle":"","family":"Cutolo","given":"Maurizio","non-dropping-particle":"","parse-names":false,"suffix":""}],"container-title":"PLoS ONE","id":"ITEM-5","issue":"6","issued":{"date-parts":[["2017"]]},"page":"1-13","title":"Vitamin D deficiency and clinical correlations in systemic sclerosis patients: A retrospective analysis for possible future developments","type":"article-journal","volume":"12"},"uris":["http://www.mendeley.com/documents/?uuid=426631d0-6e92-4725-bb93-29f14889fc66"]},{"id":"ITEM-6","itemData":{"DOI":"10.1371/journal.pone.0137912","ISSN":"1932-6203","abstract":"A reduced bone mineral density (BMD) is observed in several rheumatic autoimmune diseases, including Systemic Sclerosis (SSc); nevertheless, data concerning the possible determinants of bone loss in this disease are not fully investigated. The aim of this study is to evaluate the relationship between BMD, body mass composition, skin sclerosis and serum Vitamin D levels in two subsets of SSc patients. 64 post-menopausal SSc patients, classified as limited cutaneous (lcSSc) or diffuse cutaneous (dcSSc) SSc, were studied. As control, 35 healthy post-menopausal women were recruited. Clinical parameters were evaluated, including the extent of skin involvement. BMD at lumbar spine, hip, femoral neck and body mass composition were determined by dual-energy X-ray absorptiometry. Serum calcium, phosphorus, alkaline phosphatase, urine pyridinium cross-links, intact parathyroid hormone and 25-hydroxyvitamin D (25OHD) were measured. BMD at spine, femoral neck and total hip was significantly lower in SSc patients compared to controls. In dcSSc subset, BMD at spine, femoral neck and total hip was significantly lower compared to lcSSc. No differences in both fat and lean mass were found in the three study groups even if patients with dcSSc showed a slightly lower total body mass compared to healthy controls. Total mineral content was significantly reduced in dSSc compared to both healthy subjects and lcSSc group. Hypovitaminosis D was observed both in healthy post-menopausal women and in SSc patients, but 25OHD levels were significantly lower in dcSSc compared to lcSSc and inversely correlated with the extent of skin thickness. These results support the hypothesis that the extent of skin involvement in SSc patients could be an important factor in determining low circulating levels of 25OHD, which in turn could play a significant role in the reduction of BMD and total mineral content.","author":[{"dropping-particle":"","family":"Corrado","given":"Addolorata","non-dropping-particle":"","parse-names":false,"suffix":""},{"dropping-particle":"","family":"Colia","given":"Ripalta","non-dropping-particle":"","parse-names":false,"suffix":""},{"dropping-particle":"","family":"Mele","given":"Angiola","non-dropping-particle":"","parse-names":false,"suffix":""},{"dropping-particle":"","family":"Bello","given":"Valeria","non-dropping-particle":"Di","parse-names":false,"suffix":""},{"dropping-particle":"","family":"Trotta","given":"Antonello","non-dropping-particle":"","parse-names":false,"suffix":""},{"dropping-particle":"","family":"Neve","given":"Anna","non-dropping-particle":"","parse-names":false,"suffix":""},{"dropping-particle":"","family":"Cantatore","given":"Francesco Paolo","non-dropping-particle":"","parse-names":false,"suffix":""}],"container-title":"PloS one","id":"ITEM-6","issue":"9","issued":{"date-parts":[["2015","9","16"]]},"language":"eng","page":"e0137912-e0137912","publisher":"Public Library of Science","title":"Relationship between Body Mass Composition, Bone Mineral Density, Skin Fibrosis and 25(OH) Vitamin D Serum Levels in Systemic Sclerosis","type":"article-journal","volume":"10"},"uris":["http://www.mendeley.com/documents/?uuid=cc4a2820-7156-47b0-8c22-f957a67cc30e"]}],"mendeley":{"formattedCitation":"&lt;sup&gt;24,28,31,36,40,42&lt;/sup&gt;","plainTextFormattedCitation":"24,28,31,36,40,42","previouslyFormattedCitation":"&lt;sup&gt;24,28,31,36,40,42&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4,28,31,36,40,42</w:t>
            </w:r>
            <w:r w:rsidRPr="00614A14">
              <w:rPr>
                <w:rFonts w:ascii="Arial" w:hAnsi="Arial" w:cs="Arial"/>
                <w:color w:val="000000" w:themeColor="text1"/>
                <w:sz w:val="18"/>
                <w:szCs w:val="18"/>
              </w:rPr>
              <w:fldChar w:fldCharType="end"/>
            </w:r>
          </w:p>
        </w:tc>
        <w:tc>
          <w:tcPr>
            <w:tcW w:w="1800" w:type="dxa"/>
            <w:hideMark/>
          </w:tcPr>
          <w:p w14:paraId="4451F8BD" w14:textId="77777777" w:rsidR="00614A14" w:rsidRPr="00614A14" w:rsidRDefault="00614A14" w:rsidP="00614A14">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Vitamin B12 deficiency and disease duration do not appear to be associated</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97/RHU.0000000000000686","ISBN":"0000000000000","ISSN":"15367355","PMID":"29384828","abstract":"Background/Objective In patients with systemic sclerosis (SSc) gastrointestinal (GI) involvement, nutritional status and medications may lead to cobalamin (Vit B12) deficiency. We aimed to determine the frequency and the potential causes of Vit B12 deficiency in SSc patients. Methods We conducted a cross-sectional analysis of 62 SSc patients in a single center in 1 year period. Medical history and physical examination of patients were reevaluated. Data about organ involvements were obtained from hospital file records. The nutritional status of the patients was assessed with Malnutrition Universal Screening Tool (MUST). Vit B12, homocysteine (except in three patients) and Helicobacter Pylori Immunoglobulin G (H. Pylori IgG) levels were measured in all patients. Vit B12 deficiency was considered as serum Vit B12 level &lt;200 pg/mL or being on Vit B12 replacement therapy. Serum Vit B12 levels of the patients were also grouped as low (&lt;200 pg/mL), borderline (200-300 pg/mL) and normal (&gt;300 pg/mL). Plasma homocysteine levels of the patients were classified as elevated (&gt;9 μmol/L) and hyperhomocysteinemia (&gt;15 μmol/L). Mann-Whitney U and Kruskal-Wallis tests were used to compare parameters among the groups. Correlation was tested by Spearman's correlation coefficient. Results Forty-four (71.0%) patients were defined as Vit B12 deficient; 22 had Vit B12 level &lt;200 pg/mL (four were on Vit B12 replacement therapy) and the remaining 22 had Vit B12 &gt;200 pg/mL and were already on Vit B12 replacement therapy. The percentage of the patients with hyperhomocysteinemia was significantly higher in the group with Vit B12 &lt;200 pg/mL as compared to other groups (P = 0.004) but only 33.3% (7/21) of the patients with Vit B12 &lt;200 pg/mL had hyperhomocysteinemia. There were no statistically significant differences between patients with and without Vit B12 deficiency regarding age, mean disease duration, MUST scores, mean hemoglobin levels, H. Pylori IgG positivity and organ involvements (P &gt; 0.05 for all). Conclusions Vit B12 deficiency is frequent in SSc and has multiple causes. All patients should be monitored for Vit B12 deficiency. The homocysteine levels seem unlikely to be helpful for confirmation of Vit B12 deficiency.","author":[{"dropping-particle":"","family":"Tas Kilic","given":"Diler","non-dropping-particle":"","parse-names":false,"suffix":""},{"dropping-particle":"","family":"Akdogan","given":"Ali","non-dropping-particle":"","parse-names":false,"suffix":""},{"dropping-particle":"","family":"Kilic","given":"Levent","non-dropping-particle":"","parse-names":false,"suffix":""},{"dropping-particle":"","family":"Sari","given":"Alper","non-dropping-particle":"","parse-names":false,"suffix":""},{"dropping-particle":"","family":"Erden","given":"Abdulsamet","non-dropping-particle":"","parse-names":false,"suffix":""},{"dropping-particle":"","family":"Armagan","given":"Berkan","non-dropping-particle":"","parse-names":false,"suffix":""},{"dropping-particle":"","family":"Kilickaya","given":"Muhammed","non-dropping-particle":"","parse-names":false,"suffix":""},{"dropping-particle":"","family":"Kalyoncu","given":"Umut","non-dropping-particle":"","parse-names":false,"suffix":""},{"dropping-particle":"","family":"Turhan","given":"Turan","non-dropping-particle":"","parse-names":false,"suffix":""},{"dropping-particle":"","family":"Kiraz","given":"Sedat","non-dropping-particle":"","parse-names":false,"suffix":""},{"dropping-particle":"","family":"Karaahmetoglu","given":"Selma","non-dropping-particle":"","parse-names":false,"suffix":""}],"container-title":"Journal of Clinical Rheumatology","id":"ITEM-1","issue":"5","issued":{"date-parts":[["2018"]]},"page":"250-254","title":"Evaluation of Vitamin B12 Deficiency and Associated Factors in Patients with Systemic Sclerosis","type":"article-journal","volume":"24"},"uris":["http://www.mendeley.com/documents/?uuid=fed1f092-d420-411d-997c-d052883d9b1e"]}],"mendeley":{"formattedCitation":"&lt;sup&gt;52&lt;/sup&gt;","plainTextFormattedCitation":"52","previouslyFormattedCitation":"&lt;sup&gt;52&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2</w:t>
            </w:r>
            <w:r w:rsidRPr="00614A14">
              <w:rPr>
                <w:rFonts w:ascii="Arial" w:hAnsi="Arial" w:cs="Arial"/>
                <w:color w:val="000000" w:themeColor="text1"/>
                <w:sz w:val="18"/>
                <w:szCs w:val="18"/>
              </w:rPr>
              <w:fldChar w:fldCharType="end"/>
            </w:r>
          </w:p>
        </w:tc>
        <w:tc>
          <w:tcPr>
            <w:tcW w:w="1576" w:type="dxa"/>
          </w:tcPr>
          <w:p w14:paraId="17C033DE"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Low vit B9 was not associated with disease duration &gt;3 year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author":[{"dropping-particle":"","family":"Läubli","given":"J","non-dropping-particle":"","parse-names":false,"suffix":""},{"dropping-particle":"","family":"Dobrota","given":"R","non-dropping-particle":"","parse-names":false,"suffix":""},{"dropping-particle":"","family":"Maurer","given":"B","non-dropping-particle":"","parse-names":false,"suffix":""},{"dropping-particle":"","family":"Jordan","given":"S","non-dropping-particle":"","parse-names":false,"suffix":""},{"dropping-particle":"","family":"Misselwitz","given":"B","non-dropping-particle":"","parse-names":false,"suffix":""},{"dropping-particle":"","family":"Fox","given":"M","non-dropping-particle":"","parse-names":false,"suffix":""},{"dropping-particle":"","family":"Distler","given":"O","non-dropping-particle":"","parse-names":false,"suffix":""},{"dropping-particle":"","family":"Jordan","given":"Suzana","non-dropping-particle":"","parse-names":false,"suffix":""},{"dropping-particle":"","family":"Fox","given":"Mark","non-dropping-particle":"","parse-names":false,"suffix":""},{"dropping-particle":"","family":"Distler","given":"Oliver","non-dropping-particle":"","parse-names":false,"suffix":""}],"id":"ITEM-1","issued":{"date-parts":[["2020"]]},"title":"Impaired micronutrients and prealbumin in patients with established and very early systemic sclerosis","type":"article-journal"},"uris":["http://www.mendeley.com/documents/?uuid=b3ba4e85-6555-42d2-bf02-2d6b52a49f46"]}],"mendeley":{"formattedCitation":"&lt;sup&gt;53&lt;/sup&gt;","plainTextFormattedCitation":"53","previouslyFormattedCitation":"&lt;sup&gt;5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3</w:t>
            </w:r>
            <w:r w:rsidRPr="00614A14">
              <w:rPr>
                <w:rFonts w:ascii="Arial" w:hAnsi="Arial" w:cs="Arial"/>
                <w:color w:val="000000" w:themeColor="text1"/>
                <w:sz w:val="18"/>
                <w:szCs w:val="18"/>
              </w:rPr>
              <w:fldChar w:fldCharType="end"/>
            </w:r>
          </w:p>
        </w:tc>
        <w:tc>
          <w:tcPr>
            <w:tcW w:w="1934" w:type="dxa"/>
            <w:noWrap/>
            <w:hideMark/>
          </w:tcPr>
          <w:p w14:paraId="439290E2"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Elevated </w:t>
            </w:r>
            <w:proofErr w:type="spellStart"/>
            <w:r w:rsidRPr="00614A14">
              <w:rPr>
                <w:rFonts w:ascii="Arial" w:hAnsi="Arial" w:cs="Arial"/>
                <w:color w:val="000000" w:themeColor="text1"/>
                <w:sz w:val="18"/>
                <w:szCs w:val="18"/>
              </w:rPr>
              <w:t>Hcy</w:t>
            </w:r>
            <w:proofErr w:type="spellEnd"/>
            <w:r w:rsidRPr="00614A14">
              <w:rPr>
                <w:rFonts w:ascii="Arial" w:hAnsi="Arial" w:cs="Arial"/>
                <w:color w:val="000000" w:themeColor="text1"/>
                <w:sz w:val="18"/>
                <w:szCs w:val="18"/>
              </w:rPr>
              <w:t xml:space="preserve"> concentration has been correlated with longer disease duratio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12016-008-8105-y","ISSN":"1559-0267","abstract":"The purpose of this study was to investigate plasma homocysteine (Hcy) levels in patients with systemic sclerosis (SSc) and to study the association between plasma Hcy, C677T polymorphism of 5,10-methylenetetrahydrofolate reductase (MTHFR), and the clinical manifestations in SSc. Associations of Hcy level, C677T MTHFR polymorphism, and macrovascular diseases were investigated in 152 patients with SSc and 58 controls. No significant differences in Hcy levels and MTHFR genotypes were found in SSc patients compared to controls or in SSc patients with limited cutaneous compared to diffuse disease. Significantly higher Hcy concentration was observed in patients with macroangiopathy/thromboembolic events compared to patients without such clinical manifestations (p &lt; 0.05). There was significant correlation between age and macrovascular disorders, between Hcy level and the disease duration (r = 0.164; p &lt; 0.05). Seventy-one percent of patients with macrovascular disorders had MTHFR polymorphism. In addition, 45% of patients with hyperhomocysteinemia had pulmonary hypertension. The presence of MTHFR C677T mutation influences the incidence of macrovascular abnormalities in SSc patients. Elevated Hcy levels may be associated with disease duration and the evolution of macrovascular disorders and pulmonary hypertension in SSc.","author":[{"dropping-particle":"","family":"Szamosi","given":"Szilvia","non-dropping-particle":"","parse-names":false,"suffix":""},{"dropping-particle":"","family":"Csiki","given":"Zoltán","non-dropping-particle":"","parse-names":false,"suffix":""},{"dropping-particle":"","family":"Szomják","given":"Edit","non-dropping-particle":"","parse-names":false,"suffix":""},{"dropping-particle":"","family":"Szolnoki","given":"Erzsébet","non-dropping-particle":"","parse-names":false,"suffix":""},{"dropping-particle":"","family":"Szőke","given":"Gabriella","non-dropping-particle":"","parse-names":false,"suffix":""},{"dropping-particle":"","family":"Szekanecz","given":"Zoltán","non-dropping-particle":"","parse-names":false,"suffix":""},{"dropping-particle":"","family":"Szegedi","given":"Gyula","non-dropping-particle":"","parse-names":false,"suffix":""},{"dropping-particle":"","family":"Shoenfeld","given":"Yehuda","non-dropping-particle":"","parse-names":false,"suffix":""},{"dropping-particle":"","family":"Szűcs","given":"Gabriella","non-dropping-particle":"","parse-names":false,"suffix":""}],"container-title":"Clinical Reviews in Allergy &amp; Immunology","id":"ITEM-1","issue":"2","issued":{"date-parts":[["2009"]]},"page":"145-149","title":"Plasma Homocysteine Levels, The Prevalence of Methylenetetrahydrofolate Reductase Gene C677T Polymorphism and Macrovascular Disorders in Systemic Sclerosis: Risk Factors for Accelerated Macrovascular Damage?","type":"article-journal","volume":"36"},"uris":["http://www.mendeley.com/documents/?uuid=f5ff2198-b205-4a17-bbbc-6f6540fe66c5"]}],"mendeley":{"formattedCitation":"&lt;sup&gt;63&lt;/sup&gt;","plainTextFormattedCitation":"63","previouslyFormattedCitation":"&lt;sup&gt;6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63</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although one study found no significant associatio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ISSN":"0315162X","abstract":"Objective. To investigate the correlation between plasma concentration of total homocysteine and pulmonary involvement in patients with limited or diffuse scleroderma (systemic sclerosis, SSc). Methods. Seventy-one patients with scleroderma were divided into 3 groups based on pulmonary involvement: Group A comprised patients without lung involvement (9 cases); Group B patients with lung involvement of mild and moderate stages (44 cases); and Group C patients with lung involvement of severe stage and endstage (18 cases). At the time of evaluation of lung involvement all patients underwent determination of plasma homocysteine concentration. Homocysteine concentration was also measured in 30 healthy controls homogeneous for sex and age. Results. In patients with scleroderma the homocysteine concentration was significantly higher than in controls (11.1 and 6.9 μ mol/l, respectively; p &lt; 0.001). We found a significant association between plasma homocysteine concentration and severity of lung involvement that was not modified by correction for age, time from the diagnosis, type of scleroderma pattern, and serum creatinine and folate levels. Homocysteine concentration progressively increases in scleroderma patients with more severe pulmonary involvement. Subjects with high homocysteine concentration (i.e., ≥ 75th percentile of homocysteine concentration in patients with scleroderma without lung involvement) were mostly present in the group with the greatest lung involvement. Conclusion. High level of homocysteinemia is associated with an increased risk of pulmonary disease in patients with scleroderma. We hypothesize that hyperhomocysteinemia may worsen injury of the endothelium, a key lesion in scleroderma disease, favoring the development of lung involvement. Our data support the hypothesis that homocysteine could be involved in the pathogenetic process of scleroderma pulmonary involvement.","author":[{"dropping-particle":"","family":"Caramaschi","given":"Paola","non-dropping-particle":"","parse-names":false,"suffix":""},{"dropping-particle":"","family":"Martinelli","given":"Nicola","non-dropping-particle":"","parse-names":false,"suffix":""},{"dropping-particle":"","family":"Biasi","given":"Domenico","non-dropping-particle":"","parse-names":false,"suffix":""},{"dropping-particle":"","family":"Carletto","given":"Antonio","non-dropping-particle":"","parse-names":false,"suffix":""},{"dropping-particle":"","family":"Faccini","given":"Giovanni","non-dropping-particle":"","parse-names":false,"suffix":""},{"dropping-particle":"","family":"Volpe","given":"Alessandro","non-dropping-particle":"","parse-names":false,"suffix":""},{"dropping-particle":"","family":"Ferrari","given":"Marcello","non-dropping-particle":"","parse-names":false,"suffix":""},{"dropping-particle":"","family":"Scambi","given":"Cinzia","non-dropping-particle":"","parse-names":false,"suffix":""},{"dropping-particle":"","family":"Bambara","given":"Lisa Maria","non-dropping-particle":"","parse-names":false,"suffix":""}],"container-title":"Journal of Rheumatology","id":"ITEM-1","issue":"2","issued":{"date-parts":[["2003"]]},"page":"298-304","title":"Homocysteine plasma concentration is related to severity of lung impairment in scleroderma","type":"article-journal","volume":"30"},"uris":["http://www.mendeley.com/documents/?uuid=894aa93c-bdb3-48fc-b0bd-e6fd83e81c95"]}],"mendeley":{"formattedCitation":"&lt;sup&gt;61&lt;/sup&gt;","plainTextFormattedCitation":"61","previouslyFormattedCitation":"&lt;sup&gt;61&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61</w:t>
            </w:r>
            <w:r w:rsidRPr="00614A14">
              <w:rPr>
                <w:rFonts w:ascii="Arial" w:hAnsi="Arial" w:cs="Arial"/>
                <w:color w:val="000000" w:themeColor="text1"/>
                <w:sz w:val="18"/>
                <w:szCs w:val="18"/>
              </w:rPr>
              <w:fldChar w:fldCharType="end"/>
            </w:r>
          </w:p>
        </w:tc>
        <w:tc>
          <w:tcPr>
            <w:tcW w:w="2520" w:type="dxa"/>
            <w:noWrap/>
            <w:hideMark/>
          </w:tcPr>
          <w:p w14:paraId="68CD01A5"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No significant association was found between vit C deficiency and disease duratio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8.05.010","ISSN":"18730183","PMID":"30213693","abstract":"Objectives: The purpose of our study was to determine the prevalence and risk factors associated with malnutrition, and selenium (Se) and vitamin C (vitC) deficiencies in systemic sclerosis (SSc) patients. Methods: We included adult SSc patients fulfilling the 2013 ACR/EULAR criteria from the Toulouse University Hospital cohort who underwent a micronutrient workup (including vitC, Se or thiamine levels) between 2011 and 2016. Results: 82 patients were included, mostly women (76%), with a median age of 60 years. SSc was limited in 76% of the cases, with Scl-70 and centromere antibodies in 32% and 44%, respectively. Median disease duration was 7.4 years. Cardiac involvement was noticed in 19% and gastrointestinal tract in and 95%; 9% had pulmonary artery hypertension (PAH) and 63% had interstitial lung disease. Overt malnutrition was present in 14 (17%) patients. Micronutrient deficiencies included Se (35%), vitC (31%) and/or thiamine (6%). Malnourished patients had significantly a higher summed Medsger disease severity scales (7.5 vs. 5, P =.003), lower hemoglobin (10.6 vs. 12.9 g/dL, P &lt;.0001) and vitC levels (3.6 vs. 10.6 mg/L, P =.003). Cardiac involvement was significantly associated with Se deficiency (OR 6.2, IC 95%[1.48–32.70], P =.05). The factors associated with vitC deficiency were malnutrition (OR 8.57, IC 95%[2.16–43.39], P =.003), modified Rodnan skin score ≤ 14 (OR 0.33, IC95[0.11–1], P =.05), PAH (27% in deficient vs. none in non-deficient patients, P =.0006) and esophagitis or Barrett's mucosa (OR 4.05, IC95[1.27–13.54], P =.02). Conclusions: Se testing should be considered as soon as cardiac involvement is suspected. VitC testing should be considered in malnourished SSc patients, especially if skin involvement is extensive.","author":[{"dropping-particle":"","family":"Dupont","given":"Romain","non-dropping-particle":"","parse-names":false,"suffix":""},{"dropping-particle":"","family":"Longué","given":"Mélanie","non-dropping-particle":"","parse-names":false,"suffix":""},{"dropping-particle":"","family":"Galinier","given":"Anne","non-dropping-particle":"","parse-names":false,"suffix":""},{"dropping-particle":"","family":"Cinq Frais","given":"Christel","non-dropping-particle":"","parse-names":false,"suffix":""},{"dropping-particle":"","family":"Ingueneau","given":"Cécile","non-dropping-particle":"","parse-names":false,"suffix":""},{"dropping-particle":"","family":"Astudillo","given":"Léonardo","non-dropping-particle":"","parse-names":false,"suffix":""},{"dropping-particle":"","family":"Arlet","given":"Philippe","non-dropping-particle":"","parse-names":false,"suffix":""},{"dropping-particle":"","family":"Adoue","given":"Daniel","non-dropping-particle":"","parse-names":false,"suffix":""},{"dropping-particle":"","family":"Alric","given":"Laurent","non-dropping-particle":"","parse-names":false,"suffix":""},{"dropping-particle":"","family":"Prévot","given":"Grégoire","non-dropping-particle":"","parse-names":false,"suffix":""},{"dropping-particle":"","family":"Cabarrou","given":"Bastien","non-dropping-particle":"","parse-names":false,"suffix":""},{"dropping-particle":"","family":"Sailler","given":"Laurent","non-dropping-particle":"","parse-names":false,"suffix":""},{"dropping-particle":"","family":"Pugnet","given":"Grégory","non-dropping-particle":"","parse-names":false,"suffix":""}],"container-title":"Autoimmunity Reviews","id":"ITEM-1","issue":"11","issued":{"date-parts":[["2018"]]},"page":"1081-1089","title":"Impact of micronutrient deficiency &amp; malnutrition in systemic sclerosis: Cohort study and literature review","type":"article-journal","volume":"17"},"uris":["http://www.mendeley.com/documents/?uuid=e0a59ad7-6ab8-446d-b292-6369b536a190"]}],"mendeley":{"formattedCitation":"&lt;sup&gt;57&lt;/sup&gt;","plainTextFormattedCitation":"57","previouslyFormattedCitation":"&lt;sup&gt;5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7</w:t>
            </w:r>
            <w:r w:rsidRPr="00614A14">
              <w:rPr>
                <w:rFonts w:ascii="Arial" w:hAnsi="Arial" w:cs="Arial"/>
                <w:color w:val="000000" w:themeColor="text1"/>
                <w:sz w:val="18"/>
                <w:szCs w:val="18"/>
              </w:rPr>
              <w:fldChar w:fldCharType="end"/>
            </w:r>
          </w:p>
        </w:tc>
        <w:tc>
          <w:tcPr>
            <w:tcW w:w="2700" w:type="dxa"/>
            <w:noWrap/>
            <w:hideMark/>
          </w:tcPr>
          <w:p w14:paraId="1BC50517"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patients with disease duration of &gt;3 years showed higher frequency of Zn deficiency.</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author":[{"dropping-particle":"","family":"Läubli","given":"J","non-dropping-particle":"","parse-names":false,"suffix":""},{"dropping-particle":"","family":"Dobrota","given":"R","non-dropping-particle":"","parse-names":false,"suffix":""},{"dropping-particle":"","family":"Maurer","given":"B","non-dropping-particle":"","parse-names":false,"suffix":""},{"dropping-particle":"","family":"Jordan","given":"S","non-dropping-particle":"","parse-names":false,"suffix":""},{"dropping-particle":"","family":"Misselwitz","given":"B","non-dropping-particle":"","parse-names":false,"suffix":""},{"dropping-particle":"","family":"Fox","given":"M","non-dropping-particle":"","parse-names":false,"suffix":""},{"dropping-particle":"","family":"Distler","given":"O","non-dropping-particle":"","parse-names":false,"suffix":""},{"dropping-particle":"","family":"Jordan","given":"Suzana","non-dropping-particle":"","parse-names":false,"suffix":""},{"dropping-particle":"","family":"Fox","given":"Mark","non-dropping-particle":"","parse-names":false,"suffix":""},{"dropping-particle":"","family":"Distler","given":"Oliver","non-dropping-particle":"","parse-names":false,"suffix":""}],"id":"ITEM-1","issued":{"date-parts":[["2020"]]},"title":"Impaired micronutrients and prealbumin in patients with established and very early systemic sclerosis","type":"article-journal"},"uris":["http://www.mendeley.com/documents/?uuid=b3ba4e85-6555-42d2-bf02-2d6b52a49f46"]}],"mendeley":{"formattedCitation":"&lt;sup&gt;53&lt;/sup&gt;","plainTextFormattedCitation":"53","previouslyFormattedCitation":"&lt;sup&gt;5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3</w:t>
            </w:r>
            <w:r w:rsidRPr="00614A14">
              <w:rPr>
                <w:rFonts w:ascii="Arial" w:hAnsi="Arial" w:cs="Arial"/>
                <w:color w:val="000000" w:themeColor="text1"/>
                <w:sz w:val="18"/>
                <w:szCs w:val="18"/>
              </w:rPr>
              <w:fldChar w:fldCharType="end"/>
            </w:r>
          </w:p>
        </w:tc>
      </w:tr>
      <w:tr w:rsidR="00614A14" w:rsidRPr="00614A14" w14:paraId="0BAE670B" w14:textId="77777777" w:rsidTr="008E1445">
        <w:trPr>
          <w:cnfStyle w:val="000000100000" w:firstRow="0" w:lastRow="0" w:firstColumn="0" w:lastColumn="0" w:oddVBand="0" w:evenVBand="0" w:oddHBand="1" w:evenHBand="0" w:firstRowFirstColumn="0" w:firstRowLastColumn="0" w:lastRowFirstColumn="0" w:lastRowLastColumn="0"/>
          <w:trHeight w:val="2582"/>
        </w:trPr>
        <w:tc>
          <w:tcPr>
            <w:cnfStyle w:val="001000000000" w:firstRow="0" w:lastRow="0" w:firstColumn="1" w:lastColumn="0" w:oddVBand="0" w:evenVBand="0" w:oddHBand="0" w:evenHBand="0" w:firstRowFirstColumn="0" w:firstRowLastColumn="0" w:lastRowFirstColumn="0" w:lastRowLastColumn="0"/>
            <w:tcW w:w="1615" w:type="dxa"/>
          </w:tcPr>
          <w:p w14:paraId="52FB5A46"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Disease severity</w:t>
            </w:r>
          </w:p>
        </w:tc>
        <w:tc>
          <w:tcPr>
            <w:tcW w:w="2430" w:type="dxa"/>
          </w:tcPr>
          <w:p w14:paraId="0FC31676" w14:textId="77777777" w:rsidR="00614A14" w:rsidRPr="00614A14" w:rsidRDefault="00614A14" w:rsidP="00614A14">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May be associated with disease severity on the basis of increased organ involvemen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10067-010-1478-3","ISSN":"07703198","abstract":"Vitamin D displays many extraosseous immunomodulatory effects. The aim of the study was to evaluate the level of vitamin D in patients with systemic sclerosis (SSc) and to analyze the associations between the concentration of the vitamin and clinical manifestations. In March-April 2009, 65 consecutive SSc patients underwent evaluation of vitamin D concentrations by the LIAISON immunoassay (normal 30-100 ng/ml). Serum levels between 10 and 30 ng/ml were classified as vitamin D insufficiency, while concentrations &lt;10 ng/ml as vitamin D deficiency. None of the patients were receiving vitamin D supplementation at the time of or during the year prior to study entry. The mean level of vitamin D was 15.8±9.1 ng/ml. Only three cases showed normal values; vitamin D insufficiency and deficiency were found in 43 and 19 cases, respectively. Patients with vitamin D deficiency showed longer disease duration (13.1±6.8 versus 9.4±5.5 years, P=0.026), lower diffusing lung capacity for carbon monoxide (63.7±12.4 versus 76.4±20.2, P=0.014), higher estimated pulmonary artery pressure (28.9±9.9 versus 22.8±10.4, P=0.037) and higher values of ESR (40±25 versus 23±13 mm/h, P=0.001) and of CRP (7±7 and 4±2 mg/l, P=0.004) in comparison with patients with vitamin D insufficiency; moreover, late nailfold videocapillaroscopic pattern was more frequently found (52.6% versus 18.6%, P=0.013). None of the patients showed evidence of overt mal-absorption. Low levels of vitamin D are very frequent in patients with SSc. Intestinal involvement is not likely the cause of vitamin D deficit; other factors such as skin hyperpigmentation and reduced sun exposition for psychological and social reasons may be implicated. Patients with vitamin D deficiency showed more severe disease in comparison with patients with vitamin D insufficiency, above all concerning lung involvement. Further trials are awaited to determine whether vitamin D could represent a modifiable factor able to interfere with SSc evolution. © 2010 Clinical Rheumatology.","author":[{"dropping-particle":"","family":"Caramaschi","given":"Paola","non-dropping-particle":"","parse-names":false,"suffix":""},{"dropping-particle":"","family":"Dalla Gassa","given":"Alessandra","non-dropping-particle":"","parse-names":false,"suffix":""},{"dropping-particle":"","family":"Ruzzenente","given":"Orazio","non-dropping-particle":"","parse-names":false,"suffix":""},{"dropping-particle":"","family":"Volpe","given":"Alessandro","non-dropping-particle":"","parse-names":false,"suffix":""},{"dropping-particle":"","family":"Ravagnani","given":"Viviana","non-dropping-particle":"","parse-names":false,"suffix":""},{"dropping-particle":"","family":"Tinazzi","given":"Ilaria","non-dropping-particle":"","parse-names":false,"suffix":""},{"dropping-particle":"","family":"Barausse","given":"Giovanni","non-dropping-particle":"","parse-names":false,"suffix":""},{"dropping-particle":"","family":"Bambara","given":"Lisa M.","non-dropping-particle":"","parse-names":false,"suffix":""},{"dropping-particle":"","family":"Biasi","given":"Domenico","non-dropping-particle":"","parse-names":false,"suffix":""}],"container-title":"Clinical Rheumatology","id":"ITEM-1","issue":"12","issued":{"date-parts":[["2010"]]},"page":"1419-1425","title":"Very low levels of vitamin D in systemic sclerosis patients","type":"article-journal","volume":"29"},"uris":["http://www.mendeley.com/documents/?uuid=9f30f4d1-4695-46fa-9865-103afea62ece"]}],"mendeley":{"formattedCitation":"&lt;sup&gt;26&lt;/sup&gt;","plainTextFormattedCitation":"26","previouslyFormattedCitation":"&lt;sup&gt;26&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6</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vertAlign w:val="superscript"/>
              </w:rPr>
              <w: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2147/DDDT.S144860","ISSN":"11778881","abstract":"Purpose: This study aimed to investigate the association between vitamin D and systemic sclerosis (SSc) by meta-analysis. Methods: A comprehensive search was performed through June 12, 2017. Pooled standardized mean difference (SMD) was used to estimate the mean vitamin D difference between case and control groups (or between diffused- and limited-type SSc). Pooled risk ratios (RRs) with 95% confidence intervals (CIs) were used to assess the impact of vitamin D level on clinical characteristics of SSc patients. All statistical analyses were performed using Revman 5.0 software. Results: The search yielded six studies with a total of 554 SSc patients and 321 healthy controls. The meta-analysis showed that SSc patients suffered from decreased vitamin D levels (SMD =-8.72 ng/mL; 95% CI: -10.11 to -7.32) compared with healthy controls. The meta-analysis results of three studies with 240 SSc patients (93 diffused-type and 147 limited-type SSc patients) showed that diffused-type SSc patients exhibited lower vitamin D levels (SMD =-4.71 ng/mL; 95% CI: -8.98 to -0.44) compared with limited-type SSc patients. However, vitamin D level was not found to be associated with Rodnan score (SMD =-2.29 ng/mL, 95% CI: -8.49 to 3.91, P=0.47), systolic pulmonary pressure (SMD =-1.68 ng/mL, 95% CI: -10.79 to 7.43, P=0.72), gastrointestinal ulcer (RR =1.01, 95% CI: 0.53-1.93, P=0.98), or pulmonary involvement (RR =1.01, 95% CI: 0.36-2.86, P=0.99) in SSc patients. Conclusion: SSc patients exhibited lower vitamin D levels compared with healthy controls. Vitamin D levels in diffused-type SSc patients were significantly lower than those in limited-type SSc patients. The severity of clinical features was not associated with the extent of vitamin D deficit. Therefore, we hypothesize that SSc patients, especially diffused type, have lower vitamin D levels, and that the decrease of vitamin D levels might not be an accelerating factor of SSc severity.","author":[{"dropping-particle":"","family":"An","given":"Lin","non-dropping-particle":"","parse-names":false,"suffix":""},{"dropping-particle":"","family":"Sun","given":"Ming Hui","non-dropping-particle":"","parse-names":false,"suffix":""},{"dropping-particle":"","family":"Chen","given":"Feng","non-dropping-particle":"","parse-names":false,"suffix":""},{"dropping-particle":"","family":"Li","given":"Jin Ran","non-dropping-particle":"","parse-names":false,"suffix":""}],"container-title":"Drug Design, Development and Therapy","id":"ITEM-1","issued":{"date-parts":[["2017"]]},"page":"3119-3125","title":"Vitamin D levels in systemic sclerosis patients: A meta-analysis","type":"article-journal","volume":"11"},"uris":["http://www.mendeley.com/documents/?uuid=663e81f3-47d0-4c31-a404-ed4d6703a7f0"]}],"mendeley":{"formattedCitation":"&lt;sup&gt;34&lt;/sup&gt;","plainTextFormattedCitation":"34","previouslyFormattedCitation":"&lt;sup&gt;3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4</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vertAlign w:val="superscript"/>
              </w:rPr>
              <w: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5152/eurjrheum.2015.0065","ISSN":"21479720","abstract":"OBJECTIVE: Vitamin D has pleiotropic effects including immunomodulatory, cardioprotective, and antifibrotic properties and is thus able to modulate the three main links in scleroderma pathogenesis. The aim of the study was to evaluate the level of vitamin D in patients with systemic sclerosis and to analyze the associations between the concentration of vitamin D and the features of systemic sclerosis. MATERIAL AND METHODS: Fifty-one consecutive patients were evaluated for visceral involvement, immunological profile, activity, severity scores, and quality of life. The vitamin D status was evaluated by measuring the 25hydroxy-hydroxyvitamin D serum levels. RESULTS: The mean vitamin D level was 17.06+/-9.13 ng/dL. Only 9.8% of the patients had optimal vitamin D levels; 66.66% of them had insufficient 25(OH)D levels, while 23.52% had deficient levels. No correlation was found between vitamin D concentration and age, sex, autoantibody profile, extent of skin involvement, or vitamin D supplementation. Vitamin D levels were correlated with the diffusing capacity of the lung for carbon monoxide (p=0.019, r=0.353), diastolic dysfunction (p=0.033, r=-0.318), digital contractures (p=0.036, r=-0.298), and muscle weakness (p=0.015, r=-0.377) and had a trend for negative correlation with pulmonary hypertension (p=0.053, r=-0.29). CONCLUSION: Low levels of vitamin D are very common in systemic sclerosis. Poor vitamin status seems to be related with a more aggressive disease with multivisceral and severe organ involvement, especially pulmonary and cardiac involvement.","author":[{"dropping-particle":"","family":"Groseanu","given":"Laura","non-dropping-particle":"","parse-names":false,"suffix":""},{"dropping-particle":"","family":"Bojinca","given":"Violeta","non-dropping-particle":"","parse-names":false,"suffix":""},{"dropping-particle":"","family":"Gudu","given":"Tania","non-dropping-particle":"","parse-names":false,"suffix":""},{"dropping-particle":"","family":"Saulescu","given":"Ioana","non-dropping-particle":"","parse-names":false,"suffix":""},{"dropping-particle":"","family":"Predeteanu","given":"Denisa","non-dropping-particle":"","parse-names":false,"suffix":""},{"dropping-particle":"","family":"Balanescu","given":"Andra","non-dropping-particle":"","parse-names":false,"suffix":""},{"dropping-particle":"","family":"Berghea","given":"Florian","non-dropping-particle":"","parse-names":false,"suffix":""},{"dropping-particle":"","family":"Opris","given":"Daniela","non-dropping-particle":"","parse-names":false,"suffix":""},{"dropping-particle":"","family":"Borangiu","given":"Andreea","non-dropping-particle":"","parse-names":false,"suffix":""},{"dropping-particle":"","family":"Constantinescu","given":"Cosmin","non-dropping-particle":"","parse-names":false,"suffix":""},{"dropping-particle":"","family":"Negru","given":"Magda","non-dropping-particle":"","parse-names":false,"suffix":""},{"dropping-particle":"","family":"Ionescu","given":"Ruxandra","non-dropping-particle":"","parse-names":false,"suffix":""}],"container-title":"European Journal of Rheumatology","id":"ITEM-1","issue":"2","issued":{"date-parts":[["2016"]]},"page":"50-55","title":"Low vitamin D status in systemic sclerosis and the impact on disease phenotype","type":"article-journal","volume":"3"},"uris":["http://www.mendeley.com/documents/?uuid=81dee3d1-2654-406f-bf7b-7c78559dda4e"]}],"mendeley":{"formattedCitation":"&lt;sup&gt;39&lt;/sup&gt;","plainTextFormattedCitation":"39","previouslyFormattedCitation":"&lt;sup&gt;39&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9</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vertAlign w:val="superscript"/>
              </w:rPr>
              <w: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00296-011-2150-1","ISBN":"0029601121501","ISSN":"01728172","abstract":"In this case-control study, our first aim was to evaluate the bone mineral density (BMD) in women with systemic sclerosis (SSc) and its correlates. Secondarily, we aimed to evaluate 25-hydroxyvitamin D3 status and its relationships with disease parameters and BMD. Sixty patients with SSc and 60 ageand gender-matched controls were included in the absence of confounding factors that interfere with bone metabolism. Body mass index, menopausal status, familial history of osteoporosis and/or fractures; personal fracture history; exercise activity and laboratory parameters of bone metabolism were assessed in patients and controls. BMD was measured by using a dual-energy X-ray absorptiometry in lumbar spine (L1-L4) and femoral neck. The 25-hydroxyvitamin D3 was measured in a subgroup of 30 patients and in a subgroup of 30 matched controls. Systemic manifestations of SSc, biological inflammatory parameters, functional disability (scleroderma health assessment questionnaire (S-HAQ)) and immunological status of disease were collected in patients' group. The mean age of patients was 49.44 ± 13.07 years versus 49.55 ± 12.11 in controls. The mean disease duration was 9.63 ± 5.9 years. SSc patients had a significantly earlier age and longer duration of menopause than controls (P = 0.003). Phosphocalcic metabolism parameters were within normal ranges in both groups. BMD was significantly lower in SSc patients than in controls both in lumbar spine (-2.97 ± 0.25 in patients vs. 0.46 ± 0.11 in controls) and femoral neck (-1.93 ± 0.32 in patients vs. -0.81 ± 0.69 in controls) (P &lt; 0.01). Thirty-six (60%) patients versus 15 (25%) controls had osteoporosis and 19 (31.7%) patients versus 13 (21.7%) controls had osteopenia (P &lt; 0.01). In correlation analysis and in multiple regression models, there were significant correlations between BMD and longer duration of SSc, severe joint involvement (severe joint pain and erosive arthropathy), malabsorption syndrome and the positivity of anti-DNA topoisomerase I antibodies. Also, we found very low levels of vitamin D (10.88 ± 2.68 ng/ml) comparing to controls (57.41 ± 4.18 ng/ml) (P = 0.001). Vitamin D levels were correlated with the severity of joint pain, with immunological status and with BMD in lumbar spine and femoral neck (P &lt; 0.01). In our sample, we state the importance of decreased BMD in Moroccan women with SSc with a high frequency of osteoporosis comparing to healthy controls. Bone loss seems to be associated with prolong…","author":[{"dropping-particle":"","family":"Ibn Yacoub","given":"Yousra","non-dropping-particle":"","parse-names":false,"suffix":""},{"dropping-particle":"","family":"Amine","given":"Bouchra","non-dropping-particle":"","parse-names":false,"suffix":""},{"dropping-particle":"","family":"Laatiris","given":"Assia","non-dropping-particle":"","parse-names":false,"suffix":""},{"dropping-particle":"","family":"Wafki","given":"Fahd","non-dropping-particle":"","parse-names":false,"suffix":""},{"dropping-particle":"","family":"Znat","given":"Fatima","non-dropping-particle":"","parse-names":false,"suffix":""},{"dropping-particle":"","family":"Hajjaj-Hassouni","given":"Najia","non-dropping-particle":"","parse-names":false,"suffix":""}],"container-title":"Rheumatology International","id":"ITEM-1","issue":"10","issued":{"date-parts":[["2012"]]},"page":"3143-3148","title":"Bone density in Moroccan women with systemic scleroderma and its relationships with disease-related parameters and vitamin D status","type":"article-journal","volume":"32"},"uris":["http://www.mendeley.com/documents/?uuid=d31393b4-d1e2-46e7-a73e-37ff05d91e46"]}],"mendeley":{"formattedCitation":"&lt;sup&gt;45&lt;/sup&gt;","plainTextFormattedCitation":"45","previouslyFormattedCitation":"&lt;sup&gt;45&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45</w:t>
            </w:r>
            <w:r w:rsidRPr="00614A14">
              <w:rPr>
                <w:rFonts w:ascii="Arial" w:hAnsi="Arial" w:cs="Arial"/>
                <w:color w:val="000000" w:themeColor="text1"/>
                <w:sz w:val="18"/>
                <w:szCs w:val="18"/>
              </w:rPr>
              <w:fldChar w:fldCharType="end"/>
            </w:r>
          </w:p>
          <w:p w14:paraId="4A4156FA" w14:textId="77777777" w:rsidR="00614A14" w:rsidRPr="00614A14" w:rsidRDefault="00614A14" w:rsidP="00614A14">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When disease severity is defined based on validated scales (i.e., </w:t>
            </w:r>
            <w:proofErr w:type="spellStart"/>
            <w:r w:rsidRPr="00614A14">
              <w:rPr>
                <w:rFonts w:ascii="Arial" w:hAnsi="Arial" w:cs="Arial"/>
                <w:color w:val="000000" w:themeColor="text1"/>
                <w:sz w:val="18"/>
                <w:szCs w:val="18"/>
              </w:rPr>
              <w:t>Medsger’s</w:t>
            </w:r>
            <w:proofErr w:type="spellEnd"/>
            <w:r w:rsidRPr="00614A14">
              <w:rPr>
                <w:rFonts w:ascii="Arial" w:hAnsi="Arial" w:cs="Arial"/>
                <w:color w:val="000000" w:themeColor="text1"/>
                <w:sz w:val="18"/>
                <w:szCs w:val="18"/>
              </w:rPr>
              <w:t xml:space="preserve"> DSS), the majority of studies found no significant associatio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899/jrheum.081287","ISSN":"0315162X","abstract":"Objective. To investigate 25-OH vitamin D concentrations in 2 independent systemic sclerosis (SSc) populations from France and Italy. Methods. We studied 156 consecutive SSc patients comparable for demographic characteristics: 90 from Northern France and 66 from Southern Italy. 25-OH vitamin D, intact parathyroid hormone, and serum total calcium and phosphorus were measured in all patients. Vitamin D concentrations &lt; 30 ng/ml were considered insufficiency, while values &lt; 10 ng/ml were classified as deficiency. Results. Vitamin D insufficiency and deficiency rates were very high and comparable between the 2 populations: 74/90 (82%) versus 57/66 (86%) for insufficiency and 29/90 (32%) versus 15/66 (23%) for deficiency, respectively, in the French and Italian patients. They were not influenced by vitamin D supplementation, which was not statistically different in the 2 groups. In the combined populations, a significant negative correlation was found between low vitamin D levels and European Disease Activity Score (p = 0.04, r = -0.17) and an even more significant correlation was found with acute-phase reactants (p = 0.004, r = -0.23 for erythrocyte sedimentation rate), and low levels of vitamin D were associated with the systolic pulmonary artery pressure (sPAP) estimated by echocardiography (p = 0.004). In multivariate analysis, vitamin D deficiency was associated with sPAP (p = 0.02). Conclusion. Vitamin D deficiency was very common in the 2 SSc populations, independent of geographic origin and vitamin D supplementation. This suggests that common vitamin D supplementation does not correct the deficiency in SSc patients, and that a higher dose is probably needed, especially in those with high inflammatory activity or severe disease. The Journal of Rheumatology Copyright © 2009. All rights reserved.","author":[{"dropping-particle":"","family":"Vacca","given":"Alessandra","non-dropping-particle":"","parse-names":false,"suffix":""},{"dropping-particle":"","family":"Cormier","given":"Catherine","non-dropping-particle":"","parse-names":false,"suffix":""},{"dropping-particle":"","family":"Piras","given":"Martina","non-dropping-particle":"","parse-names":false,"suffix":""},{"dropping-particle":"","family":"Mathieu","given":"Alessandro","non-dropping-particle":"","parse-names":false,"suffix":""},{"dropping-particle":"","family":"Kahan","given":"Andre","non-dropping-particle":"","parse-names":false,"suffix":""},{"dropping-particle":"","family":"Allanore","given":"Yannick","non-dropping-particle":"","parse-names":false,"suffix":""}],"container-title":"Journal of Rheumatology","id":"ITEM-1","issue":"9","issued":{"date-parts":[["2009"]]},"page":"1924-1929","title":"Vitamin D deficiency and insufficiency in 2 independent cohorts of patients with systemic sclerosis","type":"article-journal","volume":"36"},"uris":["http://www.mendeley.com/documents/?uuid=7a9bb869-4e9b-41e2-8ebb-6f8d676b5ecd"]},{"id":"ITEM-2","itemData":{"DOI":"10.5152/eurjrheum.2015.0065","ISSN":"21479720","abstract":"OBJECTIVE: Vitamin D has pleiotropic effects including immunomodulatory, cardioprotective, and antifibrotic properties and is thus able to modulate the three main links in scleroderma pathogenesis. The aim of the study was to evaluate the level of vitamin D in patients with systemic sclerosis and to analyze the associations between the concentration of vitamin D and the features of systemic sclerosis. MATERIAL AND METHODS: Fifty-one consecutive patients were evaluated for visceral involvement, immunological profile, activity, severity scores, and quality of life. The vitamin D status was evaluated by measuring the 25hydroxy-hydroxyvitamin D serum levels. RESULTS: The mean vitamin D level was 17.06+/-9.13 ng/dL. Only 9.8% of the patients had optimal vitamin D levels; 66.66% of them had insufficient 25(OH)D levels, while 23.52% had deficient levels. No correlation was found between vitamin D concentration and age, sex, autoantibody profile, extent of skin involvement, or vitamin D supplementation. Vitamin D levels were correlated with the diffusing capacity of the lung for carbon monoxide (p=0.019, r=0.353), diastolic dysfunction (p=0.033, r=-0.318), digital contractures (p=0.036, r=-0.298), and muscle weakness (p=0.015, r=-0.377) and had a trend for negative correlation with pulmonary hypertension (p=0.053, r=-0.29). CONCLUSION: Low levels of vitamin D are very common in systemic sclerosis. Poor vitamin status seems to be related with a more aggressive disease with multivisceral and severe organ involvement, especially pulmonary and cardiac involvement.","author":[{"dropping-particle":"","family":"Groseanu","given":"Laura","non-dropping-particle":"","parse-names":false,"suffix":""},{"dropping-particle":"","family":"Bojinca","given":"Violeta","non-dropping-particle":"","parse-names":false,"suffix":""},{"dropping-particle":"","family":"Gudu","given":"Tania","non-dropping-particle":"","parse-names":false,"suffix":""},{"dropping-particle":"","family":"Saulescu","given":"Ioana","non-dropping-particle":"","parse-names":false,"suffix":""},{"dropping-particle":"","family":"Predeteanu","given":"Denisa","non-dropping-particle":"","parse-names":false,"suffix":""},{"dropping-particle":"","family":"Balanescu","given":"Andra","non-dropping-particle":"","parse-names":false,"suffix":""},{"dropping-particle":"","family":"Berghea","given":"Florian","non-dropping-particle":"","parse-names":false,"suffix":""},{"dropping-particle":"","family":"Opris","given":"Daniela","non-dropping-particle":"","parse-names":false,"suffix":""},{"dropping-particle":"","family":"Borangiu","given":"Andreea","non-dropping-particle":"","parse-names":false,"suffix":""},{"dropping-particle":"","family":"Constantinescu","given":"Cosmin","non-dropping-particle":"","parse-names":false,"suffix":""},{"dropping-particle":"","family":"Negru","given":"Magda","non-dropping-particle":"","parse-names":false,"suffix":""},{"dropping-particle":"","family":"Ionescu","given":"Ruxandra","non-dropping-particle":"","parse-names":false,"suffix":""}],"container-title":"European Journal of Rheumatology","id":"ITEM-2","issue":"2","issued":{"date-parts":[["2016"]]},"page":"50-55","title":"Low vitamin D status in systemic sclerosis and the impact on disease phenotype","type":"article-journal","volume":"3"},"uris":["http://www.mendeley.com/documents/?uuid=81dee3d1-2654-406f-bf7b-7c78559dda4e"]}],"mendeley":{"formattedCitation":"&lt;sup&gt;30,39&lt;/sup&gt;","plainTextFormattedCitation":"30,39","previouslyFormattedCitation":"&lt;sup&gt;30,39&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0,39</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vertAlign w:val="superscript"/>
              </w:rPr>
              <w: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390/ijms17122103","ISSN":"14220067","abstract":"Vitamin D status has been linked to immune system and autoimmune disorders; in fact, low levels of vitamin D are common in many autoimmune disorders. The aims of our study were to assess the prevalence of vitamin D insufficiency and the possible correlation with clinical parameters in systemic sclerosis (SSc). We recruited 40 patients (38 female and two male) with scleroderma and 40 healthy controls matched for age and gender. Demographic and clinical parameters were recorded and the 25-hydroxivitamin D3 serum levels were measured. Serum 25-hydroxivitamin D3 levels were significantly lower in patients with systemic sclerosis than in the control group. The prevalence of 25-hydroxivitamin D3 insufficiency was 50% in the patients and 22.5% in the control group. A statistically significant association was observed between the insufficiency of 25-hydroxivitamin D3 and skin involvement (p = 0.02) and echocardiography systolic pulmonary artery pressure &gt;35 mmHg (p = 0.02). Our data show that the systemic sclerosis group has significantly lower serum 25-hydroxivitamin D3 concentrations compared to the control group; skin involvement and pulmonary hypertension are associated with vitamin D3 insufficiency.","author":[{"dropping-particle":"","family":"Atteritano","given":"Marco","non-dropping-particle":"","parse-names":false,"suffix":""},{"dropping-particle":"","family":"Santoro","given":"Domenico","non-dropping-particle":"","parse-names":false,"suffix":""},{"dropping-particle":"","family":"Corallo","given":"Giorgio","non-dropping-particle":"","parse-names":false,"suffix":""},{"dropping-particle":"","family":"Visalli","given":"Elisa","non-dropping-particle":"","parse-names":false,"suffix":""},{"dropping-particle":"","family":"Buemi","given":"Michele","non-dropping-particle":"","parse-names":false,"suffix":""},{"dropping-particle":"","family":"Catalano","given":"Antonino","non-dropping-particle":"","parse-names":false,"suffix":""},{"dropping-particle":"","family":"Lasco","given":"Antonino","non-dropping-particle":"","parse-names":false,"suffix":""},{"dropping-particle":"","family":"Bitto","given":"Alessandra","non-dropping-particle":"","parse-names":false,"suffix":""},{"dropping-particle":"","family":"Squadrito","given":"Francesco","non-dropping-particle":"","parse-names":false,"suffix":""}],"container-title":"International Journal of Molecular Sciences","id":"ITEM-1","issue":"12","issued":{"date-parts":[["2016"]]},"page":"1-8","title":"Skin involvement and pulmonary hypertension are associated with vitamin D insufficiency in scleroderma","type":"article-journal","volume":"17"},"uris":["http://www.mendeley.com/documents/?uuid=59161ba9-9382-49c5-a1b9-aa0422cdf067"]}],"mendeley":{"formattedCitation":"&lt;sup&gt;44&lt;/sup&gt;","plainTextFormattedCitation":"44","previouslyFormattedCitation":"&lt;sup&gt;4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44</w:t>
            </w:r>
            <w:r w:rsidRPr="00614A14">
              <w:rPr>
                <w:rFonts w:ascii="Arial" w:hAnsi="Arial" w:cs="Arial"/>
                <w:color w:val="000000" w:themeColor="text1"/>
                <w:sz w:val="18"/>
                <w:szCs w:val="18"/>
              </w:rPr>
              <w:fldChar w:fldCharType="end"/>
            </w:r>
          </w:p>
        </w:tc>
        <w:tc>
          <w:tcPr>
            <w:tcW w:w="1800" w:type="dxa"/>
          </w:tcPr>
          <w:p w14:paraId="47B291CE"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tcW w:w="1576" w:type="dxa"/>
          </w:tcPr>
          <w:p w14:paraId="289075A3"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tcW w:w="1934" w:type="dxa"/>
            <w:noWrap/>
          </w:tcPr>
          <w:p w14:paraId="48FDB3F9"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tcW w:w="2520" w:type="dxa"/>
            <w:noWrap/>
          </w:tcPr>
          <w:p w14:paraId="47EE356B"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Vit C deficiency associated with more severe disease, as assessed by the summed </w:t>
            </w:r>
            <w:proofErr w:type="spellStart"/>
            <w:r w:rsidRPr="00614A14">
              <w:rPr>
                <w:rFonts w:ascii="Arial" w:hAnsi="Arial" w:cs="Arial"/>
                <w:color w:val="000000" w:themeColor="text1"/>
                <w:sz w:val="18"/>
                <w:szCs w:val="18"/>
              </w:rPr>
              <w:t>Medsger’s</w:t>
            </w:r>
            <w:proofErr w:type="spellEnd"/>
            <w:r w:rsidRPr="00614A14">
              <w:rPr>
                <w:rFonts w:ascii="Arial" w:hAnsi="Arial" w:cs="Arial"/>
                <w:color w:val="000000" w:themeColor="text1"/>
                <w:sz w:val="18"/>
                <w:szCs w:val="18"/>
              </w:rPr>
              <w:t xml:space="preserve"> DS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8.05.010","ISSN":"18730183","PMID":"30213693","abstract":"Objectives: The purpose of our study was to determine the prevalence and risk factors associated with malnutrition, and selenium (Se) and vitamin C (vitC) deficiencies in systemic sclerosis (SSc) patients. Methods: We included adult SSc patients fulfilling the 2013 ACR/EULAR criteria from the Toulouse University Hospital cohort who underwent a micronutrient workup (including vitC, Se or thiamine levels) between 2011 and 2016. Results: 82 patients were included, mostly women (76%), with a median age of 60 years. SSc was limited in 76% of the cases, with Scl-70 and centromere antibodies in 32% and 44%, respectively. Median disease duration was 7.4 years. Cardiac involvement was noticed in 19% and gastrointestinal tract in and 95%; 9% had pulmonary artery hypertension (PAH) and 63% had interstitial lung disease. Overt malnutrition was present in 14 (17%) patients. Micronutrient deficiencies included Se (35%), vitC (31%) and/or thiamine (6%). Malnourished patients had significantly a higher summed Medsger disease severity scales (7.5 vs. 5, P =.003), lower hemoglobin (10.6 vs. 12.9 g/dL, P &lt;.0001) and vitC levels (3.6 vs. 10.6 mg/L, P =.003). Cardiac involvement was significantly associated with Se deficiency (OR 6.2, IC 95%[1.48–32.70], P =.05). The factors associated with vitC deficiency were malnutrition (OR 8.57, IC 95%[2.16–43.39], P =.003), modified Rodnan skin score ≤ 14 (OR 0.33, IC95[0.11–1], P =.05), PAH (27% in deficient vs. none in non-deficient patients, P =.0006) and esophagitis or Barrett's mucosa (OR 4.05, IC95[1.27–13.54], P =.02). Conclusions: Se testing should be considered as soon as cardiac involvement is suspected. VitC testing should be considered in malnourished SSc patients, especially if skin involvement is extensive.","author":[{"dropping-particle":"","family":"Dupont","given":"Romain","non-dropping-particle":"","parse-names":false,"suffix":""},{"dropping-particle":"","family":"Longué","given":"Mélanie","non-dropping-particle":"","parse-names":false,"suffix":""},{"dropping-particle":"","family":"Galinier","given":"Anne","non-dropping-particle":"","parse-names":false,"suffix":""},{"dropping-particle":"","family":"Cinq Frais","given":"Christel","non-dropping-particle":"","parse-names":false,"suffix":""},{"dropping-particle":"","family":"Ingueneau","given":"Cécile","non-dropping-particle":"","parse-names":false,"suffix":""},{"dropping-particle":"","family":"Astudillo","given":"Léonardo","non-dropping-particle":"","parse-names":false,"suffix":""},{"dropping-particle":"","family":"Arlet","given":"Philippe","non-dropping-particle":"","parse-names":false,"suffix":""},{"dropping-particle":"","family":"Adoue","given":"Daniel","non-dropping-particle":"","parse-names":false,"suffix":""},{"dropping-particle":"","family":"Alric","given":"Laurent","non-dropping-particle":"","parse-names":false,"suffix":""},{"dropping-particle":"","family":"Prévot","given":"Grégoire","non-dropping-particle":"","parse-names":false,"suffix":""},{"dropping-particle":"","family":"Cabarrou","given":"Bastien","non-dropping-particle":"","parse-names":false,"suffix":""},{"dropping-particle":"","family":"Sailler","given":"Laurent","non-dropping-particle":"","parse-names":false,"suffix":""},{"dropping-particle":"","family":"Pugnet","given":"Grégory","non-dropping-particle":"","parse-names":false,"suffix":""}],"container-title":"Autoimmunity Reviews","id":"ITEM-1","issue":"11","issued":{"date-parts":[["2018"]]},"page":"1081-1089","title":"Impact of micronutrient deficiency &amp; malnutrition in systemic sclerosis: Cohort study and literature review","type":"article-journal","volume":"17"},"uris":["http://www.mendeley.com/documents/?uuid=e0a59ad7-6ab8-446d-b292-6369b536a190"]}],"mendeley":{"formattedCitation":"&lt;sup&gt;57&lt;/sup&gt;","plainTextFormattedCitation":"57","previouslyFormattedCitation":"&lt;sup&gt;5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7</w:t>
            </w:r>
            <w:r w:rsidRPr="00614A14">
              <w:rPr>
                <w:rFonts w:ascii="Arial" w:hAnsi="Arial" w:cs="Arial"/>
                <w:color w:val="000000" w:themeColor="text1"/>
                <w:sz w:val="18"/>
                <w:szCs w:val="18"/>
              </w:rPr>
              <w:fldChar w:fldCharType="end"/>
            </w:r>
          </w:p>
        </w:tc>
        <w:tc>
          <w:tcPr>
            <w:tcW w:w="2700" w:type="dxa"/>
            <w:noWrap/>
          </w:tcPr>
          <w:p w14:paraId="18841B2C" w14:textId="77777777" w:rsidR="00614A14" w:rsidRPr="00614A14" w:rsidRDefault="00614A14" w:rsidP="00614A14">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 xml:space="preserve">When severity was defined based on extent of organ involvement,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patients with skin involvement had lower Se levels compared to those without i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390/nu12061894","ISSN":"2072-6643","abstract":"Circulating selenoprotein P (SELENOP) constitutes an established biomarker of Se status. SELENOP concentrations are reduced in inflammation and severe disease. Recently, elevated SELENOP levels have been suggested as diagnostic marker and therapeutic target in pulmonary arterial hypertension (PAH). We decided to re-evaluate this hypothesis. A group of healthy controls (n = 30) was compared with patients suffering from systemic sclerosis (SSc, n = 66), one third with SSc-related PAH. Serum was analysed for trace elements and protein biomarkers, namely SELENOP, glutathione peroxidase 3 (GPx3) and ceruloplasmin (CP). Compared to controls, patients with SSc-related PAH displayed reduced serum Se (91 ± 2 vs. 68 ± 2 µg/L) and SELENOP concentrations (3.7 ± 0.8 vs. 2.7 ± 0.9 mg/L), along with lower GPx3 activity (278 ± 40 vs. 231 ± 54 U/L). All three biomarkers of Se status were particularly low in patients with skin involvement. Serum Cu was not different between the groups, but patients with SSc-related PAH showed elevated ratios of Cu/Se and CP/SELENOP as compared to controls. Our data indicate that patients with SSc-related PAH are characterized by reduced Se status in combination with elevated CP, in line with other inflammatory diseases. Further analyses are needed to verify the diagnostic value of these TE-related biomarkers in PAH.","author":[{"dropping-particle":"","family":"Sun","given":"Qian","non-dropping-particle":"","parse-names":false,"suffix":""},{"dropping-particle":"","family":"Hackler","given":"Julian","non-dropping-particle":"","parse-names":false,"suffix":""},{"dropping-particle":"","family":"Hilger","given":"Julia","non-dropping-particle":"","parse-names":false,"suffix":""},{"dropping-particle":"","family":"Gluschke","given":"Hans","non-dropping-particle":"","parse-names":false,"suffix":""},{"dropping-particle":"","family":"Muric","given":"Aldina","non-dropping-particle":"","parse-names":false,"suffix":""},{"dropping-particle":"","family":"Simmons","given":"Szandor","non-dropping-particle":"","parse-names":false,"suffix":""},{"dropping-particle":"","family":"Schomburg","given":"Lutz","non-dropping-particle":"","parse-names":false,"suffix":""},{"dropping-particle":"","family":"Siegert","given":"Elise","non-dropping-particle":"","parse-names":false,"suffix":""}],"container-title":"Nutrients","id":"ITEM-1","issue":"6","issued":{"date-parts":[["2020","6","25"]]},"language":"eng","page":"1894","publisher":"MDPI","title":"Selenium and Copper as Biomarkers for Pulmonary Arterial Hypertension in Systemic Sclerosis","type":"article-journal","volume":"12"},"uris":["http://www.mendeley.com/documents/?uuid=29b117ab-e7e0-4840-94e0-c9b397dde465"]}],"mendeley":{"formattedCitation":"&lt;sup&gt;77&lt;/sup&gt;","plainTextFormattedCitation":"77","previouslyFormattedCitation":"&lt;sup&gt;7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77</w:t>
            </w:r>
            <w:r w:rsidRPr="00614A14">
              <w:rPr>
                <w:rFonts w:ascii="Arial" w:hAnsi="Arial" w:cs="Arial"/>
                <w:color w:val="000000" w:themeColor="text1"/>
                <w:sz w:val="18"/>
                <w:szCs w:val="18"/>
              </w:rPr>
              <w:fldChar w:fldCharType="end"/>
            </w:r>
          </w:p>
          <w:p w14:paraId="1F131D89" w14:textId="77777777" w:rsidR="00614A14" w:rsidRPr="00614A14" w:rsidRDefault="00614A14" w:rsidP="00614A14">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themeColor="text1"/>
                <w:sz w:val="18"/>
                <w:szCs w:val="18"/>
              </w:rPr>
            </w:pP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patients with PH had decreased serum Se and Zn compared to healthy control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390/nu12061894","ISSN":"2072-6643","abstract":"Circulating selenoprotein P (SELENOP) constitutes an established biomarker of Se status. SELENOP concentrations are reduced in inflammation and severe disease. Recently, elevated SELENOP levels have been suggested as diagnostic marker and therapeutic target in pulmonary arterial hypertension (PAH). We decided to re-evaluate this hypothesis. A group of healthy controls (n = 30) was compared with patients suffering from systemic sclerosis (SSc, n = 66), one third with SSc-related PAH. Serum was analysed for trace elements and protein biomarkers, namely SELENOP, glutathione peroxidase 3 (GPx3) and ceruloplasmin (CP). Compared to controls, patients with SSc-related PAH displayed reduced serum Se (91 ± 2 vs. 68 ± 2 µg/L) and SELENOP concentrations (3.7 ± 0.8 vs. 2.7 ± 0.9 mg/L), along with lower GPx3 activity (278 ± 40 vs. 231 ± 54 U/L). All three biomarkers of Se status were particularly low in patients with skin involvement. Serum Cu was not different between the groups, but patients with SSc-related PAH showed elevated ratios of Cu/Se and CP/SELENOP as compared to controls. Our data indicate that patients with SSc-related PAH are characterized by reduced Se status in combination with elevated CP, in line with other inflammatory diseases. Further analyses are needed to verify the diagnostic value of these TE-related biomarkers in PAH.","author":[{"dropping-particle":"","family":"Sun","given":"Qian","non-dropping-particle":"","parse-names":false,"suffix":""},{"dropping-particle":"","family":"Hackler","given":"Julian","non-dropping-particle":"","parse-names":false,"suffix":""},{"dropping-particle":"","family":"Hilger","given":"Julia","non-dropping-particle":"","parse-names":false,"suffix":""},{"dropping-particle":"","family":"Gluschke","given":"Hans","non-dropping-particle":"","parse-names":false,"suffix":""},{"dropping-particle":"","family":"Muric","given":"Aldina","non-dropping-particle":"","parse-names":false,"suffix":""},{"dropping-particle":"","family":"Simmons","given":"Szandor","non-dropping-particle":"","parse-names":false,"suffix":""},{"dropping-particle":"","family":"Schomburg","given":"Lutz","non-dropping-particle":"","parse-names":false,"suffix":""},{"dropping-particle":"","family":"Siegert","given":"Elise","non-dropping-particle":"","parse-names":false,"suffix":""}],"container-title":"Nutrients","id":"ITEM-1","issue":"6","issued":{"date-parts":[["2020","6","25"]]},"language":"eng","page":"1894","publisher":"MDPI","title":"Selenium and Copper as Biomarkers for Pulmonary Arterial Hypertension in Systemic Sclerosis","type":"article-journal","volume":"12"},"uris":["http://www.mendeley.com/documents/?uuid=29b117ab-e7e0-4840-94e0-c9b397dde465"]}],"mendeley":{"formattedCitation":"&lt;sup&gt;77&lt;/sup&gt;","plainTextFormattedCitation":"77","previouslyFormattedCitation":"&lt;sup&gt;7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77</w:t>
            </w:r>
            <w:r w:rsidRPr="00614A14">
              <w:rPr>
                <w:rFonts w:ascii="Arial" w:hAnsi="Arial" w:cs="Arial"/>
                <w:color w:val="000000" w:themeColor="text1"/>
                <w:sz w:val="18"/>
                <w:szCs w:val="18"/>
              </w:rPr>
              <w:fldChar w:fldCharType="end"/>
            </w:r>
          </w:p>
          <w:p w14:paraId="3B60CD3D"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r>
      <w:tr w:rsidR="00614A14" w:rsidRPr="00614A14" w14:paraId="00182E4A" w14:textId="77777777" w:rsidTr="008E1445">
        <w:trPr>
          <w:trHeight w:val="611"/>
        </w:trPr>
        <w:tc>
          <w:tcPr>
            <w:cnfStyle w:val="001000000000" w:firstRow="0" w:lastRow="0" w:firstColumn="1" w:lastColumn="0" w:oddVBand="0" w:evenVBand="0" w:oddHBand="0" w:evenHBand="0" w:firstRowFirstColumn="0" w:firstRowLastColumn="0" w:lastRowFirstColumn="0" w:lastRowLastColumn="0"/>
            <w:tcW w:w="1615" w:type="dxa"/>
            <w:hideMark/>
          </w:tcPr>
          <w:p w14:paraId="3CB3C838"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Cutaneous Sclerosis (skin thickness)</w:t>
            </w:r>
          </w:p>
        </w:tc>
        <w:tc>
          <w:tcPr>
            <w:tcW w:w="2430" w:type="dxa"/>
            <w:hideMark/>
          </w:tcPr>
          <w:p w14:paraId="5814E129" w14:textId="77777777" w:rsidR="00614A14" w:rsidRPr="00614A14" w:rsidRDefault="00614A14" w:rsidP="00614A14">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 xml:space="preserve">Five studies found association between reduced vitamin D and greater extent of skin fibrosis as evaluated by the modified </w:t>
            </w:r>
            <w:proofErr w:type="spellStart"/>
            <w:r w:rsidRPr="00614A14">
              <w:rPr>
                <w:rFonts w:ascii="Arial" w:hAnsi="Arial" w:cs="Arial"/>
                <w:color w:val="000000" w:themeColor="text1"/>
                <w:sz w:val="18"/>
                <w:szCs w:val="18"/>
              </w:rPr>
              <w:t>Rodnan</w:t>
            </w:r>
            <w:proofErr w:type="spellEnd"/>
            <w:r w:rsidRPr="00614A14">
              <w:rPr>
                <w:rFonts w:ascii="Arial" w:hAnsi="Arial" w:cs="Arial"/>
                <w:color w:val="000000" w:themeColor="text1"/>
                <w:sz w:val="18"/>
                <w:szCs w:val="18"/>
              </w:rPr>
              <w:t xml:space="preserve"> skin score (</w:t>
            </w:r>
            <w:proofErr w:type="spellStart"/>
            <w:r w:rsidRPr="00614A14">
              <w:rPr>
                <w:rFonts w:ascii="Arial" w:hAnsi="Arial" w:cs="Arial"/>
                <w:color w:val="000000" w:themeColor="text1"/>
                <w:sz w:val="18"/>
                <w:szCs w:val="18"/>
              </w:rPr>
              <w:t>mRSS</w:t>
            </w:r>
            <w:proofErr w:type="spellEnd"/>
            <w:r w:rsidRPr="00614A14">
              <w:rPr>
                <w:rFonts w:ascii="Arial" w:hAnsi="Arial" w:cs="Arial"/>
                <w:color w:val="000000" w:themeColor="text1"/>
                <w:sz w:val="18"/>
                <w:szCs w:val="18"/>
              </w:rPr>
              <w: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1.02.002","ISSN":"15689972","abstract":"Low vitamin D serum concentrations have been reported in several autoimmune conditions. The study's aim was to explore such a relationship in a large multinational population of patients with systemic sclerosis (SSc) and to pursue possible clinical and laboratory correlates with vitamin D concentrations. 327 sera samples of European patients with SSc and 141 samples of compatible healthy controls were studied for vitamin D concentrations using the commercial kit LIAISON 25-OH vitamin D assay (Diasorin). Additionally, clinical parameters including the Rodnan skin score, diffusing lung capacity for carbon monoxide (DLCO), systolic pulmonary artery pressure (sPAP), forced vital capacity (FVC), and nailfold video capillaroscopic, erythrocyte sedimentation rate (ESR), anti-nuclear antibodies (ANA and scl70), rheumatoid factor (RF) were investigated. Vitamin D serum concentration was 13.5 ± 9.0. ng/ml (mean ± standard deviation) in patients with SSc compared to 21.6 ± 9.7. ng/ml in a control group (p &lt; 0.001). A negative correlation between patients' age and vitamin D concentration (r = -0.2, p &lt; 0.05, n = 96) was observed. An inverse relationship was found between skin involvement and vitamin D serum concentrations; Patients with a Rodnan skin score of 10 or lower (n = 11) had a mean vitamin D concentration of 17.7 ± 10.4. ng/ml compared to patients with a score above 10 (n = 28) 8 ± 10.1. ng/ml (p = 0.02, by the Mann-Whitney test). In conclusion, Patients with SSc have significantly lower serum vitamin D concentrations compared to healthy controls; moreover fibrosis of the cutaneous tissue is inversely related to the vitamin D concentration. © 2011.","author":[{"dropping-particle":"","family":"Arnson","given":"Yoav","non-dropping-particle":"","parse-names":false,"suffix":""},{"dropping-particle":"","family":"Amital","given":"Howard","non-dropping-particle":"","parse-names":false,"suffix":""},{"dropping-particle":"","family":"Agmon-Levin","given":"Nancy","non-dropping-particle":"","parse-names":false,"suffix":""},{"dropping-particle":"","family":"Alon","given":"Danny","non-dropping-particle":"","parse-names":false,"suffix":""},{"dropping-particle":"","family":"Sánchez-Castañón","given":"María","non-dropping-particle":"","parse-names":false,"suffix":""},{"dropping-particle":"","family":"López-Hoyos","given":"Marcos","non-dropping-particle":"","parse-names":false,"suffix":""},{"dropping-particle":"","family":"Matucci-Cerinic","given":"Marco","non-dropping-particle":"","parse-names":false,"suffix":""},{"dropping-particle":"","family":"Szücs","given":"Gabriella","non-dropping-particle":"","parse-names":false,"suffix":""},{"dropping-particle":"","family":"Shapira","given":"Yinon","non-dropping-particle":"","parse-names":false,"suffix":""},{"dropping-particle":"","family":"Szekanecz","given":"Zoltan","non-dropping-particle":"","parse-names":false,"suffix":""},{"dropping-particle":"","family":"Shoenfeld","given":"Yehuda","non-dropping-particle":"","parse-names":false,"suffix":""}],"container-title":"Autoimmunity Reviews","id":"ITEM-1","issue":"8","issued":{"date-parts":[["2011"]]},"page":"490-494","publisher":"Elsevier B.V.","title":"Serum 25-OH vitamin D concentrations are linked with various clinical aspects in patients with systemic sclerosis: A retrospective cohort study and review of the literature","type":"article-journal","volume":"10"},"uris":["http://www.mendeley.com/documents/?uuid=61decb11-4f0a-41f5-86c0-c2727acf16cd"]},{"id":"ITEM-2","itemData":{"DOI":"10.4103/idoj.IDOJ_328_17","ISSN":"2229-5178","abstract":"BACKGROUND: The anti-inflammatory, immunomodulatory, and anti-proliferative effects of vitamin D in pathogenesis of autoimmune diseases have been highlighted in recent years but implications of vitamin D deficiency in systemic sclerosis (SSc) remain understudied. OBJECTIVES: To evaluate serum vitamin D levels in SSc patients and matched controls. MATERIALS AND METHODS: Serum vitamin D levels were estimated in 38 (M:F 5:33) patients aged 23-70 years of untreated SSc and age and gender matched healthy controls. Clinical and investigative evaluation for skin sclerosis by modified Rodnan skin score (mRSS), presence of digital ulcers, Raynaud's phenomenon, type of auto-antibodies, systemic involvement, and serum vitamin D levels were performed. Serum vitamin D levels were defined as normal (30-100 ng/ml), insufficient (10-30 ng/ml), and deficient (&lt;10 ng/ml). RESULTS: Serum vitamin D levels (median ± IQR) were 19.5 ± 77.8 ng/ml in 38 patients and 100 ± 31.3 ng/ml in controls each. Vitamin D deficiency in 13 (34.2%) and insufficiency in 10 (26.3%) patients were identified. Only 2 (5.3%) controls had vitamin D insufficiency and the difference was statistically significant (P = 0.001). An inverse relationship was observed between mRSS and serum vitamin D levels. CONCLUSIONS: Patients with SSc have significantly lower serum vitamin D levels than healthy controls. Serum vitamin D levels do not correlate well with age, gender, disease duration or its variants, type of auto antibodies, presence of digital ulceration, or systemic involvement but has inverse correlation with skin sclerosis. Better-designed studies will perhaps resolve issues of potential benefits of vitamin D supplementation in modification of disease activity or severity in SSc.","author":[{"dropping-particle":"","family":"Gupta","given":"Sarita","non-dropping-particle":"","parse-names":false,"suffix":""},{"dropping-particle":"","family":"Mahajan","given":"Vikram K","non-dropping-particle":"","parse-names":false,"suffix":""},{"dropping-particle":"","family":"Yadav","given":"Rajinder S","non-dropping-particle":"","parse-names":false,"suffix":""},{"dropping-particle":"","family":"Mehta","given":"Karaninder S","non-dropping-particle":"","parse-names":false,"suffix":""},{"dropping-particle":"","family":"Bhushan","given":"Satya","non-dropping-particle":"","parse-names":false,"suffix":""},{"dropping-particle":"","family":"Chauhan","given":"Pushpinder S","non-dropping-particle":"","parse-names":false,"suffix":""},{"dropping-particle":"","family":"Rawat","given":"Ritu","non-dropping-particle":"","parse-names":false,"suffix":""},{"dropping-particle":"","family":"Sharma","given":"Vikas","non-dropping-particle":"","parse-names":false,"suffix":""}],"container-title":"Indian dermatology online journal","id":"ITEM-2","issue":"4","issued":{"date-parts":[["2018"]]},"language":"eng","page":"250-255","publisher":"Medknow Publications &amp; Media Pvt Ltd","title":"Evaluation of Serum Vitamin D Levels in Patients with Systemic Sclerosis and Healthy Controls: Results of a Pilot Study","type":"article-journal","volume":"9"},"uris":["http://www.mendeley.com/documents/?uuid=d0f4ac83-05fe-436b-84c0-aa510491bdc1"]},{"id":"ITEM-3","itemData":{"DOI":"10.3390/ijms17122103","ISSN":"14220067","abstract":"Vitamin D status has been linked to immune system and autoimmune disorders; in fact, low levels of vitamin D are common in many autoimmune disorders. The aims of our study were to assess the prevalence of vitamin D insufficiency and the possible correlation with clinical parameters in systemic sclerosis (SSc). We recruited 40 patients (38 female and two male) with scleroderma and 40 healthy controls matched for age and gender. Demographic and clinical parameters were recorded and the 25-hydroxivitamin D3 serum levels were measured. Serum 25-hydroxivitamin D3 levels were significantly lower in patients with systemic sclerosis than in the control group. The prevalence of 25-hydroxivitamin D3 insufficiency was 50% in the patients and 22.5% in the control group. A statistically significant association was observed between the insufficiency of 25-hydroxivitamin D3 and skin involvement (p = 0.02) and echocardiography systolic pulmonary artery pressure &gt;35 mmHg (p = 0.02). Our data show that the systemic sclerosis group has significantly lower serum 25-hydroxivitamin D3 concentrations compared to the control group; skin involvement and pulmonary hypertension are associated with vitamin D3 insufficiency.","author":[{"dropping-particle":"","family":"Atteritano","given":"Marco","non-dropping-particle":"","parse-names":false,"suffix":""},{"dropping-particle":"","family":"Santoro","given":"Domenico","non-dropping-particle":"","parse-names":false,"suffix":""},{"dropping-particle":"","family":"Corallo","given":"Giorgio","non-dropping-particle":"","parse-names":false,"suffix":""},{"dropping-particle":"","family":"Visalli","given":"Elisa","non-dropping-particle":"","parse-names":false,"suffix":""},{"dropping-particle":"","family":"Buemi","given":"Michele","non-dropping-particle":"","parse-names":false,"suffix":""},{"dropping-particle":"","family":"Catalano","given":"Antonino","non-dropping-particle":"","parse-names":false,"suffix":""},{"dropping-particle":"","family":"Lasco","given":"Antonino","non-dropping-particle":"","parse-names":false,"suffix":""},{"dropping-particle":"","family":"Bitto","given":"Alessandra","non-dropping-particle":"","parse-names":false,"suffix":""},{"dropping-particle":"","family":"Squadrito","given":"Francesco","non-dropping-particle":"","parse-names":false,"suffix":""}],"container-title":"International Journal of Molecular Sciences","id":"ITEM-3","issue":"12","issued":{"date-parts":[["2016"]]},"page":"1-8","title":"Skin involvement and pulmonary hypertension are associated with vitamin D insufficiency in scleroderma","type":"article-journal","volume":"17"},"uris":["http://www.mendeley.com/documents/?uuid=59161ba9-9382-49c5-a1b9-aa0422cdf067"]},{"id":"ITEM-4","itemData":{"DOI":"10.1111/1756-185X.13554","ISSN":"1756185X","abstract":"Aim: Low levels of vitamin D (25OHD) have been found to associated with digital ulcers (DUs) in systemic sclerosis (SSc), although only cross-sectional studies have been performed. We aimed to investigate if variations in vitamin D serum levels over time affect DU in SSc. Methods: This is a retrospective study on 65 patients. 25OHD was measured in 2011 and 2016 and its variations correlated with DU. Results: The mean age of our cohort was 58 (SD 12) years with a mean disease duration of 9.5 (5.3) years. Most of our patients had a limited SSc (69.2%). At baseline 50.8% and 41.5% after 5 years had 25OHD &lt;30 ng/mL. Patients receiving supplementation (8750 IU/wk) at baseline numbered 39 (60.0%) and 45 (69.2%) at the end of follow up. Nevertheless, 31 (47.7%) had a decrease of 25OHD in 5 years. In univariate analysis, patients with incident DU had a decrease in 25OHD as compared to patients with no incident DU (−17.4 [37.0] vs 13.0 [89.5], P = 0.018). No differences in 25OHD variations were found for other disease characteristics. In multivariate analysis correcting for previous DU and modified Rodnan Skin Score at baseline, patients with a decrease in 25OHD had an increased risk of developing DU (odds ratio 16.6; 95% CI 1.7-164.5, P = 0.017). Conclusions: A decrease in 25OHD is associated with the risk of developing DUs. In addition, vitamin D supplementation with the doses currently recommended may be insufficient in SSc. Further studies in wider cohorts are needed to confirm these results.","author":[{"dropping-particle":"","family":"Caimmi","given":"Cristian","non-dropping-particle":"","parse-names":false,"suffix":""},{"dropping-particle":"","family":"Bertoldo","given":"Eugenia","non-dropping-particle":"","parse-names":false,"suffix":""},{"dropping-particle":"","family":"Pozza","given":"Alice","non-dropping-particle":"","parse-names":false,"suffix":""},{"dropping-particle":"","family":"Caramaschi","given":"Paola","non-dropping-particle":"","parse-names":false,"suffix":""},{"dropping-particle":"","family":"Orsolini","given":"Giovanni","non-dropping-particle":"","parse-names":false,"suffix":""},{"dropping-particle":"","family":"Gatti","given":"Davide","non-dropping-particle":"","parse-names":false,"suffix":""},{"dropping-particle":"","family":"Rossini","given":"Maurizio","non-dropping-particle":"","parse-names":false,"suffix":""},{"dropping-particle":"","family":"Viapiana","given":"Ombretta","non-dropping-particle":"","parse-names":false,"suffix":""}],"container-title":"International Journal of Rheumatic Diseases","id":"ITEM-4","issue":"6","issued":{"date-parts":[["2019"]]},"page":"1041-1045","title":"Vitamin D serum levels and the risk of digital ulcers in systemic sclerosis: A longitudinal study","type":"article-journal","volume":"22"},"uris":["http://www.mendeley.com/documents/?uuid=500dfc0f-4434-4c6b-8c13-066fc964e969"]},{"id":"ITEM-5","itemData":{"DOI":"10.1371/journal.pone.0137912","ISSN":"1932-6203","abstract":"A reduced bone mineral density (BMD) is observed in several rheumatic autoimmune diseases, including Systemic Sclerosis (SSc); nevertheless, data concerning the possible determinants of bone loss in this disease are not fully investigated. The aim of this study is to evaluate the relationship between BMD, body mass composition, skin sclerosis and serum Vitamin D levels in two subsets of SSc patients. 64 post-menopausal SSc patients, classified as limited cutaneous (lcSSc) or diffuse cutaneous (dcSSc) SSc, were studied. As control, 35 healthy post-menopausal women were recruited. Clinical parameters were evaluated, including the extent of skin involvement. BMD at lumbar spine, hip, femoral neck and body mass composition were determined by dual-energy X-ray absorptiometry. Serum calcium, phosphorus, alkaline phosphatase, urine pyridinium cross-links, intact parathyroid hormone and 25-hydroxyvitamin D (25OHD) were measured. BMD at spine, femoral neck and total hip was significantly lower in SSc patients compared to controls. In dcSSc subset, BMD at spine, femoral neck and total hip was significantly lower compared to lcSSc. No differences in both fat and lean mass were found in the three study groups even if patients with dcSSc showed a slightly lower total body mass compared to healthy controls. Total mineral content was significantly reduced in dSSc compared to both healthy subjects and lcSSc group. Hypovitaminosis D was observed both in healthy post-menopausal women and in SSc patients, but 25OHD levels were significantly lower in dcSSc compared to lcSSc and inversely correlated with the extent of skin thickness. These results support the hypothesis that the extent of skin involvement in SSc patients could be an important factor in determining low circulating levels of 25OHD, which in turn could play a significant role in the reduction of BMD and total mineral content.","author":[{"dropping-particle":"","family":"Corrado","given":"Addolorata","non-dropping-particle":"","parse-names":false,"suffix":""},{"dropping-particle":"","family":"Colia","given":"Ripalta","non-dropping-particle":"","parse-names":false,"suffix":""},{"dropping-particle":"","family":"Mele","given":"Angiola","non-dropping-particle":"","parse-names":false,"suffix":""},{"dropping-particle":"","family":"Bello","given":"Valeria","non-dropping-particle":"Di","parse-names":false,"suffix":""},{"dropping-particle":"","family":"Trotta","given":"Antonello","non-dropping-particle":"","parse-names":false,"suffix":""},{"dropping-particle":"","family":"Neve","given":"Anna","non-dropping-particle":"","parse-names":false,"suffix":""},{"dropping-particle":"","family":"Cantatore","given":"Francesco Paolo","non-dropping-particle":"","parse-names":false,"suffix":""}],"container-title":"PloS one","id":"ITEM-5","issue":"9","issued":{"date-parts":[["2015","9","16"]]},"language":"eng","page":"e0137912-e0137912","publisher":"Public Library of Science","title":"Relationship between Body Mass Composition, Bone Mineral Density, Skin Fibrosis and 25(OH) Vitamin D Serum Levels in Systemic Sclerosis","type":"article-journal","volume":"10"},"uris":["http://www.mendeley.com/documents/?uuid=cc4a2820-7156-47b0-8c22-f957a67cc30e"]}],"mendeley":{"formattedCitation":"&lt;sup&gt;36,40,42,44,47&lt;/sup&gt;","plainTextFormattedCitation":"36,40,42,44,47","previouslyFormattedCitation":"&lt;sup&gt;36,40,42,44,4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6,40,42,44,47</w:t>
            </w:r>
            <w:r w:rsidRPr="00614A14">
              <w:rPr>
                <w:rFonts w:ascii="Arial" w:hAnsi="Arial" w:cs="Arial"/>
                <w:color w:val="000000" w:themeColor="text1"/>
                <w:sz w:val="18"/>
                <w:szCs w:val="18"/>
              </w:rPr>
              <w:fldChar w:fldCharType="end"/>
            </w:r>
          </w:p>
          <w:p w14:paraId="340ED369" w14:textId="77777777" w:rsidR="00614A14" w:rsidRPr="00614A14" w:rsidRDefault="00614A14" w:rsidP="00614A14">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Another five studies found no association between vit D levels and skin fibrosis measured via mRS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2147/DDDT.S144860","ISSN":"11778881","abstract":"Purpose: This study aimed to investigate the association between vitamin D and systemic sclerosis (SSc) by meta-analysis. Methods: A comprehensive search was performed through June 12, 2017. Pooled standardized mean difference (SMD) was used to estimate the mean vitamin D difference between case and control groups (or between diffused- and limited-type SSc). Pooled risk ratios (RRs) with 95% confidence intervals (CIs) were used to assess the impact of vitamin D level on clinical characteristics of SSc patients. All statistical analyses were performed using Revman 5.0 software. Results: The search yielded six studies with a total of 554 SSc patients and 321 healthy controls. The meta-analysis showed that SSc patients suffered from decreased vitamin D levels (SMD =-8.72 ng/mL; 95% CI: -10.11 to -7.32) compared with healthy controls. The meta-analysis results of three studies with 240 SSc patients (93 diffused-type and 147 limited-type SSc patients) showed that diffused-type SSc patients exhibited lower vitamin D levels (SMD =-4.71 ng/mL; 95% CI: -8.98 to -0.44) compared with limited-type SSc patients. However, vitamin D level was not found to be associated with Rodnan score (SMD =-2.29 ng/mL, 95% CI: -8.49 to 3.91, P=0.47), systolic pulmonary pressure (SMD =-1.68 ng/mL, 95% CI: -10.79 to 7.43, P=0.72), gastrointestinal ulcer (RR =1.01, 95% CI: 0.53-1.93, P=0.98), or pulmonary involvement (RR =1.01, 95% CI: 0.36-2.86, P=0.99) in SSc patients. Conclusion: SSc patients exhibited lower vitamin D levels compared with healthy controls. Vitamin D levels in diffused-type SSc patients were significantly lower than those in limited-type SSc patients. The severity of clinical features was not associated with the extent of vitamin D deficit. Therefore, we hypothesize that SSc patients, especially diffused type, have lower vitamin D levels, and that the decrease of vitamin D levels might not be an accelerating factor of SSc severity.","author":[{"dropping-particle":"","family":"An","given":"Lin","non-dropping-particle":"","parse-names":false,"suffix":""},{"dropping-particle":"","family":"Sun","given":"Ming Hui","non-dropping-particle":"","parse-names":false,"suffix":""},{"dropping-particle":"","family":"Chen","given":"Feng","non-dropping-particle":"","parse-names":false,"suffix":""},{"dropping-particle":"","family":"Li","given":"Jin Ran","non-dropping-particle":"","parse-names":false,"suffix":""}],"container-title":"Drug Design, Development and Therapy","id":"ITEM-1","issued":{"date-parts":[["2017"]]},"page":"3119-3125","title":"Vitamin D levels in systemic sclerosis patients: A meta-analysis","type":"article-journal","volume":"11"},"uris":["http://www.mendeley.com/documents/?uuid=663e81f3-47d0-4c31-a404-ed4d6703a7f0"]},{"id":"ITEM-2","itemData":{"DOI":"10.5152/eurjrheum.2015.0065","ISSN":"21479720","abstract":"OBJECTIVE: Vitamin D has pleiotropic effects including immunomodulatory, cardioprotective, and antifibrotic properties and is thus able to modulate the three main links in scleroderma pathogenesis. The aim of the study was to evaluate the level of vitamin D in patients with systemic sclerosis and to analyze the associations between the concentration of vitamin D and the features of systemic sclerosis. MATERIAL AND METHODS: Fifty-one consecutive patients were evaluated for visceral involvement, immunological profile, activity, severity scores, and quality of life. The vitamin D status was evaluated by measuring the 25hydroxy-hydroxyvitamin D serum levels. RESULTS: The mean vitamin D level was 17.06+/-9.13 ng/dL. Only 9.8% of the patients had optimal vitamin D levels; 66.66% of them had insufficient 25(OH)D levels, while 23.52% had deficient levels. No correlation was found between vitamin D concentration and age, sex, autoantibody profile, extent of skin involvement, or vitamin D supplementation. Vitamin D levels were correlated with the diffusing capacity of the lung for carbon monoxide (p=0.019, r=0.353), diastolic dysfunction (p=0.033, r=-0.318), digital contractures (p=0.036, r=-0.298), and muscle weakness (p=0.015, r=-0.377) and had a trend for negative correlation with pulmonary hypertension (p=0.053, r=-0.29). CONCLUSION: Low levels of vitamin D are very common in systemic sclerosis. Poor vitamin status seems to be related with a more aggressive disease with multivisceral and severe organ involvement, especially pulmonary and cardiac involvement.","author":[{"dropping-particle":"","family":"Groseanu","given":"Laura","non-dropping-particle":"","parse-names":false,"suffix":""},{"dropping-particle":"","family":"Bojinca","given":"Violeta","non-dropping-particle":"","parse-names":false,"suffix":""},{"dropping-particle":"","family":"Gudu","given":"Tania","non-dropping-particle":"","parse-names":false,"suffix":""},{"dropping-particle":"","family":"Saulescu","given":"Ioana","non-dropping-particle":"","parse-names":false,"suffix":""},{"dropping-particle":"","family":"Predeteanu","given":"Denisa","non-dropping-particle":"","parse-names":false,"suffix":""},{"dropping-particle":"","family":"Balanescu","given":"Andra","non-dropping-particle":"","parse-names":false,"suffix":""},{"dropping-particle":"","family":"Berghea","given":"Florian","non-dropping-particle":"","parse-names":false,"suffix":""},{"dropping-particle":"","family":"Opris","given":"Daniela","non-dropping-particle":"","parse-names":false,"suffix":""},{"dropping-particle":"","family":"Borangiu","given":"Andreea","non-dropping-particle":"","parse-names":false,"suffix":""},{"dropping-particle":"","family":"Constantinescu","given":"Cosmin","non-dropping-particle":"","parse-names":false,"suffix":""},{"dropping-particle":"","family":"Negru","given":"Magda","non-dropping-particle":"","parse-names":false,"suffix":""},{"dropping-particle":"","family":"Ionescu","given":"Ruxandra","non-dropping-particle":"","parse-names":false,"suffix":""}],"container-title":"European Journal of Rheumatology","id":"ITEM-2","issue":"2","issued":{"date-parts":[["2016"]]},"page":"50-55","title":"Low vitamin D status in systemic sclerosis and the impact on disease phenotype","type":"article-journal","volume":"3"},"uris":["http://www.mendeley.com/documents/?uuid=81dee3d1-2654-406f-bf7b-7c78559dda4e"]},{"id":"ITEM-3","itemData":{"DOI":"10.3899/jrheum.090439","abstract":"To the Editor:We read with interest the articles by Dr. Braun-Moscovici, et al1 and Vacca, et al2 reporting a strikingly high prevalence of 25-hydroxyvitamin D (25OHD) deficiency in patients with systemic sclerosis (SSc). Their remarkable findings confirm the results of our work, to our knowledge the first controlled study to demonstrate an increased prevalence of hypovitaminosis D in SSc3. The renewed interest in vitamin D in autoimmune diseases gives us the opportunity to show previously unpublished data and make some observations about this issue.Our study comprised 60 patients and 60 matched controls3. 25OHD levels were lower in patients than in controls [median 23 ng/ml (range 3–92) and 39 ng/ml (14–138), respectively; p &amp;amp;lt; 0.001] even after matching for season of sampling. Thirty-eight patients had 25OHD levels below 30 ng/ml; 4 patients fell in the severe deficit range (&amp;amp;lt; 10 ng/ml), 17 in the insufficiency range (≥ 10 and &amp;amp;lt; 20 ng/ml), and 17 in the mild hypovitaminosis range (≥ 20 and &amp;amp;lt; … Address correspondence to Dr. Calzolari; E-mail: gilberto983{at}gmail.com","author":[{"dropping-particle":"","family":"CALZOLARI","given":"GILBERTO","non-dropping-particle":"","parse-names":false,"suffix":""},{"dropping-particle":"","family":"DATA","given":"VALERIA","non-dropping-particle":"","parse-names":false,"suffix":""},{"dropping-particle":"","family":"CARIGNOLA","given":"RENATO","non-dropping-particle":"","parse-names":false,"suffix":""},{"dropping-particle":"","family":"ANGELI","given":"ALBERTO","non-dropping-particle":"","parse-names":false,"suffix":""}],"container-title":"The Journal of Rheumatology","id":"ITEM-3","issue":"12","issued":{"date-parts":[["2009","12","1"]]},"page":"2844 LP  - 2844","title":"Hypovitaminosis D in Systemic Sclerosis","type":"article-journal","volume":"36"},"uris":["http://www.mendeley.com/documents/?uuid=74512534-7560-4d46-a6aa-ee13836df2a3"]},{"id":"ITEM-4","itemData":{"DOI":"10.3899/jrheum.110695","abstract":"To the Editor:Rios Fernandez, et al1 have reported significantly decreased serum 25-hydroxyvitamin D (25OHD) levels in patients with systemic sclerosis (SSc) from the south of Spain. Since 25OHD levels have been studied predominantly in sun-rich countries such as Italy, Spain, and Israel1,2,3,4,5,6,7, we evaluated the serum levels of 25OHD in a large cohort of patients with SSc from Germany.Patients with SSc were prospectively recruited over a 2-year period (n = 137). Patients were taking no 25OHD substitution. The study was conducted in accord with the Declaration of Helsinki and followed a protocol approved by our institutional review board; informed consent was obtained from all subjects.Where appropriate, the diagnosis was based on clinical, histological, and serological findings. Two subtypes of SSc, diffuse cutaneous SSc and limited cutaneous SSc, were distinguished, as described8. A standardized full examination was performed in all patients9. Serum 25OHD levels were assessed using the direct competitive chemiluminescence Liaison® immunoassay. The lowest … Address correspondence to Dr. Gambichler; E-mail: t.gambichler{at}klinikum-bochum.de","author":[{"dropping-particle":"","family":"GAMBICHLER","given":"THILO","non-dropping-particle":"","parse-names":false,"suffix":""},{"dropping-particle":"","family":"CHROBOK","given":"INES","non-dropping-particle":"","parse-names":false,"suffix":""},{"dropping-particle":"","family":"HÖXTERMANN","given":"STEPHAN","non-dropping-particle":"","parse-names":false,"suffix":""},{"dropping-particle":"","family":"KREUTER","given":"ALEXANDER","non-dropping-particle":"","parse-names":false,"suffix":""}],"container-title":"The Journal of Rheumatology","id":"ITEM-4","issue":"11","issued":{"date-parts":[["2011","11","1"]]},"page":"2492 LP  - 2493","title":"Significantly Decreased Serum 25-Hydroxyvitamin D Levels in a Large German Systemic Sclerosis Cohort","type":"article-journal","volume":"38"},"uris":["http://www.mendeley.com/documents/?uuid=8ba5921c-8bba-40ea-b210-532fc8dc3fd5"]},{"id":"ITEM-5","itemData":{"DOI":"10.1007/s10067-010-1478-3","ISSN":"07703198","abstract":"Vitamin D displays many extraosseous immunomodulatory effects. The aim of the study was to evaluate the level of vitamin D in patients with systemic sclerosis (SSc) and to analyze the associations between the concentration of the vitamin and clinical manifestations. In March-April 2009, 65 consecutive SSc patients underwent evaluation of vitamin D concentrations by the LIAISON immunoassay (normal 30-100 ng/ml). Serum levels between 10 and 30 ng/ml were classified as vitamin D insufficiency, while concentrations &lt;10 ng/ml as vitamin D deficiency. None of the patients were receiving vitamin D supplementation at the time of or during the year prior to study entry. The mean level of vitamin D was 15.8±9.1 ng/ml. Only three cases showed normal values; vitamin D insufficiency and deficiency were found in 43 and 19 cases, respectively. Patients with vitamin D deficiency showed longer disease duration (13.1±6.8 versus 9.4±5.5 years, P=0.026), lower diffusing lung capacity for carbon monoxide (63.7±12.4 versus 76.4±20.2, P=0.014), higher estimated pulmonary artery pressure (28.9±9.9 versus 22.8±10.4, P=0.037) and higher values of ESR (40±25 versus 23±13 mm/h, P=0.001) and of CRP (7±7 and 4±2 mg/l, P=0.004) in comparison with patients with vitamin D insufficiency; moreover, late nailfold videocapillaroscopic pattern was more frequently found (52.6% versus 18.6%, P=0.013). None of the patients showed evidence of overt mal-absorption. Low levels of vitamin D are very frequent in patients with SSc. Intestinal involvement is not likely the cause of vitamin D deficit; other factors such as skin hyperpigmentation and reduced sun exposition for psychological and social reasons may be implicated. Patients with vitamin D deficiency showed more severe disease in comparison with patients with vitamin D insufficiency, above all concerning lung involvement. Further trials are awaited to determine whether vitamin D could represent a modifiable factor able to interfere with SSc evolution. © 2010 Clinical Rheumatology.","author":[{"dropping-particle":"","family":"Caramaschi","given":"Paola","non-dropping-particle":"","parse-names":false,"suffix":""},{"dropping-particle":"","family":"Dalla Gassa","given":"Alessandra","non-dropping-particle":"","parse-names":false,"suffix":""},{"dropping-particle":"","family":"Ruzzenente","given":"Orazio","non-dropping-particle":"","parse-names":false,"suffix":""},{"dropping-particle":"","family":"Volpe","given":"Alessandro","non-dropping-particle":"","parse-names":false,"suffix":""},{"dropping-particle":"","family":"Ravagnani","given":"Viviana","non-dropping-particle":"","parse-names":false,"suffix":""},{"dropping-particle":"","family":"Tinazzi","given":"Ilaria","non-dropping-particle":"","parse-names":false,"suffix":""},{"dropping-particle":"","family":"Barausse","given":"Giovanni","non-dropping-particle":"","parse-names":false,"suffix":""},{"dropping-particle":"","family":"Bambara","given":"Lisa M.","non-dropping-particle":"","parse-names":false,"suffix":""},{"dropping-particle":"","family":"Biasi","given":"Domenico","non-dropping-particle":"","parse-names":false,"suffix":""}],"container-title":"Clinical Rheumatology","id":"ITEM-5","issue":"12","issued":{"date-parts":[["2010"]]},"page":"1419-1425","title":"Very low levels of vitamin D in systemic sclerosis patients","type":"article-journal","volume":"29"},"uris":["http://www.mendeley.com/documents/?uuid=9f30f4d1-4695-46fa-9865-103afea62ece"]}],"mendeley":{"formattedCitation":"&lt;sup&gt;26,33,34,38,39&lt;/sup&gt;","plainTextFormattedCitation":"26,33,34,38,39","previouslyFormattedCitation":"&lt;sup&gt;26,33,34,38,39&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6,33,34,38,39</w:t>
            </w:r>
            <w:r w:rsidRPr="00614A14">
              <w:rPr>
                <w:rFonts w:ascii="Arial" w:hAnsi="Arial" w:cs="Arial"/>
                <w:color w:val="000000" w:themeColor="text1"/>
                <w:sz w:val="18"/>
                <w:szCs w:val="18"/>
              </w:rPr>
              <w:fldChar w:fldCharType="end"/>
            </w:r>
          </w:p>
        </w:tc>
        <w:tc>
          <w:tcPr>
            <w:tcW w:w="1800" w:type="dxa"/>
            <w:hideMark/>
          </w:tcPr>
          <w:p w14:paraId="37D1441A"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1576" w:type="dxa"/>
          </w:tcPr>
          <w:p w14:paraId="722E74EE"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c>
          <w:tcPr>
            <w:tcW w:w="1934" w:type="dxa"/>
            <w:noWrap/>
            <w:hideMark/>
          </w:tcPr>
          <w:p w14:paraId="7B48C658"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Increased plasma </w:t>
            </w:r>
            <w:proofErr w:type="spellStart"/>
            <w:r w:rsidRPr="00614A14">
              <w:rPr>
                <w:rFonts w:ascii="Arial" w:hAnsi="Arial" w:cs="Arial"/>
                <w:color w:val="000000" w:themeColor="text1"/>
                <w:sz w:val="18"/>
                <w:szCs w:val="18"/>
              </w:rPr>
              <w:t>Hcy</w:t>
            </w:r>
            <w:proofErr w:type="spellEnd"/>
            <w:r w:rsidRPr="00614A14">
              <w:rPr>
                <w:rFonts w:ascii="Arial" w:hAnsi="Arial" w:cs="Arial"/>
                <w:color w:val="000000" w:themeColor="text1"/>
                <w:sz w:val="18"/>
                <w:szCs w:val="18"/>
              </w:rPr>
              <w:t xml:space="preserve"> significantly associated with higher mRS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11/1346-8138.12642","ISSN":"0385-2407","abstract":"Abstract Homocysteine is a sulfhydryl-containing amino acid that is derived from dietary methionine, and there has been increasing evidence that elevated plasma homocysteine levels are associated with increased risk of cardiovascular diseases, including carotid, coronary and peripheral arterial disease (PAD). The association of plasma homocysteine levels with peripheral vascular involvements, such as Raynaud phenomenon (RP), digital ulcers (DU) in systemic sclerosis (SSc) patients has not been well studied. The objective of this study was to examine plasma homocysteine levels and their clinical associations in patients with SSc. Plasma homocysteine levels in 151 Japanese patients with SSc and 20 healthy controls were examined. No significant differences were observed in plasma homocysteine levels between SSc patients and healthy individuals. Demographic and clinical features of the SSc patients revealed that severe skin sclerosis, anti-topoisomerase I antibody positivity, complications of DU, acro-osteolysis (AO) and interstitial lung disease (ILD) were significantly more prevalent among the patients with elevated plasma homocysteine levels. The plasma homocysteine levels were positively correlated with modified Rodnan total skin score. The plasma homocysteine levels in the SSc patients with DU, AO and ILD were significantly higher than those in the SSc without DU, AO and ILD, respectively. Plasma homocysteine levels did not correlate with either the mean or max intima-media thickness (IMT) or plaque score, suggesting that plasma homocysteine levels might not be associated with carotid artery atherosclerosis in SSc patients. The measurement of plasma homocysteine levels in SSc patients might be useful for the risk stratifications of severe skin sclerosis, DU and AO.","author":[{"dropping-particle":"","family":"Motegi","given":"Sei-ichiro","non-dropping-particle":"","parse-names":false,"suffix":""},{"dropping-particle":"","family":"Toki","given":"Sayaka","non-dropping-particle":"","parse-names":false,"suffix":""},{"dropping-particle":"","family":"Yamada","given":"Kazuya","non-dropping-particle":"","parse-names":false,"suffix":""},{"dropping-particle":"","family":"Uchiyama","given":"Akihiko","non-dropping-particle":"","parse-names":false,"suffix":""},{"dropping-particle":"","family":"Ishikawa","given":"Osamu","non-dropping-particle":"","parse-names":false,"suffix":""}],"container-title":"The Journal of Dermatology","id":"ITEM-1","issue":"11","issued":{"date-parts":[["2014","11","1"]]},"note":"doi: 10.1111/1346-8138.12642","page":"986-991","publisher":"John Wiley &amp; Sons, Ltd","title":"Elevated plasma homocysteine level is possibly associated with skin sclerosis in a series of Japanese patients with systemic sclerosis","type":"article-journal","volume":"41"},"uris":["http://www.mendeley.com/documents/?uuid=b4a2c5d5-97d7-4ead-8873-5e9baef8e95c"]}],"mendeley":{"formattedCitation":"&lt;sup&gt;64&lt;/sup&gt;","plainTextFormattedCitation":"64","previouslyFormattedCitation":"&lt;sup&gt;6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64</w:t>
            </w:r>
            <w:r w:rsidRPr="00614A14">
              <w:rPr>
                <w:rFonts w:ascii="Arial" w:hAnsi="Arial" w:cs="Arial"/>
                <w:color w:val="000000" w:themeColor="text1"/>
                <w:sz w:val="18"/>
                <w:szCs w:val="18"/>
              </w:rPr>
              <w:fldChar w:fldCharType="end"/>
            </w:r>
          </w:p>
        </w:tc>
        <w:tc>
          <w:tcPr>
            <w:tcW w:w="2520" w:type="dxa"/>
            <w:noWrap/>
            <w:hideMark/>
          </w:tcPr>
          <w:p w14:paraId="31EE0FC9"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Vit C deficiency significantly associated with higher mRS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8.05.010","ISSN":"18730183","PMID":"30213693","abstract":"Objectives: The purpose of our study was to determine the prevalence and risk factors associated with malnutrition, and selenium (Se) and vitamin C (vitC) deficiencies in systemic sclerosis (SSc) patients. Methods: We included adult SSc patients fulfilling the 2013 ACR/EULAR criteria from the Toulouse University Hospital cohort who underwent a micronutrient workup (including vitC, Se or thiamine levels) between 2011 and 2016. Results: 82 patients were included, mostly women (76%), with a median age of 60 years. SSc was limited in 76% of the cases, with Scl-70 and centromere antibodies in 32% and 44%, respectively. Median disease duration was 7.4 years. Cardiac involvement was noticed in 19% and gastrointestinal tract in and 95%; 9% had pulmonary artery hypertension (PAH) and 63% had interstitial lung disease. Overt malnutrition was present in 14 (17%) patients. Micronutrient deficiencies included Se (35%), vitC (31%) and/or thiamine (6%). Malnourished patients had significantly a higher summed Medsger disease severity scales (7.5 vs. 5, P =.003), lower hemoglobin (10.6 vs. 12.9 g/dL, P &lt;.0001) and vitC levels (3.6 vs. 10.6 mg/L, P =.003). Cardiac involvement was significantly associated with Se deficiency (OR 6.2, IC 95%[1.48–32.70], P =.05). The factors associated with vitC deficiency were malnutrition (OR 8.57, IC 95%[2.16–43.39], P =.003), modified Rodnan skin score ≤ 14 (OR 0.33, IC95[0.11–1], P =.05), PAH (27% in deficient vs. none in non-deficient patients, P =.0006) and esophagitis or Barrett's mucosa (OR 4.05, IC95[1.27–13.54], P =.02). Conclusions: Se testing should be considered as soon as cardiac involvement is suspected. VitC testing should be considered in malnourished SSc patients, especially if skin involvement is extensive.","author":[{"dropping-particle":"","family":"Dupont","given":"Romain","non-dropping-particle":"","parse-names":false,"suffix":""},{"dropping-particle":"","family":"Longué","given":"Mélanie","non-dropping-particle":"","parse-names":false,"suffix":""},{"dropping-particle":"","family":"Galinier","given":"Anne","non-dropping-particle":"","parse-names":false,"suffix":""},{"dropping-particle":"","family":"Cinq Frais","given":"Christel","non-dropping-particle":"","parse-names":false,"suffix":""},{"dropping-particle":"","family":"Ingueneau","given":"Cécile","non-dropping-particle":"","parse-names":false,"suffix":""},{"dropping-particle":"","family":"Astudillo","given":"Léonardo","non-dropping-particle":"","parse-names":false,"suffix":""},{"dropping-particle":"","family":"Arlet","given":"Philippe","non-dropping-particle":"","parse-names":false,"suffix":""},{"dropping-particle":"","family":"Adoue","given":"Daniel","non-dropping-particle":"","parse-names":false,"suffix":""},{"dropping-particle":"","family":"Alric","given":"Laurent","non-dropping-particle":"","parse-names":false,"suffix":""},{"dropping-particle":"","family":"Prévot","given":"Grégoire","non-dropping-particle":"","parse-names":false,"suffix":""},{"dropping-particle":"","family":"Cabarrou","given":"Bastien","non-dropping-particle":"","parse-names":false,"suffix":""},{"dropping-particle":"","family":"Sailler","given":"Laurent","non-dropping-particle":"","parse-names":false,"suffix":""},{"dropping-particle":"","family":"Pugnet","given":"Grégory","non-dropping-particle":"","parse-names":false,"suffix":""}],"container-title":"Autoimmunity Reviews","id":"ITEM-1","issue":"11","issued":{"date-parts":[["2018"]]},"page":"1081-1089","title":"Impact of micronutrient deficiency &amp; malnutrition in systemic sclerosis: Cohort study and literature review","type":"article-journal","volume":"17"},"uris":["http://www.mendeley.com/documents/?uuid=e0a59ad7-6ab8-446d-b292-6369b536a190"]}],"mendeley":{"formattedCitation":"&lt;sup&gt;57&lt;/sup&gt;","plainTextFormattedCitation":"57","previouslyFormattedCitation":"&lt;sup&gt;5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7</w:t>
            </w:r>
            <w:r w:rsidRPr="00614A14">
              <w:rPr>
                <w:rFonts w:ascii="Arial" w:hAnsi="Arial" w:cs="Arial"/>
                <w:color w:val="000000" w:themeColor="text1"/>
                <w:sz w:val="18"/>
                <w:szCs w:val="18"/>
              </w:rPr>
              <w:fldChar w:fldCharType="end"/>
            </w:r>
          </w:p>
        </w:tc>
        <w:tc>
          <w:tcPr>
            <w:tcW w:w="2700" w:type="dxa"/>
            <w:noWrap/>
            <w:hideMark/>
          </w:tcPr>
          <w:p w14:paraId="14E06891"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Lower Se</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390/nu12061894","ISSN":"2072-6643","abstract":"Circulating selenoprotein P (SELENOP) constitutes an established biomarker of Se status. SELENOP concentrations are reduced in inflammation and severe disease. Recently, elevated SELENOP levels have been suggested as diagnostic marker and therapeutic target in pulmonary arterial hypertension (PAH). We decided to re-evaluate this hypothesis. A group of healthy controls (n = 30) was compared with patients suffering from systemic sclerosis (SSc, n = 66), one third with SSc-related PAH. Serum was analysed for trace elements and protein biomarkers, namely SELENOP, glutathione peroxidase 3 (GPx3) and ceruloplasmin (CP). Compared to controls, patients with SSc-related PAH displayed reduced serum Se (91 ± 2 vs. 68 ± 2 µg/L) and SELENOP concentrations (3.7 ± 0.8 vs. 2.7 ± 0.9 mg/L), along with lower GPx3 activity (278 ± 40 vs. 231 ± 54 U/L). All three biomarkers of Se status were particularly low in patients with skin involvement. Serum Cu was not different between the groups, but patients with SSc-related PAH showed elevated ratios of Cu/Se and CP/SELENOP as compared to controls. Our data indicate that patients with SSc-related PAH are characterized by reduced Se status in combination with elevated CP, in line with other inflammatory diseases. Further analyses are needed to verify the diagnostic value of these TE-related biomarkers in PAH.","author":[{"dropping-particle":"","family":"Sun","given":"Qian","non-dropping-particle":"","parse-names":false,"suffix":""},{"dropping-particle":"","family":"Hackler","given":"Julian","non-dropping-particle":"","parse-names":false,"suffix":""},{"dropping-particle":"","family":"Hilger","given":"Julia","non-dropping-particle":"","parse-names":false,"suffix":""},{"dropping-particle":"","family":"Gluschke","given":"Hans","non-dropping-particle":"","parse-names":false,"suffix":""},{"dropping-particle":"","family":"Muric","given":"Aldina","non-dropping-particle":"","parse-names":false,"suffix":""},{"dropping-particle":"","family":"Simmons","given":"Szandor","non-dropping-particle":"","parse-names":false,"suffix":""},{"dropping-particle":"","family":"Schomburg","given":"Lutz","non-dropping-particle":"","parse-names":false,"suffix":""},{"dropping-particle":"","family":"Siegert","given":"Elise","non-dropping-particle":"","parse-names":false,"suffix":""}],"container-title":"Nutrients","id":"ITEM-1","issue":"6","issued":{"date-parts":[["2020","6","25"]]},"language":"eng","page":"1894","publisher":"MDPI","title":"Selenium and Copper as Biomarkers for Pulmonary Arterial Hypertension in Systemic Sclerosis","type":"article-journal","volume":"12"},"uris":["http://www.mendeley.com/documents/?uuid=29b117ab-e7e0-4840-94e0-c9b397dde465"]}],"mendeley":{"formattedCitation":"&lt;sup&gt;77&lt;/sup&gt;","plainTextFormattedCitation":"77","previouslyFormattedCitation":"&lt;sup&gt;7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77</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and lower Cu</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10067-005-0013-4","ISSN":"07703198","abstract":"Oxidative stress appears to be important in the causation and perpetuation of tissue injury and fibrosis in systemic sclerosis or scleroderma (SSc). We conducted a case-control study to assess lipid peroxidation levels as determined by measuring fasting plasma malondialdehyde (MDA) and serum levels of the trace elements selenium, iron, zinc and copper in SSc. Plasma MDA levels were almost tenfold higher in patients than in controls (p=0.00007), and an inverse relationship between MDA levels and disease duration (r=-0.52, p=0.044) was observed. Selenium levels were lower in patients than in controls (p=0.012). Within the patient cohort, copper correlated inversely with the total skin score (r=-0.52, p=0.03). Our findings provide further evidence that lipid peroxidation is increased and antioxidant capacity is reduced in SSc. The gradual decline in MDA levels with time suggests that antioxidant therapy, if to be useful in SSc, is most likely to be effective early in the course of the disease. © Clinical Rheumatology 2006.","author":[{"dropping-particle":"","family":"Tikly","given":"Mohammed","non-dropping-particle":"","parse-names":false,"suffix":""},{"dropping-particle":"","family":"Channa","given":"Kalavati","non-dropping-particle":"","parse-names":false,"suffix":""},{"dropping-particle":"","family":"Theodorou","given":"Penny","non-dropping-particle":"","parse-names":false,"suffix":""},{"dropping-particle":"","family":"Gulumian","given":"Mairam","non-dropping-particle":"","parse-names":false,"suffix":""}],"container-title":"Clinical Rheumatology","id":"ITEM-1","issue":"3","issued":{"date-parts":[["2006"]]},"page":"320-324","title":"Lipid peroxidation and trace elements in systemic sclerosis","type":"article-journal","volume":"25"},"uris":["http://www.mendeley.com/documents/?uuid=6556d996-4cb7-4db1-9612-c725e98a1891"]}],"mendeley":{"formattedCitation":"&lt;sup&gt;78&lt;/sup&gt;","plainTextFormattedCitation":"78","previouslyFormattedCitation":"&lt;sup&gt;78&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78</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both significantly associated with higher </w:t>
            </w:r>
            <w:proofErr w:type="spellStart"/>
            <w:r w:rsidRPr="00614A14">
              <w:rPr>
                <w:rFonts w:ascii="Arial" w:hAnsi="Arial" w:cs="Arial"/>
                <w:color w:val="000000" w:themeColor="text1"/>
                <w:sz w:val="18"/>
                <w:szCs w:val="18"/>
              </w:rPr>
              <w:t>mRSS</w:t>
            </w:r>
            <w:proofErr w:type="spellEnd"/>
            <w:r w:rsidRPr="00614A14">
              <w:rPr>
                <w:rFonts w:ascii="Arial" w:hAnsi="Arial" w:cs="Arial"/>
                <w:color w:val="000000" w:themeColor="text1"/>
                <w:sz w:val="18"/>
                <w:szCs w:val="18"/>
              </w:rPr>
              <w:t xml:space="preserve"> and higher total skin score (TSS), respectively</w:t>
            </w:r>
          </w:p>
        </w:tc>
      </w:tr>
      <w:tr w:rsidR="00614A14" w:rsidRPr="00614A14" w14:paraId="0F91CA39" w14:textId="77777777" w:rsidTr="008E1445">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615" w:type="dxa"/>
            <w:hideMark/>
          </w:tcPr>
          <w:p w14:paraId="3AB4756B"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 xml:space="preserve">Digital ulcers (DUs) and/or calcinosis </w:t>
            </w:r>
          </w:p>
        </w:tc>
        <w:tc>
          <w:tcPr>
            <w:tcW w:w="2430" w:type="dxa"/>
            <w:hideMark/>
          </w:tcPr>
          <w:p w14:paraId="38096DFA" w14:textId="77777777" w:rsidR="00614A14" w:rsidRPr="00614A14" w:rsidRDefault="00614A14" w:rsidP="00614A14">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Correlated with occurrence of DUs, but not with arterial stiffness and atherosclerosi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10067-017-3622-9","ISSN":"14349949","abstract":"The objective of this study was to investigate the association of vitamin D deficiency with digital ulcers (DUs) that result from microvasculopathy, carotid intima-media thickness (CIMT) as surrogate markers of atherosclerosis, and brachial-ankle pulse wave velocity (baPWV) representing arterial stiffness in patients with systemic sclerosis (SSc). In this cross-sectional study, 40 female SSc patients and 80 healthy controls matched for sex, age, and blood sampling season were recruited. Vitamin D deficiency was defined as serum 25-OHD levels &lt;30 ng/mL. “DUs ever” included active and healed DUs. CIMT and carotid plaque were examined using high-resolution ultrasonography, and baPWV was measured using an automatic waveform analyzer. Vitamin D deficiency was more prevalent in SSc patients than in controls (30 vs. 11.3%). Regarding SSc patients, 9 (22.5%) had DUs ever, and the mean CIMT and baPWV were 0.68 mm and 1561.1 cm/s, respectively; carotid plaque was detected in 13 (34.2%) patients. The frequency of DUs ever was significantly higher for SSc patients with vitamin D deficiency than those without this feature (50 vs. 10.7%, p = 0.012), but the median CIMT and baPWV and the frequency of carotid plaque did not differ according to the presence of vitamin D deficiency. Multivariable logistic regression analysis showed that vitamin D deficiency was an independent risk factor for DUs ever (OR = 7.72, p = 0.024). Vitamin D deficiency was associated with DUs, but not with atherosclerosis or arterial stiffness, potentially indicating that vitamin D may have different effects on the microvascular and macrovascular involvement in SSc pathophysiology.","author":[{"dropping-particle":"","family":"Park","given":"Eun Kyoung","non-dropping-particle":"","parse-names":false,"suffix":""},{"dropping-particle":"","family":"Park","given":"Ji Heh","non-dropping-particle":"","parse-names":false,"suffix":""},{"dropping-particle":"","family":"Kweon","given":"Seong Min","non-dropping-particle":"","parse-names":false,"suffix":""},{"dropping-particle":"","family":"Kim","given":"Geun Tae","non-dropping-particle":"","parse-names":false,"suffix":""},{"dropping-particle":"","family":"Lee","given":"Seung Geun","non-dropping-particle":"","parse-names":false,"suffix":""}],"container-title":"Clinical Rheumatology","id":"ITEM-1","issue":"6","issued":{"date-parts":[["2017"]]},"page":"1325-1333","publisher":"Clinical Rheumatology","title":"Vitamin D deficiency is associated with digital ulcer but not with atherosclerosis or arterial stiffness in patients with systemic sclerosis: a pilot study","type":"article-journal","volume":"36"},"uris":["http://www.mendeley.com/documents/?uuid=9d855f9c-7ed3-4696-9f8a-f354c053f9a4"]}],"mendeley":{"formattedCitation":"&lt;sup&gt;43&lt;/sup&gt;","plainTextFormattedCitation":"43","previouslyFormattedCitation":"&lt;sup&gt;4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43</w:t>
            </w:r>
            <w:r w:rsidRPr="00614A14">
              <w:rPr>
                <w:rFonts w:ascii="Arial" w:hAnsi="Arial" w:cs="Arial"/>
                <w:color w:val="000000" w:themeColor="text1"/>
                <w:sz w:val="18"/>
                <w:szCs w:val="18"/>
              </w:rPr>
              <w:fldChar w:fldCharType="end"/>
            </w:r>
          </w:p>
          <w:p w14:paraId="5CCCEAB5" w14:textId="77777777" w:rsidR="00614A14" w:rsidRPr="00614A14" w:rsidRDefault="00614A14" w:rsidP="00614A14">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Increased risk of developing DUs within a 5-year follow-up;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patients with incident DUs had reduced vitamin D levels compared to patients without them.</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11/1756-185X.13554","ISSN":"1756185X","abstract":"Aim: Low levels of vitamin D (25OHD) have been found to associated with digital ulcers (DUs) in systemic sclerosis (SSc), although only cross-sectional studies have been performed. We aimed to investigate if variations in vitamin D serum levels over time affect DU in SSc. Methods: This is a retrospective study on 65 patients. 25OHD was measured in 2011 and 2016 and its variations correlated with DU. Results: The mean age of our cohort was 58 (SD 12) years with a mean disease duration of 9.5 (5.3) years. Most of our patients had a limited SSc (69.2%). At baseline 50.8% and 41.5% after 5 years had 25OHD &lt;30 ng/mL. Patients receiving supplementation (8750 IU/wk) at baseline numbered 39 (60.0%) and 45 (69.2%) at the end of follow up. Nevertheless, 31 (47.7%) had a decrease of 25OHD in 5 years. In univariate analysis, patients with incident DU had a decrease in 25OHD as compared to patients with no incident DU (−17.4 [37.0] vs 13.0 [89.5], P = 0.018). No differences in 25OHD variations were found for other disease characteristics. In multivariate analysis correcting for previous DU and modified Rodnan Skin Score at baseline, patients with a decrease in 25OHD had an increased risk of developing DU (odds ratio 16.6; 95% CI 1.7-164.5, P = 0.017). Conclusions: A decrease in 25OHD is associated with the risk of developing DUs. In addition, vitamin D supplementation with the doses currently recommended may be insufficient in SSc. Further studies in wider cohorts are needed to confirm these results.","author":[{"dropping-particle":"","family":"Caimmi","given":"Cristian","non-dropping-particle":"","parse-names":false,"suffix":""},{"dropping-particle":"","family":"Bertoldo","given":"Eugenia","non-dropping-particle":"","parse-names":false,"suffix":""},{"dropping-particle":"","family":"Pozza","given":"Alice","non-dropping-particle":"","parse-names":false,"suffix":""},{"dropping-particle":"","family":"Caramaschi","given":"Paola","non-dropping-particle":"","parse-names":false,"suffix":""},{"dropping-particle":"","family":"Orsolini","given":"Giovanni","non-dropping-particle":"","parse-names":false,"suffix":""},{"dropping-particle":"","family":"Gatti","given":"Davide","non-dropping-particle":"","parse-names":false,"suffix":""},{"dropping-particle":"","family":"Rossini","given":"Maurizio","non-dropping-particle":"","parse-names":false,"suffix":""},{"dropping-particle":"","family":"Viapiana","given":"Ombretta","non-dropping-particle":"","parse-names":false,"suffix":""}],"container-title":"International Journal of Rheumatic Diseases","id":"ITEM-1","issue":"6","issued":{"date-parts":[["2019"]]},"page":"1041-1045","title":"Vitamin D serum levels and the risk of digital ulcers in systemic sclerosis: A longitudinal study","type":"article-journal","volume":"22"},"uris":["http://www.mendeley.com/documents/?uuid=500dfc0f-4434-4c6b-8c13-066fc964e969"]}],"mendeley":{"formattedCitation":"&lt;sup&gt;47&lt;/sup&gt;","plainTextFormattedCitation":"47","previouslyFormattedCitation":"&lt;sup&gt;4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47</w:t>
            </w:r>
            <w:r w:rsidRPr="00614A14">
              <w:rPr>
                <w:rFonts w:ascii="Arial" w:hAnsi="Arial" w:cs="Arial"/>
                <w:color w:val="000000" w:themeColor="text1"/>
                <w:sz w:val="18"/>
                <w:szCs w:val="18"/>
              </w:rPr>
              <w:fldChar w:fldCharType="end"/>
            </w:r>
          </w:p>
          <w:p w14:paraId="3C550842" w14:textId="77777777" w:rsidR="00614A14" w:rsidRPr="00614A14" w:rsidRDefault="00614A14" w:rsidP="00614A14">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DU incidence does not correlate with serum vitamin D concentration, but does correlate with microangiopathy pattern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371/journal.pone.0179062","ISBN":"1111111111","ISSN":"19326203","abstract":"Objective Assessment of serum 25-hydroxyvitamin D (25(OH)D) correlations with clinical parameters and evaluation of the efficacy of standard oral supplementation in systemic sclerosis (SSc) patients. Methods 154 SSc patients were recruited, in all seasons. Serum 25(OH)D concentrations were evaluated using LIAISON 25-OH (Diasorin, Italy). Medsger disease severity scale (DSS), nailfold videocapillaroscopy (NVC) and all instrumental exam contemplated by international guidelines were performed. Drug assumption, including oral colecalciferol, was evaluated. Nonparametric tests were used for statistical analysis. Results Average 25(OH)D serum concentration was 18.7 -9 ng/ml (&lt;20 classified as deficiency). A significant correlation was found with presence/absence of lung bi-basal fibrotic changes (16.1 -8 ng/ml and 20 -10 ng/ml, respectively; p = 0.04). Peripheral vascular (p = 0.03), kidney (p = 0.02), gastrointestinal (p = 0.05) Medsger's DSS parameters were found to correlate with 25(OH)D serum concentrations. No significant correlations were observed with digital ulcers incidence, strictly correlated to patterns of microangiopathy, defined at NVC analysis (p&lt;0.0001). Interestingly, no effects of treatment with oral colecalciferol (Dibase 1,000 IU daily for at least 6 months) were found on 25(OH)D serum concentrations in treated (18.8 -10 ng/ml) or untreated (18.7 -9 ng/ml) SSc patients (p = 0.81). A significant difference was observed among seasonal 25(OH)D serum concentrations (winter: 14.6 -7.8 ng/ ml, spring: 17.2 -7.9 ng/ml, summer: 21.43 -10 ng/ml, autumn: 20.2 -10 ng/ml; p = 0.032) in all patients. Conclusion Serum 25(OH)D deficiency was found to correlate with lung involvement, peripheral vascular, kidney and gastrointestinal Medsger's DSS parameters and with seasonality In SSc patients. Supplementation with oral colecalciferol was found not effective in increasing 25 (OH)D serum concentrations. Therefore, for successful replacement, supra-physiological vitamin D3 doses or programmed UVB light exposure should be tested.","author":[{"dropping-particle":"","family":"Trombetta","given":"Amelia Chiara","non-dropping-particle":"","parse-names":false,"suffix":""},{"dropping-particle":"","family":"Smith","given":"Vanessa","non-dropping-particle":"","parse-names":false,"suffix":""},{"dropping-particle":"","family":"Gotelli","given":"Emanuele","non-dropping-particle":"","parse-names":false,"suffix":""},{"dropping-particle":"","family":"Ghio","given":"Massimo","non-dropping-particle":"","parse-names":false,"suffix":""},{"dropping-particle":"","family":"Paolino","given":"Sabrina","non-dropping-particle":"","parse-names":false,"suffix":""},{"dropping-particle":"","family":"Pizzorni","given":"Carmen","non-dropping-particle":"","parse-names":false,"suffix":""},{"dropping-particle":"","family":"Vanhaecke","given":"Amber","non-dropping-particle":"","parse-names":false,"suffix":""},{"dropping-particle":"","family":"Ruaro","given":"Barbara","non-dropping-particle":"","parse-names":false,"suffix":""},{"dropping-particle":"","family":"Sulli","given":"Alberto","non-dropping-particle":"","parse-names":false,"suffix":""},{"dropping-particle":"","family":"Cutolo","given":"Maurizio","non-dropping-particle":"","parse-names":false,"suffix":""}],"container-title":"PLoS ONE","id":"ITEM-1","issue":"6","issued":{"date-parts":[["2017"]]},"page":"1-13","title":"Vitamin D deficiency and clinical correlations in systemic sclerosis patients: A retrospective analysis for possible future developments","type":"article-journal","volume":"12"},"uris":["http://www.mendeley.com/documents/?uuid=426631d0-6e92-4725-bb93-29f14889fc66"]}],"mendeley":{"formattedCitation":"&lt;sup&gt;24&lt;/sup&gt;","plainTextFormattedCitation":"24","previouslyFormattedCitation":"&lt;sup&gt;2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4</w:t>
            </w:r>
            <w:r w:rsidRPr="00614A14">
              <w:rPr>
                <w:rFonts w:ascii="Arial" w:hAnsi="Arial" w:cs="Arial"/>
                <w:color w:val="000000" w:themeColor="text1"/>
                <w:sz w:val="18"/>
                <w:szCs w:val="18"/>
              </w:rPr>
              <w:fldChar w:fldCharType="end"/>
            </w:r>
          </w:p>
          <w:p w14:paraId="252A9209" w14:textId="77777777" w:rsidR="00614A14" w:rsidRPr="00614A14" w:rsidRDefault="00614A14" w:rsidP="00614A14">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No significant correlation between serum vit D and presence and/or previous history of DU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1.02.002","ISSN":"15689972","abstract":"Low vitamin D serum concentrations have been reported in several autoimmune conditions. The study's aim was to explore such a relationship in a large multinational population of patients with systemic sclerosis (SSc) and to pursue possible clinical and laboratory correlates with vitamin D concentrations. 327 sera samples of European patients with SSc and 141 samples of compatible healthy controls were studied for vitamin D concentrations using the commercial kit LIAISON 25-OH vitamin D assay (Diasorin). Additionally, clinical parameters including the Rodnan skin score, diffusing lung capacity for carbon monoxide (DLCO), systolic pulmonary artery pressure (sPAP), forced vital capacity (FVC), and nailfold video capillaroscopic, erythrocyte sedimentation rate (ESR), anti-nuclear antibodies (ANA and scl70), rheumatoid factor (RF) were investigated. Vitamin D serum concentration was 13.5 ± 9.0. ng/ml (mean ± standard deviation) in patients with SSc compared to 21.6 ± 9.7. ng/ml in a control group (p &lt; 0.001). A negative correlation between patients' age and vitamin D concentration (r = -0.2, p &lt; 0.05, n = 96) was observed. An inverse relationship was found between skin involvement and vitamin D serum concentrations; Patients with a Rodnan skin score of 10 or lower (n = 11) had a mean vitamin D concentration of 17.7 ± 10.4. ng/ml compared to patients with a score above 10 (n = 28) 8 ± 10.1. ng/ml (p = 0.02, by the Mann-Whitney test). In conclusion, Patients with SSc have significantly lower serum vitamin D concentrations compared to healthy controls; moreover fibrosis of the cutaneous tissue is inversely related to the vitamin D concentration. © 2011.","author":[{"dropping-particle":"","family":"Arnson","given":"Yoav","non-dropping-particle":"","parse-names":false,"suffix":""},{"dropping-particle":"","family":"Amital","given":"Howard","non-dropping-particle":"","parse-names":false,"suffix":""},{"dropping-particle":"","family":"Agmon-Levin","given":"Nancy","non-dropping-particle":"","parse-names":false,"suffix":""},{"dropping-particle":"","family":"Alon","given":"Danny","non-dropping-particle":"","parse-names":false,"suffix":""},{"dropping-particle":"","family":"Sánchez-Castañón","given":"María","non-dropping-particle":"","parse-names":false,"suffix":""},{"dropping-particle":"","family":"López-Hoyos","given":"Marcos","non-dropping-particle":"","parse-names":false,"suffix":""},{"dropping-particle":"","family":"Matucci-Cerinic","given":"Marco","non-dropping-particle":"","parse-names":false,"suffix":""},{"dropping-particle":"","family":"Szücs","given":"Gabriella","non-dropping-particle":"","parse-names":false,"suffix":""},{"dropping-particle":"","family":"Shapira","given":"Yinon","non-dropping-particle":"","parse-names":false,"suffix":""},{"dropping-particle":"","family":"Szekanecz","given":"Zoltan","non-dropping-particle":"","parse-names":false,"suffix":""},{"dropping-particle":"","family":"Shoenfeld","given":"Yehuda","non-dropping-particle":"","parse-names":false,"suffix":""}],"container-title":"Autoimmunity Reviews","id":"ITEM-1","issue":"8","issued":{"date-parts":[["2011"]]},"page":"490-494","publisher":"Elsevier B.V.","title":"Serum 25-OH vitamin D concentrations are linked with various clinical aspects in patients with systemic sclerosis: A retrospective cohort study and review of the literature","type":"article-journal","volume":"10"},"uris":["http://www.mendeley.com/documents/?uuid=61decb11-4f0a-41f5-86c0-c2727acf16cd"]},{"id":"ITEM-2","itemData":{"DOI":"10.4103/idoj.IDOJ_328_17","ISSN":"2229-5178","abstract":"BACKGROUND: The anti-inflammatory, immunomodulatory, and anti-proliferative effects of vitamin D in pathogenesis of autoimmune diseases have been highlighted in recent years but implications of vitamin D deficiency in systemic sclerosis (SSc) remain understudied. OBJECTIVES: To evaluate serum vitamin D levels in SSc patients and matched controls. MATERIALS AND METHODS: Serum vitamin D levels were estimated in 38 (M:F 5:33) patients aged 23-70 years of untreated SSc and age and gender matched healthy controls. Clinical and investigative evaluation for skin sclerosis by modified Rodnan skin score (mRSS), presence of digital ulcers, Raynaud's phenomenon, type of auto-antibodies, systemic involvement, and serum vitamin D levels were performed. Serum vitamin D levels were defined as normal (30-100 ng/ml), insufficient (10-30 ng/ml), and deficient (&lt;10 ng/ml). RESULTS: Serum vitamin D levels (median ± IQR) were 19.5 ± 77.8 ng/ml in 38 patients and 100 ± 31.3 ng/ml in controls each. Vitamin D deficiency in 13 (34.2%) and insufficiency in 10 (26.3%) patients were identified. Only 2 (5.3%) controls had vitamin D insufficiency and the difference was statistically significant (P = 0.001). An inverse relationship was observed between mRSS and serum vitamin D levels. CONCLUSIONS: Patients with SSc have significantly lower serum vitamin D levels than healthy controls. Serum vitamin D levels do not correlate well with age, gender, disease duration or its variants, type of auto antibodies, presence of digital ulceration, or systemic involvement but has inverse correlation with skin sclerosis. Better-designed studies will perhaps resolve issues of potential benefits of vitamin D supplementation in modification of disease activity or severity in SSc.","author":[{"dropping-particle":"","family":"Gupta","given":"Sarita","non-dropping-particle":"","parse-names":false,"suffix":""},{"dropping-particle":"","family":"Mahajan","given":"Vikram K","non-dropping-particle":"","parse-names":false,"suffix":""},{"dropping-particle":"","family":"Yadav","given":"Rajinder S","non-dropping-particle":"","parse-names":false,"suffix":""},{"dropping-particle":"","family":"Mehta","given":"Karaninder S","non-dropping-particle":"","parse-names":false,"suffix":""},{"dropping-particle":"","family":"Bhushan","given":"Satya","non-dropping-particle":"","parse-names":false,"suffix":""},{"dropping-particle":"","family":"Chauhan","given":"Pushpinder S","non-dropping-particle":"","parse-names":false,"suffix":""},{"dropping-particle":"","family":"Rawat","given":"Ritu","non-dropping-particle":"","parse-names":false,"suffix":""},{"dropping-particle":"","family":"Sharma","given":"Vikas","non-dropping-particle":"","parse-names":false,"suffix":""}],"container-title":"Indian dermatology online journal","id":"ITEM-2","issue":"4","issued":{"date-parts":[["2018"]]},"language":"eng","page":"250-255","publisher":"Medknow Publications &amp; Media Pvt Ltd","title":"Evaluation of Serum Vitamin D Levels in Patients with Systemic Sclerosis and Healthy Controls: Results of a Pilot Study","type":"article-journal","volume":"9"},"uris":["http://www.mendeley.com/documents/?uuid=d0f4ac83-05fe-436b-84c0-aa510491bdc1"]},{"id":"ITEM-3","itemData":{"DOI":"10.1007/s10067-010-1478-3","ISSN":"07703198","abstract":"Vitamin D displays many extraosseous immunomodulatory effects. The aim of the study was to evaluate the level of vitamin D in patients with systemic sclerosis (SSc) and to analyze the associations between the concentration of the vitamin and clinical manifestations. In March-April 2009, 65 consecutive SSc patients underwent evaluation of vitamin D concentrations by the LIAISON immunoassay (normal 30-100 ng/ml). Serum levels between 10 and 30 ng/ml were classified as vitamin D insufficiency, while concentrations &lt;10 ng/ml as vitamin D deficiency. None of the patients were receiving vitamin D supplementation at the time of or during the year prior to study entry. The mean level of vitamin D was 15.8±9.1 ng/ml. Only three cases showed normal values; vitamin D insufficiency and deficiency were found in 43 and 19 cases, respectively. Patients with vitamin D deficiency showed longer disease duration (13.1±6.8 versus 9.4±5.5 years, P=0.026), lower diffusing lung capacity for carbon monoxide (63.7±12.4 versus 76.4±20.2, P=0.014), higher estimated pulmonary artery pressure (28.9±9.9 versus 22.8±10.4, P=0.037) and higher values of ESR (40±25 versus 23±13 mm/h, P=0.001) and of CRP (7±7 and 4±2 mg/l, P=0.004) in comparison with patients with vitamin D insufficiency; moreover, late nailfold videocapillaroscopic pattern was more frequently found (52.6% versus 18.6%, P=0.013). None of the patients showed evidence of overt mal-absorption. Low levels of vitamin D are very frequent in patients with SSc. Intestinal involvement is not likely the cause of vitamin D deficit; other factors such as skin hyperpigmentation and reduced sun exposition for psychological and social reasons may be implicated. Patients with vitamin D deficiency showed more severe disease in comparison with patients with vitamin D insufficiency, above all concerning lung involvement. Further trials are awaited to determine whether vitamin D could represent a modifiable factor able to interfere with SSc evolution. © 2010 Clinical Rheumatology.","author":[{"dropping-particle":"","family":"Caramaschi","given":"Paola","non-dropping-particle":"","parse-names":false,"suffix":""},{"dropping-particle":"","family":"Dalla Gassa","given":"Alessandra","non-dropping-particle":"","parse-names":false,"suffix":""},{"dropping-particle":"","family":"Ruzzenente","given":"Orazio","non-dropping-particle":"","parse-names":false,"suffix":""},{"dropping-particle":"","family":"Volpe","given":"Alessandro","non-dropping-particle":"","parse-names":false,"suffix":""},{"dropping-particle":"","family":"Ravagnani","given":"Viviana","non-dropping-particle":"","parse-names":false,"suffix":""},{"dropping-particle":"","family":"Tinazzi","given":"Ilaria","non-dropping-particle":"","parse-names":false,"suffix":""},{"dropping-particle":"","family":"Barausse","given":"Giovanni","non-dropping-particle":"","parse-names":false,"suffix":""},{"dropping-particle":"","family":"Bambara","given":"Lisa M.","non-dropping-particle":"","parse-names":false,"suffix":""},{"dropping-particle":"","family":"Biasi","given":"Domenico","non-dropping-particle":"","parse-names":false,"suffix":""}],"container-title":"Clinical Rheumatology","id":"ITEM-3","issue":"12","issued":{"date-parts":[["2010"]]},"page":"1419-1425","title":"Very low levels of vitamin D in systemic sclerosis patients","type":"article-journal","volume":"29"},"uris":["http://www.mendeley.com/documents/?uuid=9f30f4d1-4695-46fa-9865-103afea62ece"]},{"id":"ITEM-4","itemData":{"DOI":"10.5152/eurjrheum.2015.0065","ISSN":"21479720","abstract":"OBJECTIVE: Vitamin D has pleiotropic effects including immunomodulatory, cardioprotective, and antifibrotic properties and is thus able to modulate the three main links in scleroderma pathogenesis. The aim of the study was to evaluate the level of vitamin D in patients with systemic sclerosis and to analyze the associations between the concentration of vitamin D and the features of systemic sclerosis. MATERIAL AND METHODS: Fifty-one consecutive patients were evaluated for visceral involvement, immunological profile, activity, severity scores, and quality of life. The vitamin D status was evaluated by measuring the 25hydroxy-hydroxyvitamin D serum levels. RESULTS: The mean vitamin D level was 17.06+/-9.13 ng/dL. Only 9.8% of the patients had optimal vitamin D levels; 66.66% of them had insufficient 25(OH)D levels, while 23.52% had deficient levels. No correlation was found between vitamin D concentration and age, sex, autoantibody profile, extent of skin involvement, or vitamin D supplementation. Vitamin D levels were correlated with the diffusing capacity of the lung for carbon monoxide (p=0.019, r=0.353), diastolic dysfunction (p=0.033, r=-0.318), digital contractures (p=0.036, r=-0.298), and muscle weakness (p=0.015, r=-0.377) and had a trend for negative correlation with pulmonary hypertension (p=0.053, r=-0.29). CONCLUSION: Low levels of vitamin D are very common in systemic sclerosis. Poor vitamin status seems to be related with a more aggressive disease with multivisceral and severe organ involvement, especially pulmonary and cardiac involvement.","author":[{"dropping-particle":"","family":"Groseanu","given":"Laura","non-dropping-particle":"","parse-names":false,"suffix":""},{"dropping-particle":"","family":"Bojinca","given":"Violeta","non-dropping-particle":"","parse-names":false,"suffix":""},{"dropping-particle":"","family":"Gudu","given":"Tania","non-dropping-particle":"","parse-names":false,"suffix":""},{"dropping-particle":"","family":"Saulescu","given":"Ioana","non-dropping-particle":"","parse-names":false,"suffix":""},{"dropping-particle":"","family":"Predeteanu","given":"Denisa","non-dropping-particle":"","parse-names":false,"suffix":""},{"dropping-particle":"","family":"Balanescu","given":"Andra","non-dropping-particle":"","parse-names":false,"suffix":""},{"dropping-particle":"","family":"Berghea","given":"Florian","non-dropping-particle":"","parse-names":false,"suffix":""},{"dropping-particle":"","family":"Opris","given":"Daniela","non-dropping-particle":"","parse-names":false,"suffix":""},{"dropping-particle":"","family":"Borangiu","given":"Andreea","non-dropping-particle":"","parse-names":false,"suffix":""},{"dropping-particle":"","family":"Constantinescu","given":"Cosmin","non-dropping-particle":"","parse-names":false,"suffix":""},{"dropping-particle":"","family":"Negru","given":"Magda","non-dropping-particle":"","parse-names":false,"suffix":""},{"dropping-particle":"","family":"Ionescu","given":"Ruxandra","non-dropping-particle":"","parse-names":false,"suffix":""}],"container-title":"European Journal of Rheumatology","id":"ITEM-4","issue":"2","issued":{"date-parts":[["2016"]]},"page":"50-55","title":"Low vitamin D status in systemic sclerosis and the impact on disease phenotype","type":"article-journal","volume":"3"},"uris":["http://www.mendeley.com/documents/?uuid=81dee3d1-2654-406f-bf7b-7c78559dda4e"]},{"id":"ITEM-5","itemData":{"DOI":"10.3899/jrheum.110695","abstract":"To the Editor:Rios Fernandez, et al1 have reported significantly decreased serum 25-hydroxyvitamin D (25OHD) levels in patients with systemic sclerosis (SSc) from the south of Spain. Since 25OHD levels have been studied predominantly in sun-rich countries such as Italy, Spain, and Israel1,2,3,4,5,6,7, we evaluated the serum levels of 25OHD in a large cohort of patients with SSc from Germany.Patients with SSc were prospectively recruited over a 2-year period (n = 137). Patients were taking no 25OHD substitution. The study was conducted in accord with the Declaration of Helsinki and followed a protocol approved by our institutional review board; informed consent was obtained from all subjects.Where appropriate, the diagnosis was based on clinical, histological, and serological findings. Two subtypes of SSc, diffuse cutaneous SSc and limited cutaneous SSc, were distinguished, as described8. A standardized full examination was performed in all patients9. Serum 25OHD levels were assessed using the direct competitive chemiluminescence Liaison® immunoassay. The lowest … Address correspondence to Dr. Gambichler; E-mail: t.gambichler{at}klinikum-bochum.de","author":[{"dropping-particle":"","family":"GAMBICHLER","given":"THILO","non-dropping-particle":"","parse-names":false,"suffix":""},{"dropping-particle":"","family":"CHROBOK","given":"INES","non-dropping-particle":"","parse-names":false,"suffix":""},{"dropping-particle":"","family":"HÖXTERMANN","given":"STEPHAN","non-dropping-particle":"","parse-names":false,"suffix":""},{"dropping-particle":"","family":"KREUTER","given":"ALEXANDER","non-dropping-particle":"","parse-names":false,"suffix":""}],"container-title":"The Journal of Rheumatology","id":"ITEM-5","issue":"11","issued":{"date-parts":[["2011","11","1"]]},"page":"2492 LP  - 2493","title":"Significantly Decreased Serum 25-Hydroxyvitamin D Levels in a Large German Systemic Sclerosis Cohort","type":"article-journal","volume":"38"},"uris":["http://www.mendeley.com/documents/?uuid=8ba5921c-8bba-40ea-b210-532fc8dc3fd5"]}],"mendeley":{"formattedCitation":"&lt;sup&gt;26,33,39,40,42&lt;/sup&gt;","plainTextFormattedCitation":"26,33,39,40,42","previouslyFormattedCitation":"&lt;sup&gt;26,33,39,40,42&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6,33,39,40,42</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or cutaneous ulcer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899/jrheum.090439","abstract":"To the Editor:We read with interest the articles by Dr. Braun-Moscovici, et al1 and Vacca, et al2 reporting a strikingly high prevalence of 25-hydroxyvitamin D (25OHD) deficiency in patients with systemic sclerosis (SSc). Their remarkable findings confirm the results of our work, to our knowledge the first controlled study to demonstrate an increased prevalence of hypovitaminosis D in SSc3. The renewed interest in vitamin D in autoimmune diseases gives us the opportunity to show previously unpublished data and make some observations about this issue.Our study comprised 60 patients and 60 matched controls3. 25OHD levels were lower in patients than in controls [median 23 ng/ml (range 3–92) and 39 ng/ml (14–138), respectively; p &amp;amp;lt; 0.001] even after matching for season of sampling. Thirty-eight patients had 25OHD levels below 30 ng/ml; 4 patients fell in the severe deficit range (&amp;amp;lt; 10 ng/ml), 17 in the insufficiency range (≥ 10 and &amp;amp;lt; 20 ng/ml), and 17 in the mild hypovitaminosis range (≥ 20 and &amp;amp;lt; … Address correspondence to Dr. Calzolari; E-mail: gilberto983{at}gmail.com","author":[{"dropping-particle":"","family":"CALZOLARI","given":"GILBERTO","non-dropping-particle":"","parse-names":false,"suffix":""},{"dropping-particle":"","family":"DATA","given":"VALERIA","non-dropping-particle":"","parse-names":false,"suffix":""},{"dropping-particle":"","family":"CARIGNOLA","given":"RENATO","non-dropping-particle":"","parse-names":false,"suffix":""},{"dropping-particle":"","family":"ANGELI","given":"ALBERTO","non-dropping-particle":"","parse-names":false,"suffix":""}],"container-title":"The Journal of Rheumatology","id":"ITEM-1","issue":"12","issued":{"date-parts":[["2009","12","1"]]},"page":"2844 LP  - 2844","title":"Hypovitaminosis D in Systemic Sclerosis","type":"article-journal","volume":"36"},"uris":["http://www.mendeley.com/documents/?uuid=74512534-7560-4d46-a6aa-ee13836df2a3"]}],"mendeley":{"formattedCitation":"&lt;sup&gt;38&lt;/sup&gt;","plainTextFormattedCitation":"38","previouslyFormattedCitation":"&lt;sup&gt;38&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8</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w:t>
            </w:r>
          </w:p>
          <w:p w14:paraId="6D3136BD" w14:textId="77777777" w:rsidR="00614A14" w:rsidRPr="00614A14" w:rsidRDefault="00614A14" w:rsidP="00614A14">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No significant correlations found between reduced serum vit D and calcinosi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390/ijms17122103","ISSN":"14220067","abstract":"Vitamin D status has been linked to immune system and autoimmune disorders; in fact, low levels of vitamin D are common in many autoimmune disorders. The aims of our study were to assess the prevalence of vitamin D insufficiency and the possible correlation with clinical parameters in systemic sclerosis (SSc). We recruited 40 patients (38 female and two male) with scleroderma and 40 healthy controls matched for age and gender. Demographic and clinical parameters were recorded and the 25-hydroxivitamin D3 serum levels were measured. Serum 25-hydroxivitamin D3 levels were significantly lower in patients with systemic sclerosis than in the control group. The prevalence of 25-hydroxivitamin D3 insufficiency was 50% in the patients and 22.5% in the control group. A statistically significant association was observed between the insufficiency of 25-hydroxivitamin D3 and skin involvement (p = 0.02) and echocardiography systolic pulmonary artery pressure &gt;35 mmHg (p = 0.02). Our data show that the systemic sclerosis group has significantly lower serum 25-hydroxivitamin D3 concentrations compared to the control group; skin involvement and pulmonary hypertension are associated with vitamin D3 insufficiency.","author":[{"dropping-particle":"","family":"Atteritano","given":"Marco","non-dropping-particle":"","parse-names":false,"suffix":""},{"dropping-particle":"","family":"Santoro","given":"Domenico","non-dropping-particle":"","parse-names":false,"suffix":""},{"dropping-particle":"","family":"Corallo","given":"Giorgio","non-dropping-particle":"","parse-names":false,"suffix":""},{"dropping-particle":"","family":"Visalli","given":"Elisa","non-dropping-particle":"","parse-names":false,"suffix":""},{"dropping-particle":"","family":"Buemi","given":"Michele","non-dropping-particle":"","parse-names":false,"suffix":""},{"dropping-particle":"","family":"Catalano","given":"Antonino","non-dropping-particle":"","parse-names":false,"suffix":""},{"dropping-particle":"","family":"Lasco","given":"Antonino","non-dropping-particle":"","parse-names":false,"suffix":""},{"dropping-particle":"","family":"Bitto","given":"Alessandra","non-dropping-particle":"","parse-names":false,"suffix":""},{"dropping-particle":"","family":"Squadrito","given":"Francesco","non-dropping-particle":"","parse-names":false,"suffix":""}],"container-title":"International Journal of Molecular Sciences","id":"ITEM-1","issue":"12","issued":{"date-parts":[["2016"]]},"page":"1-8","title":"Skin involvement and pulmonary hypertension are associated with vitamin D insufficiency in scleroderma","type":"article-journal","volume":"17"},"uris":["http://www.mendeley.com/documents/?uuid=59161ba9-9382-49c5-a1b9-aa0422cdf067"]},{"id":"ITEM-2","itemData":{"DOI":"10.3899/jrheum.081287","ISSN":"0315162X","abstract":"Objective. To investigate 25-OH vitamin D concentrations in 2 independent systemic sclerosis (SSc) populations from France and Italy. Methods. We studied 156 consecutive SSc patients comparable for demographic characteristics: 90 from Northern France and 66 from Southern Italy. 25-OH vitamin D, intact parathyroid hormone, and serum total calcium and phosphorus were measured in all patients. Vitamin D concentrations &lt; 30 ng/ml were considered insufficiency, while values &lt; 10 ng/ml were classified as deficiency. Results. Vitamin D insufficiency and deficiency rates were very high and comparable between the 2 populations: 74/90 (82%) versus 57/66 (86%) for insufficiency and 29/90 (32%) versus 15/66 (23%) for deficiency, respectively, in the French and Italian patients. They were not influenced by vitamin D supplementation, which was not statistically different in the 2 groups. In the combined populations, a significant negative correlation was found between low vitamin D levels and European Disease Activity Score (p = 0.04, r = -0.17) and an even more significant correlation was found with acute-phase reactants (p = 0.004, r = -0.23 for erythrocyte sedimentation rate), and low levels of vitamin D were associated with the systolic pulmonary artery pressure (sPAP) estimated by echocardiography (p = 0.004). In multivariate analysis, vitamin D deficiency was associated with sPAP (p = 0.02). Conclusion. Vitamin D deficiency was very common in the 2 SSc populations, independent of geographic origin and vitamin D supplementation. This suggests that common vitamin D supplementation does not correct the deficiency in SSc patients, and that a higher dose is probably needed, especially in those with high inflammatory activity or severe disease. The Journal of Rheumatology Copyright © 2009. All rights reserved.","author":[{"dropping-particle":"","family":"Vacca","given":"Alessandra","non-dropping-particle":"","parse-names":false,"suffix":""},{"dropping-particle":"","family":"Cormier","given":"Catherine","non-dropping-particle":"","parse-names":false,"suffix":""},{"dropping-particle":"","family":"Piras","given":"Martina","non-dropping-particle":"","parse-names":false,"suffix":""},{"dropping-particle":"","family":"Mathieu","given":"Alessandro","non-dropping-particle":"","parse-names":false,"suffix":""},{"dropping-particle":"","family":"Kahan","given":"Andre","non-dropping-particle":"","parse-names":false,"suffix":""},{"dropping-particle":"","family":"Allanore","given":"Yannick","non-dropping-particle":"","parse-names":false,"suffix":""}],"container-title":"Journal of Rheumatology","id":"ITEM-2","issue":"9","issued":{"date-parts":[["2009"]]},"page":"1924-1929","title":"Vitamin D deficiency and insufficiency in 2 independent cohorts of patients with systemic sclerosis","type":"article-journal","volume":"36"},"uris":["http://www.mendeley.com/documents/?uuid=7a9bb869-4e9b-41e2-8ebb-6f8d676b5ecd"]}],"mendeley":{"formattedCitation":"&lt;sup&gt;30,44&lt;/sup&gt;","plainTextFormattedCitation":"30,44","previouslyFormattedCitation":"&lt;sup&gt;30,4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0,44</w:t>
            </w:r>
            <w:r w:rsidRPr="00614A14">
              <w:rPr>
                <w:rFonts w:ascii="Arial" w:hAnsi="Arial" w:cs="Arial"/>
                <w:color w:val="000000" w:themeColor="text1"/>
                <w:sz w:val="18"/>
                <w:szCs w:val="18"/>
              </w:rPr>
              <w:fldChar w:fldCharType="end"/>
            </w:r>
          </w:p>
        </w:tc>
        <w:tc>
          <w:tcPr>
            <w:tcW w:w="1800" w:type="dxa"/>
            <w:hideMark/>
          </w:tcPr>
          <w:p w14:paraId="140DD7D7"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1576" w:type="dxa"/>
          </w:tcPr>
          <w:p w14:paraId="721E0B39"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934" w:type="dxa"/>
            <w:noWrap/>
            <w:hideMark/>
          </w:tcPr>
          <w:p w14:paraId="05A18BC9"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Complications of DU more prevalent in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patients with higher plasma </w:t>
            </w:r>
            <w:proofErr w:type="spellStart"/>
            <w:r w:rsidRPr="00614A14">
              <w:rPr>
                <w:rFonts w:ascii="Arial" w:hAnsi="Arial" w:cs="Arial"/>
                <w:color w:val="000000" w:themeColor="text1"/>
                <w:sz w:val="18"/>
                <w:szCs w:val="18"/>
              </w:rPr>
              <w:t>Hcy</w:t>
            </w:r>
            <w:proofErr w:type="spellEnd"/>
            <w:r w:rsidRPr="00614A14">
              <w:rPr>
                <w:rFonts w:ascii="Arial" w:hAnsi="Arial" w:cs="Arial"/>
                <w:color w:val="000000" w:themeColor="text1"/>
                <w:sz w:val="18"/>
                <w:szCs w:val="18"/>
              </w:rPr>
              <w:t xml:space="preserve"> compared to patients with normal level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11/1346-8138.12642","ISSN":"0385-2407","abstract":"Abstract Homocysteine is a sulfhydryl-containing amino acid that is derived from dietary methionine, and there has been increasing evidence that elevated plasma homocysteine levels are associated with increased risk of cardiovascular diseases, including carotid, coronary and peripheral arterial disease (PAD). The association of plasma homocysteine levels with peripheral vascular involvements, such as Raynaud phenomenon (RP), digital ulcers (DU) in systemic sclerosis (SSc) patients has not been well studied. The objective of this study was to examine plasma homocysteine levels and their clinical associations in patients with SSc. Plasma homocysteine levels in 151 Japanese patients with SSc and 20 healthy controls were examined. No significant differences were observed in plasma homocysteine levels between SSc patients and healthy individuals. Demographic and clinical features of the SSc patients revealed that severe skin sclerosis, anti-topoisomerase I antibody positivity, complications of DU, acro-osteolysis (AO) and interstitial lung disease (ILD) were significantly more prevalent among the patients with elevated plasma homocysteine levels. The plasma homocysteine levels were positively correlated with modified Rodnan total skin score. The plasma homocysteine levels in the SSc patients with DU, AO and ILD were significantly higher than those in the SSc without DU, AO and ILD, respectively. Plasma homocysteine levels did not correlate with either the mean or max intima-media thickness (IMT) or plaque score, suggesting that plasma homocysteine levels might not be associated with carotid artery atherosclerosis in SSc patients. The measurement of plasma homocysteine levels in SSc patients might be useful for the risk stratifications of severe skin sclerosis, DU and AO.","author":[{"dropping-particle":"","family":"Motegi","given":"Sei-ichiro","non-dropping-particle":"","parse-names":false,"suffix":""},{"dropping-particle":"","family":"Toki","given":"Sayaka","non-dropping-particle":"","parse-names":false,"suffix":""},{"dropping-particle":"","family":"Yamada","given":"Kazuya","non-dropping-particle":"","parse-names":false,"suffix":""},{"dropping-particle":"","family":"Uchiyama","given":"Akihiko","non-dropping-particle":"","parse-names":false,"suffix":""},{"dropping-particle":"","family":"Ishikawa","given":"Osamu","non-dropping-particle":"","parse-names":false,"suffix":""}],"container-title":"The Journal of Dermatology","id":"ITEM-1","issue":"11","issued":{"date-parts":[["2014","11","1"]]},"note":"doi: 10.1111/1346-8138.12642","page":"986-991","publisher":"John Wiley &amp; Sons, Ltd","title":"Elevated plasma homocysteine level is possibly associated with skin sclerosis in a series of Japanese patients with systemic sclerosis","type":"article-journal","volume":"41"},"uris":["http://www.mendeley.com/documents/?uuid=b4a2c5d5-97d7-4ead-8873-5e9baef8e95c"]}],"mendeley":{"formattedCitation":"&lt;sup&gt;64&lt;/sup&gt;","plainTextFormattedCitation":"64","previouslyFormattedCitation":"&lt;sup&gt;6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64</w:t>
            </w:r>
            <w:r w:rsidRPr="00614A14">
              <w:rPr>
                <w:rFonts w:ascii="Arial" w:hAnsi="Arial" w:cs="Arial"/>
                <w:color w:val="000000" w:themeColor="text1"/>
                <w:sz w:val="18"/>
                <w:szCs w:val="18"/>
              </w:rPr>
              <w:fldChar w:fldCharType="end"/>
            </w:r>
            <w:r w:rsidRPr="00614A14">
              <w:rPr>
                <w:rFonts w:ascii="Arial" w:hAnsi="Arial" w:cs="Arial"/>
                <w:color w:val="000000"/>
                <w:sz w:val="18"/>
                <w:szCs w:val="18"/>
              </w:rPr>
              <w:t xml:space="preserve"> </w:t>
            </w:r>
          </w:p>
        </w:tc>
        <w:tc>
          <w:tcPr>
            <w:tcW w:w="2520" w:type="dxa"/>
            <w:noWrap/>
            <w:hideMark/>
          </w:tcPr>
          <w:p w14:paraId="217C5E16"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2700" w:type="dxa"/>
            <w:noWrap/>
            <w:hideMark/>
          </w:tcPr>
          <w:p w14:paraId="3B323115"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Digital</w:t>
            </w:r>
            <w:r w:rsidRPr="00614A14">
              <w:rPr>
                <w:rFonts w:ascii="Arial" w:hAnsi="Arial" w:cs="Arial"/>
                <w:color w:val="000000" w:themeColor="text1"/>
                <w:sz w:val="18"/>
                <w:szCs w:val="18"/>
              </w:rPr>
              <w:t xml:space="preserve"> infarcts not found to be associated with iron, Se, Cu, or Z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10067-005-0013-4","ISSN":"07703198","abstract":"Oxidative stress appears to be important in the causation and perpetuation of tissue injury and fibrosis in systemic sclerosis or scleroderma (SSc). We conducted a case-control study to assess lipid peroxidation levels as determined by measuring fasting plasma malondialdehyde (MDA) and serum levels of the trace elements selenium, iron, zinc and copper in SSc. Plasma MDA levels were almost tenfold higher in patients than in controls (p=0.00007), and an inverse relationship between MDA levels and disease duration (r=-0.52, p=0.044) was observed. Selenium levels were lower in patients than in controls (p=0.012). Within the patient cohort, copper correlated inversely with the total skin score (r=-0.52, p=0.03). Our findings provide further evidence that lipid peroxidation is increased and antioxidant capacity is reduced in SSc. The gradual decline in MDA levels with time suggests that antioxidant therapy, if to be useful in SSc, is most likely to be effective early in the course of the disease. © Clinical Rheumatology 2006.","author":[{"dropping-particle":"","family":"Tikly","given":"Mohammed","non-dropping-particle":"","parse-names":false,"suffix":""},{"dropping-particle":"","family":"Channa","given":"Kalavati","non-dropping-particle":"","parse-names":false,"suffix":""},{"dropping-particle":"","family":"Theodorou","given":"Penny","non-dropping-particle":"","parse-names":false,"suffix":""},{"dropping-particle":"","family":"Gulumian","given":"Mairam","non-dropping-particle":"","parse-names":false,"suffix":""}],"container-title":"Clinical Rheumatology","id":"ITEM-1","issue":"3","issued":{"date-parts":[["2006"]]},"page":"320-324","title":"Lipid peroxidation and trace elements in systemic sclerosis","type":"article-journal","volume":"25"},"uris":["http://www.mendeley.com/documents/?uuid=6556d996-4cb7-4db1-9612-c725e98a1891"]}],"mendeley":{"formattedCitation":"&lt;sup&gt;78&lt;/sup&gt;","plainTextFormattedCitation":"78","previouslyFormattedCitation":"&lt;sup&gt;78&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78</w:t>
            </w:r>
            <w:r w:rsidRPr="00614A14">
              <w:rPr>
                <w:rFonts w:ascii="Arial" w:hAnsi="Arial" w:cs="Arial"/>
                <w:color w:val="000000" w:themeColor="text1"/>
                <w:sz w:val="18"/>
                <w:szCs w:val="18"/>
              </w:rPr>
              <w:fldChar w:fldCharType="end"/>
            </w:r>
          </w:p>
        </w:tc>
      </w:tr>
      <w:tr w:rsidR="00614A14" w:rsidRPr="00614A14" w14:paraId="0E6BCED6" w14:textId="77777777" w:rsidTr="008E1445">
        <w:trPr>
          <w:trHeight w:val="309"/>
        </w:trPr>
        <w:tc>
          <w:tcPr>
            <w:cnfStyle w:val="001000000000" w:firstRow="0" w:lastRow="0" w:firstColumn="1" w:lastColumn="0" w:oddVBand="0" w:evenVBand="0" w:oddHBand="0" w:evenHBand="0" w:firstRowFirstColumn="0" w:firstRowLastColumn="0" w:lastRowFirstColumn="0" w:lastRowLastColumn="0"/>
            <w:tcW w:w="1615" w:type="dxa"/>
            <w:hideMark/>
          </w:tcPr>
          <w:p w14:paraId="6707AD25"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Raynaud’s</w:t>
            </w:r>
          </w:p>
        </w:tc>
        <w:tc>
          <w:tcPr>
            <w:tcW w:w="2430" w:type="dxa"/>
            <w:hideMark/>
          </w:tcPr>
          <w:p w14:paraId="2C8A4660"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No significant difference between vit D levels and first symptoms, including limitation of mouth opening, Raynaud phenomenon, and joint involvemen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11/1756-185X.12794","ISSN":"1756185X","abstract":"Aim: Several autoimmune diseases have been associated with reduced vitamin D levels. However, the serum level of vitamin D in Chinese systemic sclerosis (SSc) patients have not been reported. The aim of this study was to evaluate the serum levels of vitamin D in Chinese SSc patients and analyze the association between vitamin D and SSc. Methods: 25-hydroxy vitamin D 125I RIA kit was applied to evaluate the serum levels of vitamin D in 60 SSc patients and 60 healthy controls from Anhui Provincial Hospital, China. The data of epidemiological and clinical characteristics of SSc patients were also collected. Results: The serum levels of vitamin D were significantly lower in SSc patients than that in healthy controls (26.51 ± 6.27 vs. 36.29 ± 14.24 ng/mL, P &lt; 0.001). The ratio of pulmonary involvement in vitamin D insufficiency patients was higher than that in normal vitamin D patients, but the difference missed statistical significance. The differences in other aspects were not statistically significant in the two groups. Conclusion: Serum levels of vitamin D in patients with SSc were lower than that in healthy controls. Further studies are needed to determine whether vitamin D supplement could provide some positive effects.","author":[{"dropping-particle":"","family":"Zhang","given":"Li","non-dropping-particle":"","parse-names":false,"suffix":""},{"dropping-particle":"","family":"Duan","given":"Yu","non-dropping-particle":"","parse-names":false,"suffix":""},{"dropping-particle":"","family":"Zhang","given":"Tian Ping","non-dropping-particle":"","parse-names":false,"suffix":""},{"dropping-particle":"","family":"Huang","given":"Xiao Lei","non-dropping-particle":"","parse-names":false,"suffix":""},{"dropping-particle":"","family":"Li","given":"Bao Zhu","non-dropping-particle":"","parse-names":false,"suffix":""},{"dropping-particle":"","family":"Ye","given":"Dong Qing","non-dropping-particle":"","parse-names":false,"suffix":""},{"dropping-particle":"","family":"Wang","given":"Jing","non-dropping-particle":"","parse-names":false,"suffix":""}],"container-title":"International Journal of Rheumatic Diseases","id":"ITEM-1","issue":"8","issued":{"date-parts":[["2017"]]},"page":"1002-1008","title":"Association between the serum level of vitamin D and systemic sclerosis in a Chinese population: a case control study","type":"article-journal","volume":"20"},"uris":["http://www.mendeley.com/documents/?uuid=6db27d25-afc4-40a2-8070-840b7835d7e2"]}],"mendeley":{"formattedCitation":"&lt;sup&gt;35&lt;/sup&gt;","plainTextFormattedCitation":"35","previouslyFormattedCitation":"&lt;sup&gt;35&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5</w:t>
            </w:r>
            <w:r w:rsidRPr="00614A14">
              <w:rPr>
                <w:rFonts w:ascii="Arial" w:hAnsi="Arial" w:cs="Arial"/>
                <w:color w:val="000000" w:themeColor="text1"/>
                <w:sz w:val="18"/>
                <w:szCs w:val="18"/>
              </w:rPr>
              <w:fldChar w:fldCharType="end"/>
            </w:r>
          </w:p>
          <w:p w14:paraId="4FBA93DC"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Reduced vitamin D is associated with more diffuse-devascularization and avascular areas measured by nailfold capillaroscopy, but no lung involvemen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rbre.2016.05.006","ISSN":"18094570","PMID":"27476627","abstract":"Objective: The aim of this study was to analyze the correlation of vitamin D levels with clinical parameters, bone mineral density (BMD), quality of life (QoL) and nailfold capillaroscopy (NC) in patients with diffuse systemic sclerosis (SSc). Methods: Thirty-eight female patients with diffuse SSc were analyzed regarding 25-hydroxyvitamin D (25OHD) serum levels. At inclusion, organ involvement, autoantibodies, modified Rodnan skin score (mRSS), Medsger Disease Severity Index (MDSI), body mass index (BMI), BMD, NC, Short-Form-36 Questionnaire (SF-36), and Health Assessment Questionnaire (HAQ), were performed through a standardized interview, physical examination and electronic chart review. Results: Mean 25OHD serum level was 20.66 ± 8.20 ng/ml. Eleven percent of the patients had 25OHD levels ≤ 10 ng/ml, 50% ≤ 20 ng/ml and 87% ≤ 30 ng/ml. Vitamin D serum levels were positively correlated with BMI (r = 0.338, p = 0.038), BMD-total femur (r = 0.340, p = 0.037), BMD-femoral neck (r = 0.384, p = 0.017), SF-36-Vitality (r = 0.385, p = 0.017), SF-36-Social Function (r = 0.320, p = 0.050), SF-36-Emotional Role (r = 0.321, p = 0.049) and SF-36-Mental Health (r = 0.531, p = 0.0006) and were negatively correlated with HAQ-Reach (r = -0.328, p = 0.044) and HAQ-Grip Strength (r = -0.331, p = 0.042). A negative correlation with NC-diffuse devascularization (p = 0.029) and NC-avascular area (p = 0.033) was also observed. Conclusion: The present study provides novel evidence demonstrating that low levels of 25OHD have a negative impact in diffuse SSc QoL and further studies are needed to define whether vitamin D supplementation can improve health related QoL in these patients. The additional observation of a correlation with severe NC alterations suggests a possible role of 25OHD in the underlying SSc vascular involvement.","author":[{"dropping-particle":"","family":"Sampaio-Barros","given":"Marília M.","non-dropping-particle":"","parse-names":false,"suffix":""},{"dropping-particle":"","family":"Takayama","given":"Liliam","non-dropping-particle":"","parse-names":false,"suffix":""},{"dropping-particle":"","family":"Sampaio-Barros","given":"Percival D.","non-dropping-particle":"","parse-names":false,"suffix":""},{"dropping-particle":"","family":"Bonfá","given":"Eloísa","non-dropping-particle":"","parse-names":false,"suffix":""},{"dropping-particle":"","family":"Pereira","given":"Rosa Maria R.","non-dropping-particle":"","parse-names":false,"suffix":""}],"container-title":"Revista Brasileira de Reumatologia","id":"ITEM-1","issue":"4","issued":{"date-parts":[["2016"]]},"page":"337-344","publisher":"Elsevier Editora Ltda.","title":"Low vitamin D serum levels in diffuse systemic sclerosis: A correlation with worst quality of life and severe capillaroscopic findings","type":"article-journal","volume":"56"},"uris":["http://www.mendeley.com/documents/?uuid=3535021a-6070-4280-a6bb-110c8e67f3f3"]}],"mendeley":{"formattedCitation":"&lt;sup&gt;25&lt;/sup&gt;","plainTextFormattedCitation":"25","previouslyFormattedCitation":"&lt;sup&gt;25&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5</w:t>
            </w:r>
            <w:r w:rsidRPr="00614A14">
              <w:rPr>
                <w:rFonts w:ascii="Arial" w:hAnsi="Arial" w:cs="Arial"/>
                <w:color w:val="000000" w:themeColor="text1"/>
                <w:sz w:val="18"/>
                <w:szCs w:val="18"/>
              </w:rPr>
              <w:fldChar w:fldCharType="end"/>
            </w:r>
          </w:p>
        </w:tc>
        <w:tc>
          <w:tcPr>
            <w:tcW w:w="1800" w:type="dxa"/>
            <w:hideMark/>
          </w:tcPr>
          <w:p w14:paraId="43C74799"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1576" w:type="dxa"/>
          </w:tcPr>
          <w:p w14:paraId="4F1288E8"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c>
          <w:tcPr>
            <w:tcW w:w="1934" w:type="dxa"/>
            <w:hideMark/>
          </w:tcPr>
          <w:p w14:paraId="151AFB55"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Associated with endothelial damage and microvascular involvemen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80/14397595.2017.1386844","ISSN":"14397609","abstract":"Objectives: The main objective of this study was to summarize the existing evidence and quantitatively evaluate whether serum/plasma levels of homocysteine (Hcy) were associated with sclerosis (SSc) diseases by performing a meta-analysis of previous studies. Methods: PubMed, Elsevier ScienceDirect and Cochrane Library databases were used to obtain all relative published literatures. Stata version 11.0 (StataCorp, College Station, TX) was used for statistical analysis. The effect size of each study was calculated by the standardized mean difference (SMD) with 95% confidence interval (CI) or quartiles. Results: A total of eight studies including 475 cases and 265 controls were finally included in this meta-analysis. We found significant between-study heterogeneity and conducted analyses using random-effects models. No significant association was found between the serum levels of Hcy and SSc (pooled SMD =1.382 μmol/L, 95%CI = −0.442 to 3.206, p =.137), but there are two outlier studies that deviate significantly from most other studies, which made it difficult to generalize these results. After excluding these two studies, six studies were included in the meta-analysis. The results showed that the serum levels of Hcy in SSc were significantly higher than that in healthy controls (pooled SMD = 1.182μmol/L, 95%CI = 0.230–2.134, p =.015). Conclusion: Serum/plasma levels of Hcy in SSc diseases were higher than that in healthy controls.","author":[{"dropping-particle":"","family":"Zhang","given":"Yan Jie","non-dropping-particle":"","parse-names":false,"suffix":""},{"dropping-particle":"","family":"Zhang","given":"Li","non-dropping-particle":"","parse-names":false,"suffix":""},{"dropping-particle":"","family":"Huang","given":"Xiao Lei","non-dropping-particle":"","parse-names":false,"suffix":""},{"dropping-particle":"","family":"Duan","given":"Yu","non-dropping-particle":"","parse-names":false,"suffix":""},{"dropping-particle":"","family":"Yang","given":"Li Juan","non-dropping-particle":"","parse-names":false,"suffix":""},{"dropping-particle":"","family":"Wang","given":"Jing","non-dropping-particle":"","parse-names":false,"suffix":""}],"container-title":"Modern Rheumatology","id":"ITEM-1","issue":"4","issued":{"date-parts":[["2018"]]},"page":"681-689","publisher":"Informa UK Limited, trading as Taylor &amp; Francis Group","title":"The association between homocysteine and systemic sclerosis: A review of the literature and meta-analysis","type":"article-journal","volume":"28"},"uris":["http://www.mendeley.com/documents/?uuid=ce622aba-6284-4f20-9f13-82230cf8b5d5"]}],"mendeley":{"formattedCitation":"&lt;sup&gt;65&lt;/sup&gt;","plainTextFormattedCitation":"65","previouslyFormattedCitation":"&lt;sup&gt;65&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65</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w:t>
            </w:r>
          </w:p>
          <w:p w14:paraId="4728B78E"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 xml:space="preserve">No significant correlation found between serum </w:t>
            </w:r>
            <w:proofErr w:type="spellStart"/>
            <w:r w:rsidRPr="00614A14">
              <w:rPr>
                <w:rFonts w:ascii="Arial" w:hAnsi="Arial" w:cs="Arial"/>
                <w:color w:val="000000" w:themeColor="text1"/>
                <w:sz w:val="18"/>
                <w:szCs w:val="18"/>
              </w:rPr>
              <w:t>Hcy</w:t>
            </w:r>
            <w:proofErr w:type="spellEnd"/>
            <w:r w:rsidRPr="00614A14">
              <w:rPr>
                <w:rFonts w:ascii="Arial" w:hAnsi="Arial" w:cs="Arial"/>
                <w:color w:val="000000" w:themeColor="text1"/>
                <w:sz w:val="18"/>
                <w:szCs w:val="18"/>
              </w:rPr>
              <w:t xml:space="preserve"> level and Raynaud phenomeno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5812/ircmj.3672","ISSN":"20741804","abstract":"Background: Systemic Sclerosis (SSc) is a systemic connective tissue disease. In this study, we compared the serum Homocystein (Hcy) level between patients with SSc and normal control group. Objectives: The current study was conducted to determine whether serum Hcy levels are elevated in SSc patients and whether there is any correlation between Hcy levels and RP, Gastro intestinal and lung involvement Patients and Methods: Forty one patients who fulfilled the diagnostic criteria for SSc (39 females and 5 males) and Forty four community-based healthy individuals (sex and age matched) were enrolled in to the study. Serum Hcy, vitamin B12, and folate levels were determined. Results: Thirty three patients (70.45%) had GI involvement, twenty two patients (50%) had lung involvement and twenty seven patients (61.36%) had Raynaud's phenomena. Mean serum Hcy level in control group was 22.78 ± 6.018 μmol/L and in case group was 19.43 ± 7.205 μmol/L, shows that the serum Hcy level in control group was significantly higher than patients (P = 0.020). Conclusions: Serum Hcy level is significantly lower in SSc patients than in control group. There is no statistically significant correlation between serum Hcy level and organ involvements.","author":[{"dropping-particle":"","family":"Nazarinia","given":"Mohammadali","non-dropping-particle":"","parse-names":false,"suffix":""},{"dropping-particle":"","family":"Shams","given":"Mesbah","non-dropping-particle":"","parse-names":false,"suffix":""},{"dropping-particle":"","family":"Sarvestani","given":"Eskandar Kamali","non-dropping-particle":"","parse-names":false,"suffix":""},{"dropping-particle":"","family":"Shenavande","given":"Saeede","non-dropping-particle":"","parse-names":false,"suffix":""},{"dropping-particle":"","family":"Khademalhosseini","given":"Maryam","non-dropping-particle":"","parse-names":false,"suffix":""},{"dropping-particle":"","family":"Khademalhosseini","given":"Zeinab","non-dropping-particle":"","parse-names":false,"suffix":""}],"container-title":"Iranian Red Crescent Medical Journal","id":"ITEM-1","issue":"1","issued":{"date-parts":[["2013"]]},"page":"29-31","title":"Serum homocystein level in patients with scleroderma","type":"article-journal","volume":"15"},"uris":["http://www.mendeley.com/documents/?uuid=c0460269-bd28-41cd-a4d2-2e9bf41956df"]},{"id":"ITEM-2","itemData":{"DOI":"10.1111/1346-8138.12642","ISSN":"0385-2407","abstract":"Abstract Homocysteine is a sulfhydryl-containing amino acid that is derived from dietary methionine, and there has been increasing evidence that elevated plasma homocysteine levels are associated with increased risk of cardiovascular diseases, including carotid, coronary and peripheral arterial disease (PAD). The association of plasma homocysteine levels with peripheral vascular involvements, such as Raynaud phenomenon (RP), digital ulcers (DU) in systemic sclerosis (SSc) patients has not been well studied. The objective of this study was to examine plasma homocysteine levels and their clinical associations in patients with SSc. Plasma homocysteine levels in 151 Japanese patients with SSc and 20 healthy controls were examined. No significant differences were observed in plasma homocysteine levels between SSc patients and healthy individuals. Demographic and clinical features of the SSc patients revealed that severe skin sclerosis, anti-topoisomerase I antibody positivity, complications of DU, acro-osteolysis (AO) and interstitial lung disease (ILD) were significantly more prevalent among the patients with elevated plasma homocysteine levels. The plasma homocysteine levels were positively correlated with modified Rodnan total skin score. The plasma homocysteine levels in the SSc patients with DU, AO and ILD were significantly higher than those in the SSc without DU, AO and ILD, respectively. Plasma homocysteine levels did not correlate with either the mean or max intima-media thickness (IMT) or plaque score, suggesting that plasma homocysteine levels might not be associated with carotid artery atherosclerosis in SSc patients. The measurement of plasma homocysteine levels in SSc patients might be useful for the risk stratifications of severe skin sclerosis, DU and AO.","author":[{"dropping-particle":"","family":"Motegi","given":"Sei-ichiro","non-dropping-particle":"","parse-names":false,"suffix":""},{"dropping-particle":"","family":"Toki","given":"Sayaka","non-dropping-particle":"","parse-names":false,"suffix":""},{"dropping-particle":"","family":"Yamada","given":"Kazuya","non-dropping-particle":"","parse-names":false,"suffix":""},{"dropping-particle":"","family":"Uchiyama","given":"Akihiko","non-dropping-particle":"","parse-names":false,"suffix":""},{"dropping-particle":"","family":"Ishikawa","given":"Osamu","non-dropping-particle":"","parse-names":false,"suffix":""}],"container-title":"The Journal of Dermatology","id":"ITEM-2","issue":"11","issued":{"date-parts":[["2014","11","1"]]},"note":"doi: 10.1111/1346-8138.12642","page":"986-991","publisher":"John Wiley &amp; Sons, Ltd","title":"Elevated plasma homocysteine level is possibly associated with skin sclerosis in a series of Japanese patients with systemic sclerosis","type":"article-journal","volume":"41"},"uris":["http://www.mendeley.com/documents/?uuid=b4a2c5d5-97d7-4ead-8873-5e9baef8e95c"]}],"mendeley":{"formattedCitation":"&lt;sup&gt;51,64&lt;/sup&gt;","plainTextFormattedCitation":"51,64","previouslyFormattedCitation":"&lt;sup&gt;51,6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1,64</w:t>
            </w:r>
            <w:r w:rsidRPr="00614A14">
              <w:rPr>
                <w:rFonts w:ascii="Arial" w:hAnsi="Arial" w:cs="Arial"/>
                <w:color w:val="000000" w:themeColor="text1"/>
                <w:sz w:val="18"/>
                <w:szCs w:val="18"/>
              </w:rPr>
              <w:fldChar w:fldCharType="end"/>
            </w:r>
          </w:p>
          <w:p w14:paraId="0016ADF6"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roofErr w:type="spellStart"/>
            <w:r w:rsidRPr="00614A14">
              <w:rPr>
                <w:rFonts w:ascii="Arial" w:hAnsi="Arial" w:cs="Arial"/>
                <w:color w:val="000000" w:themeColor="text1"/>
                <w:sz w:val="18"/>
                <w:szCs w:val="18"/>
              </w:rPr>
              <w:t>Hcy</w:t>
            </w:r>
            <w:proofErr w:type="spellEnd"/>
            <w:r w:rsidRPr="00614A14">
              <w:rPr>
                <w:rFonts w:ascii="Arial" w:hAnsi="Arial" w:cs="Arial"/>
                <w:color w:val="000000" w:themeColor="text1"/>
                <w:sz w:val="18"/>
                <w:szCs w:val="18"/>
              </w:rPr>
              <w:t xml:space="preserve"> concentration correlated with NVC pattern, with progressively increasing </w:t>
            </w:r>
            <w:proofErr w:type="spellStart"/>
            <w:r w:rsidRPr="00614A14">
              <w:rPr>
                <w:rFonts w:ascii="Arial" w:hAnsi="Arial" w:cs="Arial"/>
                <w:color w:val="000000" w:themeColor="text1"/>
                <w:sz w:val="18"/>
                <w:szCs w:val="18"/>
              </w:rPr>
              <w:t>Hcy</w:t>
            </w:r>
            <w:proofErr w:type="spellEnd"/>
            <w:r w:rsidRPr="00614A14">
              <w:rPr>
                <w:rFonts w:ascii="Arial" w:hAnsi="Arial" w:cs="Arial"/>
                <w:color w:val="000000" w:themeColor="text1"/>
                <w:sz w:val="18"/>
                <w:szCs w:val="18"/>
              </w:rPr>
              <w:t xml:space="preserve"> from early to late patter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93/rheumatology/kem190","ISSN":"1462-0324","abstract":"Objective. To evaluate in a large group of scleroderma patients, the association of nailfold videocapillaroscopic patterns with both demographic and clinical features.Methods. One hundred and three Italian patients (91 women and 12 men, mean age 54.3 years, median disease duration 7 yrs, 68 with limited and 35 with diffuse subset of disease), consecutively enrolled for the study, underwent nailfold videocapillaroscopy; the microvascular alterations were classified into three different patterns, early, active and late. The nailfold videocapillaroscopic patterns were correlated with such numerous clinical features as sex, age, disease duration, disease subset, disease activity, haematochemical data, involvement of skin, heart, lung and peripheral vessels.Results. Nailfold videocapillaroscopic patterns were significantly associated with disease subsets (P = 0.018). Severity of skin, lung, heart and peripheral vascular involvement progressively increased across nailfold videocapillaroscopic patterns, from early to late pattern (P &amp;lt; 0.001 for cutaneous and peripheral vascular involvement; P = 0.003 and 0.002 for lung and heart involvement, respectively) as well as homocysteine plasma levels (P = 0.02). Patients with late pattern showed an increased risk to have an active disease [OR (odds ratio) 3.50; 95% CI (confidence interval) 1.31–9.39], to present digital ulcers (OR 5.74; 95% CI 2.08–15.89) and moderate to severe skin (OR 5.28; 95% CI 1.93–14.19), heart (OR 5.75; 95% CI 2.04–16.21) and lung involvement (OR 4.41; 95% CI 1.63–11.92).Conclusions. Our study showed that scleroderma microangiopathy correlates with disease subset and severity of peripheral vascular, skin, heart and lung involvement; patients with late pattern showed an increased risk to have an active disease and to show a moderate/severe skin or visceral involvement compared to patients with early and active patterns. Therefore nailfold videocapillaroscopy, a simple, non-invasive and non-expensive investigation, is useful in staging scleroderma patients and also provides prognostic information.","author":[{"dropping-particle":"","family":"Caramaschi","given":"P","non-dropping-particle":"","parse-names":false,"suffix":""},{"dropping-particle":"","family":"Canestrini","given":"S","non-dropping-particle":"","parse-names":false,"suffix":""},{"dropping-particle":"","family":"Martinelli","given":"N","non-dropping-particle":"","parse-names":false,"suffix":""},{"dropping-particle":"","family":"Volpe","given":"A","non-dropping-particle":"","parse-names":false,"suffix":""},{"dropping-particle":"","family":"Pieropan","given":"S","non-dropping-particle":"","parse-names":false,"suffix":""},{"dropping-particle":"","family":"Ferrari","given":"M","non-dropping-particle":"","parse-names":false,"suffix":""},{"dropping-particle":"","family":"Bambara","given":"L M","non-dropping-particle":"","parse-names":false,"suffix":""},{"dropping-particle":"","family":"Carletto","given":"A","non-dropping-particle":"","parse-names":false,"suffix":""},{"dropping-particle":"","family":"Biasi","given":"D","non-dropping-particle":"","parse-names":false,"suffix":""}],"container-title":"Rheumatology","id":"ITEM-1","issue":"10","issued":{"date-parts":[["2007","8","10"]]},"page":"1566-1569","title":"Scleroderma patients nailfold videocapillaroscopic patterns are associated with disease subset and disease severity","type":"article-journal","volume":"46"},"uris":["http://www.mendeley.com/documents/?uuid=129dbb6f-cb4a-471a-a045-e8c0c1fbfe15"]}],"mendeley":{"formattedCitation":"&lt;sup&gt;66&lt;/sup&gt;","plainTextFormattedCitation":"66","previouslyFormattedCitation":"&lt;sup&gt;66&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66</w:t>
            </w:r>
            <w:r w:rsidRPr="00614A14">
              <w:rPr>
                <w:rFonts w:ascii="Arial" w:hAnsi="Arial" w:cs="Arial"/>
                <w:color w:val="000000" w:themeColor="text1"/>
                <w:sz w:val="18"/>
                <w:szCs w:val="18"/>
              </w:rPr>
              <w:fldChar w:fldCharType="end"/>
            </w:r>
          </w:p>
        </w:tc>
        <w:tc>
          <w:tcPr>
            <w:tcW w:w="2520" w:type="dxa"/>
            <w:hideMark/>
          </w:tcPr>
          <w:p w14:paraId="011C7503"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2700" w:type="dxa"/>
            <w:hideMark/>
          </w:tcPr>
          <w:p w14:paraId="3BC1A1DF"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r>
      <w:tr w:rsidR="00614A14" w:rsidRPr="00614A14" w14:paraId="37C67053" w14:textId="77777777" w:rsidTr="008E1445">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615" w:type="dxa"/>
            <w:hideMark/>
          </w:tcPr>
          <w:p w14:paraId="58EA8FFA"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ILD</w:t>
            </w:r>
          </w:p>
        </w:tc>
        <w:tc>
          <w:tcPr>
            <w:tcW w:w="2430" w:type="dxa"/>
            <w:hideMark/>
          </w:tcPr>
          <w:p w14:paraId="39A2586A" w14:textId="77777777" w:rsidR="00614A14" w:rsidRPr="00614A14" w:rsidRDefault="00614A14" w:rsidP="00614A14">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Associated with the presence of ILD.</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899/jrheum.081287","ISSN":"0315162X","abstract":"Objective. To investigate 25-OH vitamin D concentrations in 2 independent systemic sclerosis (SSc) populations from France and Italy. Methods. We studied 156 consecutive SSc patients comparable for demographic characteristics: 90 from Northern France and 66 from Southern Italy. 25-OH vitamin D, intact parathyroid hormone, and serum total calcium and phosphorus were measured in all patients. Vitamin D concentrations &lt; 30 ng/ml were considered insufficiency, while values &lt; 10 ng/ml were classified as deficiency. Results. Vitamin D insufficiency and deficiency rates were very high and comparable between the 2 populations: 74/90 (82%) versus 57/66 (86%) for insufficiency and 29/90 (32%) versus 15/66 (23%) for deficiency, respectively, in the French and Italian patients. They were not influenced by vitamin D supplementation, which was not statistically different in the 2 groups. In the combined populations, a significant negative correlation was found between low vitamin D levels and European Disease Activity Score (p = 0.04, r = -0.17) and an even more significant correlation was found with acute-phase reactants (p = 0.004, r = -0.23 for erythrocyte sedimentation rate), and low levels of vitamin D were associated with the systolic pulmonary artery pressure (sPAP) estimated by echocardiography (p = 0.004). In multivariate analysis, vitamin D deficiency was associated with sPAP (p = 0.02). Conclusion. Vitamin D deficiency was very common in the 2 SSc populations, independent of geographic origin and vitamin D supplementation. This suggests that common vitamin D supplementation does not correct the deficiency in SSc patients, and that a higher dose is probably needed, especially in those with high inflammatory activity or severe disease. The Journal of Rheumatology Copyright © 2009. All rights reserved.","author":[{"dropping-particle":"","family":"Vacca","given":"Alessandra","non-dropping-particle":"","parse-names":false,"suffix":""},{"dropping-particle":"","family":"Cormier","given":"Catherine","non-dropping-particle":"","parse-names":false,"suffix":""},{"dropping-particle":"","family":"Piras","given":"Martina","non-dropping-particle":"","parse-names":false,"suffix":""},{"dropping-particle":"","family":"Mathieu","given":"Alessandro","non-dropping-particle":"","parse-names":false,"suffix":""},{"dropping-particle":"","family":"Kahan","given":"Andre","non-dropping-particle":"","parse-names":false,"suffix":""},{"dropping-particle":"","family":"Allanore","given":"Yannick","non-dropping-particle":"","parse-names":false,"suffix":""}],"container-title":"Journal of Rheumatology","id":"ITEM-1","issue":"9","issued":{"date-parts":[["2009"]]},"page":"1924-1929","title":"Vitamin D deficiency and insufficiency in 2 independent cohorts of patients with systemic sclerosis","type":"article-journal","volume":"36"},"uris":["http://www.mendeley.com/documents/?uuid=7a9bb869-4e9b-41e2-8ebb-6f8d676b5ecd"]},{"id":"ITEM-2","itemData":{"DOI":"10.1007/s10067-010-1478-3","ISSN":"07703198","abstract":"Vitamin D displays many extraosseous immunomodulatory effects. The aim of the study was to evaluate the level of vitamin D in patients with systemic sclerosis (SSc) and to analyze the associations between the concentration of the vitamin and clinical manifestations. In March-April 2009, 65 consecutive SSc patients underwent evaluation of vitamin D concentrations by the LIAISON immunoassay (normal 30-100 ng/ml). Serum levels between 10 and 30 ng/ml were classified as vitamin D insufficiency, while concentrations &lt;10 ng/ml as vitamin D deficiency. None of the patients were receiving vitamin D supplementation at the time of or during the year prior to study entry. The mean level of vitamin D was 15.8±9.1 ng/ml. Only three cases showed normal values; vitamin D insufficiency and deficiency were found in 43 and 19 cases, respectively. Patients with vitamin D deficiency showed longer disease duration (13.1±6.8 versus 9.4±5.5 years, P=0.026), lower diffusing lung capacity for carbon monoxide (63.7±12.4 versus 76.4±20.2, P=0.014), higher estimated pulmonary artery pressure (28.9±9.9 versus 22.8±10.4, P=0.037) and higher values of ESR (40±25 versus 23±13 mm/h, P=0.001) and of CRP (7±7 and 4±2 mg/l, P=0.004) in comparison with patients with vitamin D insufficiency; moreover, late nailfold videocapillaroscopic pattern was more frequently found (52.6% versus 18.6%, P=0.013). None of the patients showed evidence of overt mal-absorption. Low levels of vitamin D are very frequent in patients with SSc. Intestinal involvement is not likely the cause of vitamin D deficit; other factors such as skin hyperpigmentation and reduced sun exposition for psychological and social reasons may be implicated. Patients with vitamin D deficiency showed more severe disease in comparison with patients with vitamin D insufficiency, above all concerning lung involvement. Further trials are awaited to determine whether vitamin D could represent a modifiable factor able to interfere with SSc evolution. © 2010 Clinical Rheumatology.","author":[{"dropping-particle":"","family":"Caramaschi","given":"Paola","non-dropping-particle":"","parse-names":false,"suffix":""},{"dropping-particle":"","family":"Dalla Gassa","given":"Alessandra","non-dropping-particle":"","parse-names":false,"suffix":""},{"dropping-particle":"","family":"Ruzzenente","given":"Orazio","non-dropping-particle":"","parse-names":false,"suffix":""},{"dropping-particle":"","family":"Volpe","given":"Alessandro","non-dropping-particle":"","parse-names":false,"suffix":""},{"dropping-particle":"","family":"Ravagnani","given":"Viviana","non-dropping-particle":"","parse-names":false,"suffix":""},{"dropping-particle":"","family":"Tinazzi","given":"Ilaria","non-dropping-particle":"","parse-names":false,"suffix":""},{"dropping-particle":"","family":"Barausse","given":"Giovanni","non-dropping-particle":"","parse-names":false,"suffix":""},{"dropping-particle":"","family":"Bambara","given":"Lisa M.","non-dropping-particle":"","parse-names":false,"suffix":""},{"dropping-particle":"","family":"Biasi","given":"Domenico","non-dropping-particle":"","parse-names":false,"suffix":""}],"container-title":"Clinical Rheumatology","id":"ITEM-2","issue":"12","issued":{"date-parts":[["2010"]]},"page":"1419-1425","title":"Very low levels of vitamin D in systemic sclerosis patients","type":"article-journal","volume":"29"},"uris":["http://www.mendeley.com/documents/?uuid=9f30f4d1-4695-46fa-9865-103afea62ece"]}],"mendeley":{"formattedCitation":"&lt;sup&gt;26,30&lt;/sup&gt;","plainTextFormattedCitation":"26,30","previouslyFormattedCitation":"&lt;sup&gt;26,30&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6,30</w:t>
            </w:r>
            <w:r w:rsidRPr="00614A14">
              <w:rPr>
                <w:rFonts w:ascii="Arial" w:hAnsi="Arial" w:cs="Arial"/>
                <w:color w:val="000000" w:themeColor="text1"/>
                <w:sz w:val="18"/>
                <w:szCs w:val="18"/>
              </w:rPr>
              <w:fldChar w:fldCharType="end"/>
            </w:r>
          </w:p>
          <w:p w14:paraId="2426B83F" w14:textId="77777777" w:rsidR="00614A14" w:rsidRPr="00614A14" w:rsidRDefault="00614A14" w:rsidP="00614A14">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roofErr w:type="spellStart"/>
            <w:r w:rsidRPr="00614A14">
              <w:rPr>
                <w:rFonts w:ascii="Arial" w:hAnsi="Arial" w:cs="Arial"/>
                <w:color w:val="000000" w:themeColor="text1"/>
                <w:sz w:val="18"/>
                <w:szCs w:val="18"/>
              </w:rPr>
              <w:t>Trombetta</w:t>
            </w:r>
            <w:proofErr w:type="spellEnd"/>
            <w:r w:rsidRPr="00614A14">
              <w:rPr>
                <w:rFonts w:ascii="Arial" w:hAnsi="Arial" w:cs="Arial"/>
                <w:color w:val="000000" w:themeColor="text1"/>
                <w:sz w:val="18"/>
                <w:szCs w:val="18"/>
              </w:rPr>
              <w:t xml:space="preserve"> et al.</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371/journal.pone.0179062","ISBN":"1111111111","ISSN":"19326203","abstract":"Objective Assessment of serum 25-hydroxyvitamin D (25(OH)D) correlations with clinical parameters and evaluation of the efficacy of standard oral supplementation in systemic sclerosis (SSc) patients. Methods 154 SSc patients were recruited, in all seasons. Serum 25(OH)D concentrations were evaluated using LIAISON 25-OH (Diasorin, Italy). Medsger disease severity scale (DSS), nailfold videocapillaroscopy (NVC) and all instrumental exam contemplated by international guidelines were performed. Drug assumption, including oral colecalciferol, was evaluated. Nonparametric tests were used for statistical analysis. Results Average 25(OH)D serum concentration was 18.7 -9 ng/ml (&lt;20 classified as deficiency). A significant correlation was found with presence/absence of lung bi-basal fibrotic changes (16.1 -8 ng/ml and 20 -10 ng/ml, respectively; p = 0.04). Peripheral vascular (p = 0.03), kidney (p = 0.02), gastrointestinal (p = 0.05) Medsger's DSS parameters were found to correlate with 25(OH)D serum concentrations. No significant correlations were observed with digital ulcers incidence, strictly correlated to patterns of microangiopathy, defined at NVC analysis (p&lt;0.0001). Interestingly, no effects of treatment with oral colecalciferol (Dibase 1,000 IU daily for at least 6 months) were found on 25(OH)D serum concentrations in treated (18.8 -10 ng/ml) or untreated (18.7 -9 ng/ml) SSc patients (p = 0.81). A significant difference was observed among seasonal 25(OH)D serum concentrations (winter: 14.6 -7.8 ng/ ml, spring: 17.2 -7.9 ng/ml, summer: 21.43 -10 ng/ml, autumn: 20.2 -10 ng/ml; p = 0.032) in all patients. Conclusion Serum 25(OH)D deficiency was found to correlate with lung involvement, peripheral vascular, kidney and gastrointestinal Medsger's DSS parameters and with seasonality In SSc patients. Supplementation with oral colecalciferol was found not effective in increasing 25 (OH)D serum concentrations. Therefore, for successful replacement, supra-physiological vitamin D3 doses or programmed UVB light exposure should be tested.","author":[{"dropping-particle":"","family":"Trombetta","given":"Amelia Chiara","non-dropping-particle":"","parse-names":false,"suffix":""},{"dropping-particle":"","family":"Smith","given":"Vanessa","non-dropping-particle":"","parse-names":false,"suffix":""},{"dropping-particle":"","family":"Gotelli","given":"Emanuele","non-dropping-particle":"","parse-names":false,"suffix":""},{"dropping-particle":"","family":"Ghio","given":"Massimo","non-dropping-particle":"","parse-names":false,"suffix":""},{"dropping-particle":"","family":"Paolino","given":"Sabrina","non-dropping-particle":"","parse-names":false,"suffix":""},{"dropping-particle":"","family":"Pizzorni","given":"Carmen","non-dropping-particle":"","parse-names":false,"suffix":""},{"dropping-particle":"","family":"Vanhaecke","given":"Amber","non-dropping-particle":"","parse-names":false,"suffix":""},{"dropping-particle":"","family":"Ruaro","given":"Barbara","non-dropping-particle":"","parse-names":false,"suffix":""},{"dropping-particle":"","family":"Sulli","given":"Alberto","non-dropping-particle":"","parse-names":false,"suffix":""},{"dropping-particle":"","family":"Cutolo","given":"Maurizio","non-dropping-particle":"","parse-names":false,"suffix":""}],"container-title":"PLoS ONE","id":"ITEM-1","issue":"6","issued":{"date-parts":[["2017"]]},"page":"1-13","title":"Vitamin D deficiency and clinical correlations in systemic sclerosis patients: A retrospective analysis for possible future developments","type":"article-journal","volume":"12"},"uris":["http://www.mendeley.com/documents/?uuid=426631d0-6e92-4725-bb93-29f14889fc66"]}],"mendeley":{"formattedCitation":"&lt;sup&gt;24&lt;/sup&gt;","plainTextFormattedCitation":"24","previouslyFormattedCitation":"&lt;sup&gt;2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4</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found significant correlation between reduced vitamin D and presence of bilateral bi-basal fibrotic changes in lung CT, but not with presence of ILD at lung CT.</w:t>
            </w:r>
          </w:p>
          <w:p w14:paraId="7C770547" w14:textId="77777777" w:rsidR="00614A14" w:rsidRPr="00614A14" w:rsidRDefault="00614A14" w:rsidP="00614A14">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No association between vit D deficiency and ILD.</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899/jrheum.110695","abstract":"To the Editor:Rios Fernandez, et al1 have reported significantly decreased serum 25-hydroxyvitamin D (25OHD) levels in patients with systemic sclerosis (SSc) from the south of Spain. Since 25OHD levels have been studied predominantly in sun-rich countries such as Italy, Spain, and Israel1,2,3,4,5,6,7, we evaluated the serum levels of 25OHD in a large cohort of patients with SSc from Germany.Patients with SSc were prospectively recruited over a 2-year period (n = 137). Patients were taking no 25OHD substitution. The study was conducted in accord with the Declaration of Helsinki and followed a protocol approved by our institutional review board; informed consent was obtained from all subjects.Where appropriate, the diagnosis was based on clinical, histological, and serological findings. Two subtypes of SSc, diffuse cutaneous SSc and limited cutaneous SSc, were distinguished, as described8. A standardized full examination was performed in all patients9. Serum 25OHD levels were assessed using the direct competitive chemiluminescence Liaison® immunoassay. The lowest … Address correspondence to Dr. Gambichler; E-mail: t.gambichler{at}klinikum-bochum.de","author":[{"dropping-particle":"","family":"GAMBICHLER","given":"THILO","non-dropping-particle":"","parse-names":false,"suffix":""},{"dropping-particle":"","family":"CHROBOK","given":"INES","non-dropping-particle":"","parse-names":false,"suffix":""},{"dropping-particle":"","family":"HÖXTERMANN","given":"STEPHAN","non-dropping-particle":"","parse-names":false,"suffix":""},{"dropping-particle":"","family":"KREUTER","given":"ALEXANDER","non-dropping-particle":"","parse-names":false,"suffix":""}],"container-title":"The Journal of Rheumatology","id":"ITEM-1","issue":"11","issued":{"date-parts":[["2011","11","1"]]},"page":"2492 LP  - 2493","title":"Significantly Decreased Serum 25-Hydroxyvitamin D Levels in a Large German Systemic Sclerosis Cohort","type":"article-journal","volume":"38"},"uris":["http://www.mendeley.com/documents/?uuid=8ba5921c-8bba-40ea-b210-532fc8dc3fd5"]},{"id":"ITEM-2","itemData":{"DOI":"10.1007/s10067-017-3622-9","ISSN":"14349949","abstract":"The objective of this study was to investigate the association of vitamin D deficiency with digital ulcers (DUs) that result from microvasculopathy, carotid intima-media thickness (CIMT) as surrogate markers of atherosclerosis, and brachial-ankle pulse wave velocity (baPWV) representing arterial stiffness in patients with systemic sclerosis (SSc). In this cross-sectional study, 40 female SSc patients and 80 healthy controls matched for sex, age, and blood sampling season were recruited. Vitamin D deficiency was defined as serum 25-OHD levels &lt;30 ng/mL. “DUs ever” included active and healed DUs. CIMT and carotid plaque were examined using high-resolution ultrasonography, and baPWV was measured using an automatic waveform analyzer. Vitamin D deficiency was more prevalent in SSc patients than in controls (30 vs. 11.3%). Regarding SSc patients, 9 (22.5%) had DUs ever, and the mean CIMT and baPWV were 0.68 mm and 1561.1 cm/s, respectively; carotid plaque was detected in 13 (34.2%) patients. The frequency of DUs ever was significantly higher for SSc patients with vitamin D deficiency than those without this feature (50 vs. 10.7%, p = 0.012), but the median CIMT and baPWV and the frequency of carotid plaque did not differ according to the presence of vitamin D deficiency. Multivariable logistic regression analysis showed that vitamin D deficiency was an independent risk factor for DUs ever (OR = 7.72, p = 0.024). Vitamin D deficiency was associated with DUs, but not with atherosclerosis or arterial stiffness, potentially indicating that vitamin D may have different effects on the microvascular and macrovascular involvement in SSc pathophysiology.","author":[{"dropping-particle":"","family":"Park","given":"Eun Kyoung","non-dropping-particle":"","parse-names":false,"suffix":""},{"dropping-particle":"","family":"Park","given":"Ji Heh","non-dropping-particle":"","parse-names":false,"suffix":""},{"dropping-particle":"","family":"Kweon","given":"Seong Min","non-dropping-particle":"","parse-names":false,"suffix":""},{"dropping-particle":"","family":"Kim","given":"Geun Tae","non-dropping-particle":"","parse-names":false,"suffix":""},{"dropping-particle":"","family":"Lee","given":"Seung Geun","non-dropping-particle":"","parse-names":false,"suffix":""}],"container-title":"Clinical Rheumatology","id":"ITEM-2","issue":"6","issued":{"date-parts":[["2017"]]},"page":"1325-1333","publisher":"Clinical Rheumatology","title":"Vitamin D deficiency is associated with digital ulcer but not with atherosclerosis or arterial stiffness in patients with systemic sclerosis: a pilot study","type":"article-journal","volume":"36"},"uris":["http://www.mendeley.com/documents/?uuid=9d855f9c-7ed3-4696-9f8a-f354c053f9a4"]}],"mendeley":{"formattedCitation":"&lt;sup&gt;33,43&lt;/sup&gt;","plainTextFormattedCitation":"33,43","previouslyFormattedCitation":"&lt;sup&gt;33,4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3,43</w:t>
            </w:r>
            <w:r w:rsidRPr="00614A14">
              <w:rPr>
                <w:rFonts w:ascii="Arial" w:hAnsi="Arial" w:cs="Arial"/>
                <w:color w:val="000000" w:themeColor="text1"/>
                <w:sz w:val="18"/>
                <w:szCs w:val="18"/>
              </w:rPr>
              <w:fldChar w:fldCharType="end"/>
            </w:r>
          </w:p>
        </w:tc>
        <w:tc>
          <w:tcPr>
            <w:tcW w:w="1800" w:type="dxa"/>
            <w:hideMark/>
          </w:tcPr>
          <w:p w14:paraId="7D125E10"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Not significantly correlated with lung involvemen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5812/ircmj.3672","ISSN":"20741804","abstract":"Background: Systemic Sclerosis (SSc) is a systemic connective tissue disease. In this study, we compared the serum Homocystein (Hcy) level between patients with SSc and normal control group. Objectives: The current study was conducted to determine whether serum Hcy levels are elevated in SSc patients and whether there is any correlation between Hcy levels and RP, Gastro intestinal and lung involvement Patients and Methods: Forty one patients who fulfilled the diagnostic criteria for SSc (39 females and 5 males) and Forty four community-based healthy individuals (sex and age matched) were enrolled in to the study. Serum Hcy, vitamin B12, and folate levels were determined. Results: Thirty three patients (70.45%) had GI involvement, twenty two patients (50%) had lung involvement and twenty seven patients (61.36%) had Raynaud's phenomena. Mean serum Hcy level in control group was 22.78 ± 6.018 μmol/L and in case group was 19.43 ± 7.205 μmol/L, shows that the serum Hcy level in control group was significantly higher than patients (P = 0.020). Conclusions: Serum Hcy level is significantly lower in SSc patients than in control group. There is no statistically significant correlation between serum Hcy level and organ involvements.","author":[{"dropping-particle":"","family":"Nazarinia","given":"Mohammadali","non-dropping-particle":"","parse-names":false,"suffix":""},{"dropping-particle":"","family":"Shams","given":"Mesbah","non-dropping-particle":"","parse-names":false,"suffix":""},{"dropping-particle":"","family":"Sarvestani","given":"Eskandar Kamali","non-dropping-particle":"","parse-names":false,"suffix":""},{"dropping-particle":"","family":"Shenavande","given":"Saeede","non-dropping-particle":"","parse-names":false,"suffix":""},{"dropping-particle":"","family":"Khademalhosseini","given":"Maryam","non-dropping-particle":"","parse-names":false,"suffix":""},{"dropping-particle":"","family":"Khademalhosseini","given":"Zeinab","non-dropping-particle":"","parse-names":false,"suffix":""}],"container-title":"Iranian Red Crescent Medical Journal","id":"ITEM-1","issue":"1","issued":{"date-parts":[["2013"]]},"page":"29-31","title":"Serum homocystein level in patients with scleroderma","type":"article-journal","volume":"15"},"uris":["http://www.mendeley.com/documents/?uuid=c0460269-bd28-41cd-a4d2-2e9bf41956df"]}],"mendeley":{"formattedCitation":"&lt;sup&gt;51&lt;/sup&gt;","plainTextFormattedCitation":"51","previouslyFormattedCitation":"&lt;sup&gt;51&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1</w:t>
            </w:r>
            <w:r w:rsidRPr="00614A14">
              <w:rPr>
                <w:rFonts w:ascii="Arial" w:hAnsi="Arial" w:cs="Arial"/>
                <w:color w:val="000000" w:themeColor="text1"/>
                <w:sz w:val="18"/>
                <w:szCs w:val="18"/>
              </w:rPr>
              <w:fldChar w:fldCharType="end"/>
            </w:r>
          </w:p>
        </w:tc>
        <w:tc>
          <w:tcPr>
            <w:tcW w:w="1576" w:type="dxa"/>
          </w:tcPr>
          <w:p w14:paraId="44AF93F5"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14A14">
              <w:rPr>
                <w:rFonts w:ascii="Arial" w:hAnsi="Arial" w:cs="Arial"/>
                <w:color w:val="000000"/>
                <w:sz w:val="18"/>
                <w:szCs w:val="18"/>
              </w:rPr>
              <w:t>Not significantly correlated with lung involvemen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5812/ircmj.3672","ISSN":"20741804","abstract":"Background: Systemic Sclerosis (SSc) is a systemic connective tissue disease. In this study, we compared the serum Homocystein (Hcy) level between patients with SSc and normal control group. Objectives: The current study was conducted to determine whether serum Hcy levels are elevated in SSc patients and whether there is any correlation between Hcy levels and RP, Gastro intestinal and lung involvement Patients and Methods: Forty one patients who fulfilled the diagnostic criteria for SSc (39 females and 5 males) and Forty four community-based healthy individuals (sex and age matched) were enrolled in to the study. Serum Hcy, vitamin B12, and folate levels were determined. Results: Thirty three patients (70.45%) had GI involvement, twenty two patients (50%) had lung involvement and twenty seven patients (61.36%) had Raynaud's phenomena. Mean serum Hcy level in control group was 22.78 ± 6.018 μmol/L and in case group was 19.43 ± 7.205 μmol/L, shows that the serum Hcy level in control group was significantly higher than patients (P = 0.020). Conclusions: Serum Hcy level is significantly lower in SSc patients than in control group. There is no statistically significant correlation between serum Hcy level and organ involvements.","author":[{"dropping-particle":"","family":"Nazarinia","given":"Mohammadali","non-dropping-particle":"","parse-names":false,"suffix":""},{"dropping-particle":"","family":"Shams","given":"Mesbah","non-dropping-particle":"","parse-names":false,"suffix":""},{"dropping-particle":"","family":"Sarvestani","given":"Eskandar Kamali","non-dropping-particle":"","parse-names":false,"suffix":""},{"dropping-particle":"","family":"Shenavande","given":"Saeede","non-dropping-particle":"","parse-names":false,"suffix":""},{"dropping-particle":"","family":"Khademalhosseini","given":"Maryam","non-dropping-particle":"","parse-names":false,"suffix":""},{"dropping-particle":"","family":"Khademalhosseini","given":"Zeinab","non-dropping-particle":"","parse-names":false,"suffix":""}],"container-title":"Iranian Red Crescent Medical Journal","id":"ITEM-1","issue":"1","issued":{"date-parts":[["2013"]]},"page":"29-31","title":"Serum homocystein level in patients with scleroderma","type":"article-journal","volume":"15"},"uris":["http://www.mendeley.com/documents/?uuid=c0460269-bd28-41cd-a4d2-2e9bf41956df"]}],"mendeley":{"formattedCitation":"&lt;sup&gt;51&lt;/sup&gt;","plainTextFormattedCitation":"51","previouslyFormattedCitation":"&lt;sup&gt;51&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1</w:t>
            </w:r>
            <w:r w:rsidRPr="00614A14">
              <w:rPr>
                <w:rFonts w:ascii="Arial" w:hAnsi="Arial" w:cs="Arial"/>
                <w:color w:val="000000" w:themeColor="text1"/>
                <w:sz w:val="18"/>
                <w:szCs w:val="18"/>
              </w:rPr>
              <w:fldChar w:fldCharType="end"/>
            </w:r>
          </w:p>
        </w:tc>
        <w:tc>
          <w:tcPr>
            <w:tcW w:w="1934" w:type="dxa"/>
            <w:noWrap/>
            <w:hideMark/>
          </w:tcPr>
          <w:p w14:paraId="1ECBF97E" w14:textId="77777777" w:rsidR="00614A14" w:rsidRPr="00614A14" w:rsidRDefault="00614A14" w:rsidP="00614A14">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sz w:val="18"/>
                <w:szCs w:val="18"/>
              </w:rPr>
              <w:t xml:space="preserve">Progressive increase in </w:t>
            </w:r>
            <w:proofErr w:type="spellStart"/>
            <w:r w:rsidRPr="00614A14">
              <w:rPr>
                <w:rFonts w:ascii="Arial" w:hAnsi="Arial" w:cs="Arial"/>
                <w:sz w:val="18"/>
                <w:szCs w:val="18"/>
              </w:rPr>
              <w:t>Hcy</w:t>
            </w:r>
            <w:proofErr w:type="spellEnd"/>
            <w:r w:rsidRPr="00614A14">
              <w:rPr>
                <w:rFonts w:ascii="Arial" w:hAnsi="Arial" w:cs="Arial"/>
                <w:sz w:val="18"/>
                <w:szCs w:val="18"/>
              </w:rPr>
              <w:t xml:space="preserve"> concentration in patients with increasing severity of lung involvement</w:t>
            </w:r>
            <w:r w:rsidRPr="00614A14">
              <w:rPr>
                <w:rFonts w:ascii="Arial" w:hAnsi="Arial" w:cs="Arial"/>
                <w:sz w:val="18"/>
                <w:szCs w:val="18"/>
              </w:rPr>
              <w:fldChar w:fldCharType="begin" w:fldLock="1"/>
            </w:r>
            <w:r w:rsidRPr="00614A14">
              <w:rPr>
                <w:rFonts w:ascii="Arial" w:hAnsi="Arial" w:cs="Arial"/>
                <w:sz w:val="18"/>
                <w:szCs w:val="18"/>
              </w:rPr>
              <w:instrText>ADDIN CSL_CITATION {"citationItems":[{"id":"ITEM-1","itemData":{"ISSN":"0315162X","abstract":"Objective. To investigate the correlation between plasma concentration of total homocysteine and pulmonary involvement in patients with limited or diffuse scleroderma (systemic sclerosis, SSc). Methods. Seventy-one patients with scleroderma were divided into 3 groups based on pulmonary involvement: Group A comprised patients without lung involvement (9 cases); Group B patients with lung involvement of mild and moderate stages (44 cases); and Group C patients with lung involvement of severe stage and endstage (18 cases). At the time of evaluation of lung involvement all patients underwent determination of plasma homocysteine concentration. Homocysteine concentration was also measured in 30 healthy controls homogeneous for sex and age. Results. In patients with scleroderma the homocysteine concentration was significantly higher than in controls (11.1 and 6.9 μ mol/l, respectively; p &lt; 0.001). We found a significant association between plasma homocysteine concentration and severity of lung involvement that was not modified by correction for age, time from the diagnosis, type of scleroderma pattern, and serum creatinine and folate levels. Homocysteine concentration progressively increases in scleroderma patients with more severe pulmonary involvement. Subjects with high homocysteine concentration (i.e., ≥ 75th percentile of homocysteine concentration in patients with scleroderma without lung involvement) were mostly present in the group with the greatest lung involvement. Conclusion. High level of homocysteinemia is associated with an increased risk of pulmonary disease in patients with scleroderma. We hypothesize that hyperhomocysteinemia may worsen injury of the endothelium, a key lesion in scleroderma disease, favoring the development of lung involvement. Our data support the hypothesis that homocysteine could be involved in the pathogenetic process of scleroderma pulmonary involvement.","author":[{"dropping-particle":"","family":"Caramaschi","given":"Paola","non-dropping-particle":"","parse-names":false,"suffix":""},{"dropping-particle":"","family":"Martinelli","given":"Nicola","non-dropping-particle":"","parse-names":false,"suffix":""},{"dropping-particle":"","family":"Biasi","given":"Domenico","non-dropping-particle":"","parse-names":false,"suffix":""},{"dropping-particle":"","family":"Carletto","given":"Antonio","non-dropping-particle":"","parse-names":false,"suffix":""},{"dropping-particle":"","family":"Faccini","given":"Giovanni","non-dropping-particle":"","parse-names":false,"suffix":""},{"dropping-particle":"","family":"Volpe","given":"Alessandro","non-dropping-particle":"","parse-names":false,"suffix":""},{"dropping-particle":"","family":"Ferrari","given":"Marcello","non-dropping-particle":"","parse-names":false,"suffix":""},{"dropping-particle":"","family":"Scambi","given":"Cinzia","non-dropping-particle":"","parse-names":false,"suffix":""},{"dropping-particle":"","family":"Bambara","given":"Lisa Maria","non-dropping-particle":"","parse-names":false,"suffix":""}],"container-title":"Journal of Rheumatology","id":"ITEM-1","issue":"2","issued":{"date-parts":[["2003"]]},"page":"298-304","title":"Homocysteine plasma concentration is related to severity of lung impairment in scleroderma","type":"article-journal","volume":"30"},"uris":["http://www.mendeley.com/documents/?uuid=894aa93c-bdb3-48fc-b0bd-e6fd83e81c95"]}],"mendeley":{"formattedCitation":"&lt;sup&gt;61&lt;/sup&gt;","plainTextFormattedCitation":"61","previouslyFormattedCitation":"&lt;sup&gt;61&lt;/sup&gt;"},"properties":{"noteIndex":0},"schema":"https://github.com/citation-style-language/schema/raw/master/csl-citation.json"}</w:instrText>
            </w:r>
            <w:r w:rsidRPr="00614A14">
              <w:rPr>
                <w:rFonts w:ascii="Arial" w:hAnsi="Arial" w:cs="Arial"/>
                <w:sz w:val="18"/>
                <w:szCs w:val="18"/>
              </w:rPr>
              <w:fldChar w:fldCharType="separate"/>
            </w:r>
            <w:r w:rsidRPr="00614A14">
              <w:rPr>
                <w:rFonts w:ascii="Arial" w:hAnsi="Arial" w:cs="Arial"/>
                <w:noProof/>
                <w:sz w:val="18"/>
                <w:szCs w:val="18"/>
                <w:vertAlign w:val="superscript"/>
              </w:rPr>
              <w:t>61</w:t>
            </w:r>
            <w:r w:rsidRPr="00614A14">
              <w:rPr>
                <w:rFonts w:ascii="Arial" w:hAnsi="Arial" w:cs="Arial"/>
                <w:sz w:val="18"/>
                <w:szCs w:val="18"/>
              </w:rPr>
              <w:fldChar w:fldCharType="end"/>
            </w:r>
          </w:p>
          <w:p w14:paraId="122F284C" w14:textId="77777777" w:rsidR="00614A14" w:rsidRPr="00614A14" w:rsidRDefault="00614A14" w:rsidP="00614A14">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sz w:val="18"/>
                <w:szCs w:val="18"/>
              </w:rPr>
              <w:t xml:space="preserve">Associations between serum </w:t>
            </w:r>
            <w:proofErr w:type="spellStart"/>
            <w:r w:rsidRPr="00614A14">
              <w:rPr>
                <w:rFonts w:ascii="Arial" w:hAnsi="Arial" w:cs="Arial"/>
                <w:sz w:val="18"/>
                <w:szCs w:val="18"/>
              </w:rPr>
              <w:t>Hcy</w:t>
            </w:r>
            <w:proofErr w:type="spellEnd"/>
            <w:r w:rsidRPr="00614A14">
              <w:rPr>
                <w:rFonts w:ascii="Arial" w:hAnsi="Arial" w:cs="Arial"/>
                <w:sz w:val="18"/>
                <w:szCs w:val="18"/>
              </w:rPr>
              <w:t xml:space="preserve"> and lung involvement severity suggest that </w:t>
            </w:r>
            <w:proofErr w:type="spellStart"/>
            <w:r w:rsidRPr="00614A14">
              <w:rPr>
                <w:rFonts w:ascii="Arial" w:hAnsi="Arial" w:cs="Arial"/>
                <w:sz w:val="18"/>
                <w:szCs w:val="18"/>
              </w:rPr>
              <w:t>Hcy</w:t>
            </w:r>
            <w:proofErr w:type="spellEnd"/>
            <w:r w:rsidRPr="00614A14">
              <w:rPr>
                <w:rFonts w:ascii="Arial" w:hAnsi="Arial" w:cs="Arial"/>
                <w:sz w:val="18"/>
                <w:szCs w:val="18"/>
              </w:rPr>
              <w:t xml:space="preserve"> may play a role in the pathophysiology of pulmonary involvement in SSc.</w:t>
            </w:r>
            <w:r w:rsidRPr="00614A14">
              <w:rPr>
                <w:rFonts w:ascii="Arial" w:hAnsi="Arial" w:cs="Arial"/>
                <w:sz w:val="18"/>
                <w:szCs w:val="18"/>
              </w:rPr>
              <w:fldChar w:fldCharType="begin" w:fldLock="1"/>
            </w:r>
            <w:r w:rsidRPr="00614A14">
              <w:rPr>
                <w:rFonts w:ascii="Arial" w:hAnsi="Arial" w:cs="Arial"/>
                <w:sz w:val="18"/>
                <w:szCs w:val="18"/>
              </w:rPr>
              <w:instrText>ADDIN CSL_CITATION {"citationItems":[{"id":"ITEM-1","itemData":{"DOI":"10.1080/14397595.2017.1386844","ISSN":"14397609","abstract":"Objectives: The main objective of this study was to summarize the existing evidence and quantitatively evaluate whether serum/plasma levels of homocysteine (Hcy) were associated with sclerosis (SSc) diseases by performing a meta-analysis of previous studies. Methods: PubMed, Elsevier ScienceDirect and Cochrane Library databases were used to obtain all relative published literatures. Stata version 11.0 (StataCorp, College Station, TX) was used for statistical analysis. The effect size of each study was calculated by the standardized mean difference (SMD) with 95% confidence interval (CI) or quartiles. Results: A total of eight studies including 475 cases and 265 controls were finally included in this meta-analysis. We found significant between-study heterogeneity and conducted analyses using random-effects models. No significant association was found between the serum levels of Hcy and SSc (pooled SMD =1.382 μmol/L, 95%CI = −0.442 to 3.206, p =.137), but there are two outlier studies that deviate significantly from most other studies, which made it difficult to generalize these results. After excluding these two studies, six studies were included in the meta-analysis. The results showed that the serum levels of Hcy in SSc were significantly higher than that in healthy controls (pooled SMD = 1.182μmol/L, 95%CI = 0.230–2.134, p =.015). Conclusion: Serum/plasma levels of Hcy in SSc diseases were higher than that in healthy controls.","author":[{"dropping-particle":"","family":"Zhang","given":"Yan Jie","non-dropping-particle":"","parse-names":false,"suffix":""},{"dropping-particle":"","family":"Zhang","given":"Li","non-dropping-particle":"","parse-names":false,"suffix":""},{"dropping-particle":"","family":"Huang","given":"Xiao Lei","non-dropping-particle":"","parse-names":false,"suffix":""},{"dropping-particle":"","family":"Duan","given":"Yu","non-dropping-particle":"","parse-names":false,"suffix":""},{"dropping-particle":"","family":"Yang","given":"Li Juan","non-dropping-particle":"","parse-names":false,"suffix":""},{"dropping-particle":"","family":"Wang","given":"Jing","non-dropping-particle":"","parse-names":false,"suffix":""}],"container-title":"Modern Rheumatology","id":"ITEM-1","issue":"4","issued":{"date-parts":[["2018"]]},"page":"681-689","publisher":"Informa UK Limited, trading as Taylor &amp; Francis Group","title":"The association between homocysteine and systemic sclerosis: A review of the literature and meta-analysis","type":"article-journal","volume":"28"},"uris":["http://www.mendeley.com/documents/?uuid=ce622aba-6284-4f20-9f13-82230cf8b5d5"]}],"mendeley":{"formattedCitation":"&lt;sup&gt;65&lt;/sup&gt;","plainTextFormattedCitation":"65","previouslyFormattedCitation":"&lt;sup&gt;65&lt;/sup&gt;"},"properties":{"noteIndex":0},"schema":"https://github.com/citation-style-language/schema/raw/master/csl-citation.json"}</w:instrText>
            </w:r>
            <w:r w:rsidRPr="00614A14">
              <w:rPr>
                <w:rFonts w:ascii="Arial" w:hAnsi="Arial" w:cs="Arial"/>
                <w:sz w:val="18"/>
                <w:szCs w:val="18"/>
              </w:rPr>
              <w:fldChar w:fldCharType="separate"/>
            </w:r>
            <w:r w:rsidRPr="00614A14">
              <w:rPr>
                <w:rFonts w:ascii="Arial" w:hAnsi="Arial" w:cs="Arial"/>
                <w:noProof/>
                <w:sz w:val="18"/>
                <w:szCs w:val="18"/>
                <w:vertAlign w:val="superscript"/>
              </w:rPr>
              <w:t>65</w:t>
            </w:r>
            <w:r w:rsidRPr="00614A14">
              <w:rPr>
                <w:rFonts w:ascii="Arial" w:hAnsi="Arial" w:cs="Arial"/>
                <w:sz w:val="18"/>
                <w:szCs w:val="18"/>
              </w:rPr>
              <w:fldChar w:fldCharType="end"/>
            </w:r>
          </w:p>
          <w:p w14:paraId="3629B710" w14:textId="77777777" w:rsidR="00614A14" w:rsidRPr="00614A14" w:rsidRDefault="00614A14" w:rsidP="00614A14">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sz w:val="18"/>
                <w:szCs w:val="18"/>
              </w:rPr>
              <w:t>Significantly higher prevalence of ILD</w:t>
            </w:r>
            <w:r w:rsidRPr="00614A14">
              <w:rPr>
                <w:rFonts w:ascii="Arial" w:hAnsi="Arial" w:cs="Arial"/>
                <w:sz w:val="18"/>
                <w:szCs w:val="18"/>
              </w:rPr>
              <w:fldChar w:fldCharType="begin" w:fldLock="1"/>
            </w:r>
            <w:r w:rsidRPr="00614A14">
              <w:rPr>
                <w:rFonts w:ascii="Arial" w:hAnsi="Arial" w:cs="Arial"/>
                <w:sz w:val="18"/>
                <w:szCs w:val="18"/>
              </w:rPr>
              <w:instrText>ADDIN CSL_CITATION {"citationItems":[{"id":"ITEM-1","itemData":{"DOI":"10.1111/1346-8138.12642","ISSN":"0385-2407","abstract":"Abstract Homocysteine is a sulfhydryl-containing amino acid that is derived from dietary methionine, and there has been increasing evidence that elevated plasma homocysteine levels are associated with increased risk of cardiovascular diseases, including carotid, coronary and peripheral arterial disease (PAD). The association of plasma homocysteine levels with peripheral vascular involvements, such as Raynaud phenomenon (RP), digital ulcers (DU) in systemic sclerosis (SSc) patients has not been well studied. The objective of this study was to examine plasma homocysteine levels and their clinical associations in patients with SSc. Plasma homocysteine levels in 151 Japanese patients with SSc and 20 healthy controls were examined. No significant differences were observed in plasma homocysteine levels between SSc patients and healthy individuals. Demographic and clinical features of the SSc patients revealed that severe skin sclerosis, anti-topoisomerase I antibody positivity, complications of DU, acro-osteolysis (AO) and interstitial lung disease (ILD) were significantly more prevalent among the patients with elevated plasma homocysteine levels. The plasma homocysteine levels were positively correlated with modified Rodnan total skin score. The plasma homocysteine levels in the SSc patients with DU, AO and ILD were significantly higher than those in the SSc without DU, AO and ILD, respectively. Plasma homocysteine levels did not correlate with either the mean or max intima-media thickness (IMT) or plaque score, suggesting that plasma homocysteine levels might not be associated with carotid artery atherosclerosis in SSc patients. The measurement of plasma homocysteine levels in SSc patients might be useful for the risk stratifications of severe skin sclerosis, DU and AO.","author":[{"dropping-particle":"","family":"Motegi","given":"Sei-ichiro","non-dropping-particle":"","parse-names":false,"suffix":""},{"dropping-particle":"","family":"Toki","given":"Sayaka","non-dropping-particle":"","parse-names":false,"suffix":""},{"dropping-particle":"","family":"Yamada","given":"Kazuya","non-dropping-particle":"","parse-names":false,"suffix":""},{"dropping-particle":"","family":"Uchiyama","given":"Akihiko","non-dropping-particle":"","parse-names":false,"suffix":""},{"dropping-particle":"","family":"Ishikawa","given":"Osamu","non-dropping-particle":"","parse-names":false,"suffix":""}],"container-title":"The Journal of Dermatology","id":"ITEM-1","issue":"11","issued":{"date-parts":[["2014","11","1"]]},"note":"doi: 10.1111/1346-8138.12642","page":"986-991","publisher":"John Wiley &amp; Sons, Ltd","title":"Elevated plasma homocysteine level is possibly associated with skin sclerosis in a series of Japanese patients with systemic sclerosis","type":"article-journal","volume":"41"},"uris":["http://www.mendeley.com/documents/?uuid=b4a2c5d5-97d7-4ead-8873-5e9baef8e95c"]}],"mendeley":{"formattedCitation":"&lt;sup&gt;64&lt;/sup&gt;","plainTextFormattedCitation":"64","previouslyFormattedCitation":"&lt;sup&gt;64&lt;/sup&gt;"},"properties":{"noteIndex":0},"schema":"https://github.com/citation-style-language/schema/raw/master/csl-citation.json"}</w:instrText>
            </w:r>
            <w:r w:rsidRPr="00614A14">
              <w:rPr>
                <w:rFonts w:ascii="Arial" w:hAnsi="Arial" w:cs="Arial"/>
                <w:sz w:val="18"/>
                <w:szCs w:val="18"/>
              </w:rPr>
              <w:fldChar w:fldCharType="separate"/>
            </w:r>
            <w:r w:rsidRPr="00614A14">
              <w:rPr>
                <w:rFonts w:ascii="Arial" w:hAnsi="Arial" w:cs="Arial"/>
                <w:noProof/>
                <w:sz w:val="18"/>
                <w:szCs w:val="18"/>
                <w:vertAlign w:val="superscript"/>
              </w:rPr>
              <w:t>64</w:t>
            </w:r>
            <w:r w:rsidRPr="00614A14">
              <w:rPr>
                <w:rFonts w:ascii="Arial" w:hAnsi="Arial" w:cs="Arial"/>
                <w:sz w:val="18"/>
                <w:szCs w:val="18"/>
              </w:rPr>
              <w:fldChar w:fldCharType="end"/>
            </w:r>
            <w:r w:rsidRPr="00614A14">
              <w:rPr>
                <w:rFonts w:ascii="Arial" w:hAnsi="Arial" w:cs="Arial"/>
                <w:color w:val="000000" w:themeColor="text1"/>
                <w:sz w:val="18"/>
                <w:szCs w:val="18"/>
              </w:rPr>
              <w:t xml:space="preserve"> </w:t>
            </w:r>
            <w:r w:rsidRPr="00614A14">
              <w:rPr>
                <w:rFonts w:ascii="Arial" w:hAnsi="Arial" w:cs="Arial"/>
                <w:sz w:val="18"/>
                <w:szCs w:val="18"/>
              </w:rPr>
              <w:t xml:space="preserve">in </w:t>
            </w:r>
            <w:proofErr w:type="spellStart"/>
            <w:r w:rsidRPr="00614A14">
              <w:rPr>
                <w:rFonts w:ascii="Arial" w:hAnsi="Arial" w:cs="Arial"/>
                <w:sz w:val="18"/>
                <w:szCs w:val="18"/>
              </w:rPr>
              <w:t>SSc</w:t>
            </w:r>
            <w:proofErr w:type="spellEnd"/>
            <w:r w:rsidRPr="00614A14">
              <w:rPr>
                <w:rFonts w:ascii="Arial" w:hAnsi="Arial" w:cs="Arial"/>
                <w:sz w:val="18"/>
                <w:szCs w:val="18"/>
              </w:rPr>
              <w:t xml:space="preserve"> patients with elevated </w:t>
            </w:r>
            <w:proofErr w:type="spellStart"/>
            <w:r w:rsidRPr="00614A14">
              <w:rPr>
                <w:rFonts w:ascii="Arial" w:hAnsi="Arial" w:cs="Arial"/>
                <w:sz w:val="18"/>
                <w:szCs w:val="18"/>
              </w:rPr>
              <w:t>Hcy</w:t>
            </w:r>
            <w:proofErr w:type="spellEnd"/>
          </w:p>
          <w:p w14:paraId="7960B747" w14:textId="77777777" w:rsidR="00614A14" w:rsidRPr="00614A14" w:rsidRDefault="00614A14" w:rsidP="00614A14">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sz w:val="18"/>
                <w:szCs w:val="18"/>
              </w:rPr>
              <w:t xml:space="preserve">No correlation between </w:t>
            </w:r>
            <w:proofErr w:type="spellStart"/>
            <w:r w:rsidRPr="00614A14">
              <w:rPr>
                <w:rFonts w:ascii="Arial" w:hAnsi="Arial" w:cs="Arial"/>
                <w:sz w:val="18"/>
                <w:szCs w:val="18"/>
              </w:rPr>
              <w:t>Hcy</w:t>
            </w:r>
            <w:proofErr w:type="spellEnd"/>
            <w:r w:rsidRPr="00614A14">
              <w:rPr>
                <w:rFonts w:ascii="Arial" w:hAnsi="Arial" w:cs="Arial"/>
                <w:sz w:val="18"/>
                <w:szCs w:val="18"/>
              </w:rPr>
              <w:t xml:space="preserve"> and interstitial lung involvement.</w:t>
            </w:r>
            <w:r w:rsidRPr="00614A14">
              <w:rPr>
                <w:rFonts w:ascii="Arial" w:hAnsi="Arial" w:cs="Arial"/>
                <w:sz w:val="18"/>
                <w:szCs w:val="18"/>
              </w:rPr>
              <w:fldChar w:fldCharType="begin" w:fldLock="1"/>
            </w:r>
            <w:r w:rsidRPr="00614A14">
              <w:rPr>
                <w:rFonts w:ascii="Arial" w:hAnsi="Arial" w:cs="Arial"/>
                <w:sz w:val="18"/>
                <w:szCs w:val="18"/>
              </w:rPr>
              <w:instrText>ADDIN CSL_CITATION {"citationItems":[{"id":"ITEM-1","itemData":{"DOI":"10.2174/1573397114666180628162907","ISSN":"1573-3971","author":[{"dropping-particle":"","family":"Nazarinia","given":"Mohammadali","non-dropping-particle":"","parse-names":false,"suffix":""},{"dropping-particle":"","family":"Zare","given":"Asghar","non-dropping-particle":"","parse-names":false,"suffix":""},{"dropping-particle":"","family":"Fallahi","given":"Mohammad Javad","non-dropping-particle":"","parse-names":false,"suffix":""},{"dropping-particle":"","family":"Shams","given":"Mesbah","non-dropping-particle":"","parse-names":false,"suffix":""}],"container-title":"Current rheumatology reviews","id":"ITEM-1","issue":"1","issued":{"date-parts":[["2019"]]},"page":"74—78","title":"Association of Serum Homocysteine Level and Interstitial Lung Disease in Systemic Sclerosis: A Case-control Study","type":"article-journal","volume":"15"},"uris":["http://www.mendeley.com/documents/?uuid=0ea25600-f256-4cb9-b1e5-626467ba92d3"]}],"mendeley":{"formattedCitation":"&lt;sup&gt;62&lt;/sup&gt;","plainTextFormattedCitation":"62","previouslyFormattedCitation":"&lt;sup&gt;62&lt;/sup&gt;"},"properties":{"noteIndex":0},"schema":"https://github.com/citation-style-language/schema/raw/master/csl-citation.json"}</w:instrText>
            </w:r>
            <w:r w:rsidRPr="00614A14">
              <w:rPr>
                <w:rFonts w:ascii="Arial" w:hAnsi="Arial" w:cs="Arial"/>
                <w:sz w:val="18"/>
                <w:szCs w:val="18"/>
              </w:rPr>
              <w:fldChar w:fldCharType="separate"/>
            </w:r>
            <w:r w:rsidRPr="00614A14">
              <w:rPr>
                <w:rFonts w:ascii="Arial" w:hAnsi="Arial" w:cs="Arial"/>
                <w:noProof/>
                <w:sz w:val="18"/>
                <w:szCs w:val="18"/>
                <w:vertAlign w:val="superscript"/>
              </w:rPr>
              <w:t>62</w:t>
            </w:r>
            <w:r w:rsidRPr="00614A14">
              <w:rPr>
                <w:rFonts w:ascii="Arial" w:hAnsi="Arial" w:cs="Arial"/>
                <w:sz w:val="18"/>
                <w:szCs w:val="18"/>
              </w:rPr>
              <w:fldChar w:fldCharType="end"/>
            </w:r>
            <w:r w:rsidRPr="00614A14">
              <w:rPr>
                <w:rFonts w:ascii="Arial" w:hAnsi="Arial" w:cs="Arial"/>
                <w:sz w:val="18"/>
                <w:szCs w:val="18"/>
              </w:rPr>
              <w:t xml:space="preserve"> </w:t>
            </w:r>
          </w:p>
          <w:p w14:paraId="0E64102A" w14:textId="77777777" w:rsidR="00614A14" w:rsidRPr="00614A14" w:rsidRDefault="00614A14" w:rsidP="00614A14">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sz w:val="18"/>
                <w:szCs w:val="18"/>
              </w:rPr>
              <w:t xml:space="preserve">No significant association between </w:t>
            </w:r>
            <w:proofErr w:type="spellStart"/>
            <w:r w:rsidRPr="00614A14">
              <w:rPr>
                <w:rFonts w:ascii="Arial" w:hAnsi="Arial" w:cs="Arial"/>
                <w:sz w:val="18"/>
                <w:szCs w:val="18"/>
              </w:rPr>
              <w:t>Hcy</w:t>
            </w:r>
            <w:proofErr w:type="spellEnd"/>
            <w:r w:rsidRPr="00614A14">
              <w:rPr>
                <w:rFonts w:ascii="Arial" w:hAnsi="Arial" w:cs="Arial"/>
                <w:sz w:val="18"/>
                <w:szCs w:val="18"/>
              </w:rPr>
              <w:t xml:space="preserve"> and presence of lung involvement.</w:t>
            </w:r>
            <w:r w:rsidRPr="00614A14">
              <w:rPr>
                <w:rFonts w:ascii="Arial" w:hAnsi="Arial" w:cs="Arial"/>
                <w:sz w:val="18"/>
                <w:szCs w:val="18"/>
              </w:rPr>
              <w:fldChar w:fldCharType="begin" w:fldLock="1"/>
            </w:r>
            <w:r w:rsidRPr="00614A14">
              <w:rPr>
                <w:rFonts w:ascii="Arial" w:hAnsi="Arial" w:cs="Arial"/>
                <w:sz w:val="18"/>
                <w:szCs w:val="18"/>
              </w:rPr>
              <w:instrText>ADDIN CSL_CITATION {"citationItems":[{"id":"ITEM-1","itemData":{"DOI":"10.5812/ircmj.3672","ISSN":"20741804","abstract":"Background: Systemic Sclerosis (SSc) is a systemic connective tissue disease. In this study, we compared the serum Homocystein (Hcy) level between patients with SSc and normal control group. Objectives: The current study was conducted to determine whether serum Hcy levels are elevated in SSc patients and whether there is any correlation between Hcy levels and RP, Gastro intestinal and lung involvement Patients and Methods: Forty one patients who fulfilled the diagnostic criteria for SSc (39 females and 5 males) and Forty four community-based healthy individuals (sex and age matched) were enrolled in to the study. Serum Hcy, vitamin B12, and folate levels were determined. Results: Thirty three patients (70.45%) had GI involvement, twenty two patients (50%) had lung involvement and twenty seven patients (61.36%) had Raynaud's phenomena. Mean serum Hcy level in control group was 22.78 ± 6.018 μmol/L and in case group was 19.43 ± 7.205 μmol/L, shows that the serum Hcy level in control group was significantly higher than patients (P = 0.020). Conclusions: Serum Hcy level is significantly lower in SSc patients than in control group. There is no statistically significant correlation between serum Hcy level and organ involvements.","author":[{"dropping-particle":"","family":"Nazarinia","given":"Mohammadali","non-dropping-particle":"","parse-names":false,"suffix":""},{"dropping-particle":"","family":"Shams","given":"Mesbah","non-dropping-particle":"","parse-names":false,"suffix":""},{"dropping-particle":"","family":"Sarvestani","given":"Eskandar Kamali","non-dropping-particle":"","parse-names":false,"suffix":""},{"dropping-particle":"","family":"Shenavande","given":"Saeede","non-dropping-particle":"","parse-names":false,"suffix":""},{"dropping-particle":"","family":"Khademalhosseini","given":"Maryam","non-dropping-particle":"","parse-names":false,"suffix":""},{"dropping-particle":"","family":"Khademalhosseini","given":"Zeinab","non-dropping-particle":"","parse-names":false,"suffix":""}],"container-title":"Iranian Red Crescent Medical Journal","id":"ITEM-1","issue":"1","issued":{"date-parts":[["2013"]]},"page":"29-31","title":"Serum homocystein level in patients with scleroderma","type":"article-journal","volume":"15"},"uris":["http://www.mendeley.com/documents/?uuid=c0460269-bd28-41cd-a4d2-2e9bf41956df"]}],"mendeley":{"formattedCitation":"&lt;sup&gt;51&lt;/sup&gt;","plainTextFormattedCitation":"51","previouslyFormattedCitation":"&lt;sup&gt;51&lt;/sup&gt;"},"properties":{"noteIndex":0},"schema":"https://github.com/citation-style-language/schema/raw/master/csl-citation.json"}</w:instrText>
            </w:r>
            <w:r w:rsidRPr="00614A14">
              <w:rPr>
                <w:rFonts w:ascii="Arial" w:hAnsi="Arial" w:cs="Arial"/>
                <w:sz w:val="18"/>
                <w:szCs w:val="18"/>
              </w:rPr>
              <w:fldChar w:fldCharType="separate"/>
            </w:r>
            <w:r w:rsidRPr="00614A14">
              <w:rPr>
                <w:rFonts w:ascii="Arial" w:hAnsi="Arial" w:cs="Arial"/>
                <w:noProof/>
                <w:sz w:val="18"/>
                <w:szCs w:val="18"/>
                <w:vertAlign w:val="superscript"/>
              </w:rPr>
              <w:t>51</w:t>
            </w:r>
            <w:r w:rsidRPr="00614A14">
              <w:rPr>
                <w:rFonts w:ascii="Arial" w:hAnsi="Arial" w:cs="Arial"/>
                <w:sz w:val="18"/>
                <w:szCs w:val="18"/>
              </w:rPr>
              <w:fldChar w:fldCharType="end"/>
            </w:r>
          </w:p>
        </w:tc>
        <w:tc>
          <w:tcPr>
            <w:tcW w:w="2520" w:type="dxa"/>
            <w:noWrap/>
            <w:hideMark/>
          </w:tcPr>
          <w:p w14:paraId="2FCCC7FE"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2700" w:type="dxa"/>
            <w:noWrap/>
            <w:hideMark/>
          </w:tcPr>
          <w:p w14:paraId="5E211F9B"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ILD not found to be associated with iron, Se, Cu, or Z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10067-005-0013-4","ISSN":"07703198","abstract":"Oxidative stress appears to be important in the causation and perpetuation of tissue injury and fibrosis in systemic sclerosis or scleroderma (SSc). We conducted a case-control study to assess lipid peroxidation levels as determined by measuring fasting plasma malondialdehyde (MDA) and serum levels of the trace elements selenium, iron, zinc and copper in SSc. Plasma MDA levels were almost tenfold higher in patients than in controls (p=0.00007), and an inverse relationship between MDA levels and disease duration (r=-0.52, p=0.044) was observed. Selenium levels were lower in patients than in controls (p=0.012). Within the patient cohort, copper correlated inversely with the total skin score (r=-0.52, p=0.03). Our findings provide further evidence that lipid peroxidation is increased and antioxidant capacity is reduced in SSc. The gradual decline in MDA levels with time suggests that antioxidant therapy, if to be useful in SSc, is most likely to be effective early in the course of the disease. © Clinical Rheumatology 2006.","author":[{"dropping-particle":"","family":"Tikly","given":"Mohammed","non-dropping-particle":"","parse-names":false,"suffix":""},{"dropping-particle":"","family":"Channa","given":"Kalavati","non-dropping-particle":"","parse-names":false,"suffix":""},{"dropping-particle":"","family":"Theodorou","given":"Penny","non-dropping-particle":"","parse-names":false,"suffix":""},{"dropping-particle":"","family":"Gulumian","given":"Mairam","non-dropping-particle":"","parse-names":false,"suffix":""}],"container-title":"Clinical Rheumatology","id":"ITEM-1","issue":"3","issued":{"date-parts":[["2006"]]},"page":"320-324","title":"Lipid peroxidation and trace elements in systemic sclerosis","type":"article-journal","volume":"25"},"uris":["http://www.mendeley.com/documents/?uuid=6556d996-4cb7-4db1-9612-c725e98a1891"]}],"mendeley":{"formattedCitation":"&lt;sup&gt;78&lt;/sup&gt;","plainTextFormattedCitation":"78","previouslyFormattedCitation":"&lt;sup&gt;78&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78</w:t>
            </w:r>
            <w:r w:rsidRPr="00614A14">
              <w:rPr>
                <w:rFonts w:ascii="Arial" w:hAnsi="Arial" w:cs="Arial"/>
                <w:color w:val="000000" w:themeColor="text1"/>
                <w:sz w:val="18"/>
                <w:szCs w:val="18"/>
              </w:rPr>
              <w:fldChar w:fldCharType="end"/>
            </w:r>
          </w:p>
        </w:tc>
      </w:tr>
      <w:tr w:rsidR="00614A14" w:rsidRPr="00614A14" w14:paraId="56F126A2" w14:textId="77777777" w:rsidTr="008E1445">
        <w:trPr>
          <w:trHeight w:val="309"/>
        </w:trPr>
        <w:tc>
          <w:tcPr>
            <w:cnfStyle w:val="001000000000" w:firstRow="0" w:lastRow="0" w:firstColumn="1" w:lastColumn="0" w:oddVBand="0" w:evenVBand="0" w:oddHBand="0" w:evenHBand="0" w:firstRowFirstColumn="0" w:firstRowLastColumn="0" w:lastRowFirstColumn="0" w:lastRowLastColumn="0"/>
            <w:tcW w:w="1615" w:type="dxa"/>
            <w:hideMark/>
          </w:tcPr>
          <w:p w14:paraId="52CFF306"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PH</w:t>
            </w:r>
          </w:p>
        </w:tc>
        <w:tc>
          <w:tcPr>
            <w:tcW w:w="2430" w:type="dxa"/>
            <w:hideMark/>
          </w:tcPr>
          <w:p w14:paraId="0EAB02FA"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Vitamin D deficiency was also</w:t>
            </w:r>
            <w:r w:rsidRPr="00614A14">
              <w:rPr>
                <w:rFonts w:ascii="Arial" w:hAnsi="Arial" w:cs="Arial"/>
                <w:sz w:val="18"/>
                <w:szCs w:val="18"/>
              </w:rPr>
              <w:t xml:space="preserve"> not found to be significantly correlated with incident pulmonary arterial hypertension (PAH). </w:t>
            </w:r>
            <w:r w:rsidRPr="00614A14">
              <w:rPr>
                <w:rFonts w:ascii="Arial" w:hAnsi="Arial" w:cs="Arial"/>
                <w:sz w:val="18"/>
                <w:szCs w:val="18"/>
              </w:rPr>
              <w:fldChar w:fldCharType="begin" w:fldLock="1"/>
            </w:r>
            <w:r w:rsidRPr="00614A14">
              <w:rPr>
                <w:rFonts w:ascii="Arial" w:hAnsi="Arial" w:cs="Arial"/>
                <w:sz w:val="18"/>
                <w:szCs w:val="18"/>
              </w:rPr>
              <w:instrText>ADDIN CSL_CITATION {"citationItems":[{"id":"ITEM-1","itemData":{"DOI":"10.5152/eurjrheum.2015.0065","ISSN":"21479720","abstract":"OBJECTIVE: Vitamin D has pleiotropic effects including immunomodulatory, cardioprotective, and antifibrotic properties and is thus able to modulate the three main links in scleroderma pathogenesis. The aim of the study was to evaluate the level of vitamin D in patients with systemic sclerosis and to analyze the associations between the concentration of vitamin D and the features of systemic sclerosis. MATERIAL AND METHODS: Fifty-one consecutive patients were evaluated for visceral involvement, immunological profile, activity, severity scores, and quality of life. The vitamin D status was evaluated by measuring the 25hydroxy-hydroxyvitamin D serum levels. RESULTS: The mean vitamin D level was 17.06+/-9.13 ng/dL. Only 9.8% of the patients had optimal vitamin D levels; 66.66% of them had insufficient 25(OH)D levels, while 23.52% had deficient levels. No correlation was found between vitamin D concentration and age, sex, autoantibody profile, extent of skin involvement, or vitamin D supplementation. Vitamin D levels were correlated with the diffusing capacity of the lung for carbon monoxide (p=0.019, r=0.353), diastolic dysfunction (p=0.033, r=-0.318), digital contractures (p=0.036, r=-0.298), and muscle weakness (p=0.015, r=-0.377) and had a trend for negative correlation with pulmonary hypertension (p=0.053, r=-0.29). CONCLUSION: Low levels of vitamin D are very common in systemic sclerosis. Poor vitamin status seems to be related with a more aggressive disease with multivisceral and severe organ involvement, especially pulmonary and cardiac involvement.","author":[{"dropping-particle":"","family":"Groseanu","given":"Laura","non-dropping-particle":"","parse-names":false,"suffix":""},{"dropping-particle":"","family":"Bojinca","given":"Violeta","non-dropping-particle":"","parse-names":false,"suffix":""},{"dropping-particle":"","family":"Gudu","given":"Tania","non-dropping-particle":"","parse-names":false,"suffix":""},{"dropping-particle":"","family":"Saulescu","given":"Ioana","non-dropping-particle":"","parse-names":false,"suffix":""},{"dropping-particle":"","family":"Predeteanu","given":"Denisa","non-dropping-particle":"","parse-names":false,"suffix":""},{"dropping-particle":"","family":"Balanescu","given":"Andra","non-dropping-particle":"","parse-names":false,"suffix":""},{"dropping-particle":"","family":"Berghea","given":"Florian","non-dropping-particle":"","parse-names":false,"suffix":""},{"dropping-particle":"","family":"Opris","given":"Daniela","non-dropping-particle":"","parse-names":false,"suffix":""},{"dropping-particle":"","family":"Borangiu","given":"Andreea","non-dropping-particle":"","parse-names":false,"suffix":""},{"dropping-particle":"","family":"Constantinescu","given":"Cosmin","non-dropping-particle":"","parse-names":false,"suffix":""},{"dropping-particle":"","family":"Negru","given":"Magda","non-dropping-particle":"","parse-names":false,"suffix":""},{"dropping-particle":"","family":"Ionescu","given":"Ruxandra","non-dropping-particle":"","parse-names":false,"suffix":""}],"container-title":"European Journal of Rheumatology","id":"ITEM-1","issue":"2","issued":{"date-parts":[["2016"]]},"page":"50-55","title":"Low vitamin D status in systemic sclerosis and the impact on disease phenotype","type":"article-journal","volume":"3"},"uris":["http://www.mendeley.com/documents/?uuid=81dee3d1-2654-406f-bf7b-7c78559dda4e"]}],"mendeley":{"formattedCitation":"&lt;sup&gt;39&lt;/sup&gt;","plainTextFormattedCitation":"39","previouslyFormattedCitation":"&lt;sup&gt;39&lt;/sup&gt;"},"properties":{"noteIndex":0},"schema":"https://github.com/citation-style-language/schema/raw/master/csl-citation.json"}</w:instrText>
            </w:r>
            <w:r w:rsidRPr="00614A14">
              <w:rPr>
                <w:rFonts w:ascii="Arial" w:hAnsi="Arial" w:cs="Arial"/>
                <w:sz w:val="18"/>
                <w:szCs w:val="18"/>
              </w:rPr>
              <w:fldChar w:fldCharType="separate"/>
            </w:r>
            <w:r w:rsidRPr="00614A14">
              <w:rPr>
                <w:rFonts w:ascii="Arial" w:hAnsi="Arial" w:cs="Arial"/>
                <w:noProof/>
                <w:sz w:val="18"/>
                <w:szCs w:val="18"/>
                <w:vertAlign w:val="superscript"/>
              </w:rPr>
              <w:t>39</w:t>
            </w:r>
            <w:r w:rsidRPr="00614A14">
              <w:rPr>
                <w:rFonts w:ascii="Arial" w:hAnsi="Arial" w:cs="Arial"/>
                <w:sz w:val="18"/>
                <w:szCs w:val="18"/>
              </w:rPr>
              <w:fldChar w:fldCharType="end"/>
            </w:r>
            <w:r w:rsidRPr="00614A14">
              <w:rPr>
                <w:rFonts w:ascii="Arial" w:hAnsi="Arial" w:cs="Arial"/>
                <w:sz w:val="18"/>
                <w:szCs w:val="18"/>
                <w:vertAlign w:val="superscript"/>
              </w:rPr>
              <w:t>,</w:t>
            </w:r>
            <w:r w:rsidRPr="00614A14">
              <w:rPr>
                <w:rFonts w:ascii="Arial" w:hAnsi="Arial" w:cs="Arial"/>
                <w:sz w:val="18"/>
                <w:szCs w:val="18"/>
              </w:rPr>
              <w:fldChar w:fldCharType="begin" w:fldLock="1"/>
            </w:r>
            <w:r w:rsidRPr="00614A14">
              <w:rPr>
                <w:rFonts w:ascii="Arial" w:hAnsi="Arial" w:cs="Arial"/>
                <w:sz w:val="18"/>
                <w:szCs w:val="18"/>
              </w:rPr>
              <w:instrText>ADDIN CSL_CITATION {"citationItems":[{"id":"ITEM-1","itemData":{"DOI":"10.1111/1756-185X.13554","ISSN":"1756185X","abstract":"Aim: Low levels of vitamin D (25OHD) have been found to associated with digital ulcers (DUs) in systemic sclerosis (SSc), although only cross-sectional studies have been performed. We aimed to investigate if variations in vitamin D serum levels over time affect DU in SSc. Methods: This is a retrospective study on 65 patients. 25OHD was measured in 2011 and 2016 and its variations correlated with DU. Results: The mean age of our cohort was 58 (SD 12) years with a mean disease duration of 9.5 (5.3) years. Most of our patients had a limited SSc (69.2%). At baseline 50.8% and 41.5% after 5 years had 25OHD &lt;30 ng/mL. Patients receiving supplementation (8750 IU/wk) at baseline numbered 39 (60.0%) and 45 (69.2%) at the end of follow up. Nevertheless, 31 (47.7%) had a decrease of 25OHD in 5 years. In univariate analysis, patients with incident DU had a decrease in 25OHD as compared to patients with no incident DU (−17.4 [37.0] vs 13.0 [89.5], P = 0.018). No differences in 25OHD variations were found for other disease characteristics. In multivariate analysis correcting for previous DU and modified Rodnan Skin Score at baseline, patients with a decrease in 25OHD had an increased risk of developing DU (odds ratio 16.6; 95% CI 1.7-164.5, P = 0.017). Conclusions: A decrease in 25OHD is associated with the risk of developing DUs. In addition, vitamin D supplementation with the doses currently recommended may be insufficient in SSc. Further studies in wider cohorts are needed to confirm these results.","author":[{"dropping-particle":"","family":"Caimmi","given":"Cristian","non-dropping-particle":"","parse-names":false,"suffix":""},{"dropping-particle":"","family":"Bertoldo","given":"Eugenia","non-dropping-particle":"","parse-names":false,"suffix":""},{"dropping-particle":"","family":"Pozza","given":"Alice","non-dropping-particle":"","parse-names":false,"suffix":""},{"dropping-particle":"","family":"Caramaschi","given":"Paola","non-dropping-particle":"","parse-names":false,"suffix":""},{"dropping-particle":"","family":"Orsolini","given":"Giovanni","non-dropping-particle":"","parse-names":false,"suffix":""},{"dropping-particle":"","family":"Gatti","given":"Davide","non-dropping-particle":"","parse-names":false,"suffix":""},{"dropping-particle":"","family":"Rossini","given":"Maurizio","non-dropping-particle":"","parse-names":false,"suffix":""},{"dropping-particle":"","family":"Viapiana","given":"Ombretta","non-dropping-particle":"","parse-names":false,"suffix":""}],"container-title":"International Journal of Rheumatic Diseases","id":"ITEM-1","issue":"6","issued":{"date-parts":[["2019"]]},"page":"1041-1045","title":"Vitamin D serum levels and the risk of digital ulcers in systemic sclerosis: A longitudinal study","type":"article-journal","volume":"22"},"uris":["http://www.mendeley.com/documents/?uuid=500dfc0f-4434-4c6b-8c13-066fc964e969"]}],"mendeley":{"formattedCitation":"&lt;sup&gt;47&lt;/sup&gt;","plainTextFormattedCitation":"47","previouslyFormattedCitation":"&lt;sup&gt;47&lt;/sup&gt;"},"properties":{"noteIndex":0},"schema":"https://github.com/citation-style-language/schema/raw/master/csl-citation.json"}</w:instrText>
            </w:r>
            <w:r w:rsidRPr="00614A14">
              <w:rPr>
                <w:rFonts w:ascii="Arial" w:hAnsi="Arial" w:cs="Arial"/>
                <w:sz w:val="18"/>
                <w:szCs w:val="18"/>
              </w:rPr>
              <w:fldChar w:fldCharType="separate"/>
            </w:r>
            <w:r w:rsidRPr="00614A14">
              <w:rPr>
                <w:rFonts w:ascii="Arial" w:hAnsi="Arial" w:cs="Arial"/>
                <w:noProof/>
                <w:sz w:val="18"/>
                <w:szCs w:val="18"/>
                <w:vertAlign w:val="superscript"/>
              </w:rPr>
              <w:t>47</w:t>
            </w:r>
            <w:r w:rsidRPr="00614A14">
              <w:rPr>
                <w:rFonts w:ascii="Arial" w:hAnsi="Arial" w:cs="Arial"/>
                <w:sz w:val="18"/>
                <w:szCs w:val="18"/>
              </w:rPr>
              <w:fldChar w:fldCharType="end"/>
            </w:r>
            <w:r w:rsidRPr="00614A14">
              <w:rPr>
                <w:rFonts w:ascii="Arial" w:hAnsi="Arial" w:cs="Arial"/>
                <w:sz w:val="18"/>
                <w:szCs w:val="18"/>
              </w:rPr>
              <w:t xml:space="preserve"> </w:t>
            </w:r>
          </w:p>
          <w:p w14:paraId="519DE379"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While some studies reported an association between lower vitamin D levels and higher sPAP,</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ISSN":"0392856X","PMID":"22935485","abstract":"Objective To study the bone mass in patients with scleroderma (SSc) from two different Spanish regions and to evaluate the prevalence of vitamin D deficiency and insufficiency in this population and its possible relation to bone mineral density (BMD). Methods Disease, bone mineral density related variables and vitamin D were collected from all patients. Statistical analysis was carried out using the SPSS 17 statistics software for Windows. A p&lt;0.05 was considered significant. Results A Z-score &lt;-1 was found in 21.9% of the control population and 43% of SSc patients. The prevalence of osteopenia/ osteoporosis was 50% in the control population and 77% in SSc (p&lt;0.0001). We did not find differences between the prevalence of low BMD in the south (79%) and in the north of Spain (76.3%); but patients from the north had lower levels of vitamin D (27.4±16.2 ng/dL vs. 20.7±11.0 ng/dl; p&lt;0.031). Low levels of vitamin D (&lt;30ng/ml) were found in 69 patients out of 90, ten of them with insufficiency (&lt;10ng/ml). Eighty-four point six percent of the patients with low levels of vitamin D (&lt;30ng/ml) had LBMD compared whith 66.7% of those with normal levels (p=0.073). Conclusions The prevalence of osteoporosis/osteopenia in Spanish patient with SSc is very high. Although there are a high prevelence of vitamin D deficiency, we could not demonstrate a relationship of vitamin D deficiency with low mineral density. © Clinical And Experimental Rheumatology 2012.","author":[{"dropping-particle":"","family":"Rios-Fernández","given":"R.","non-dropping-particle":"","parse-names":false,"suffix":""},{"dropping-particle":"","family":"Callejas-Rubio","given":"J. L.","non-dropping-particle":"","parse-names":false,"suffix":""},{"dropping-particle":"","family":"Fernández-Roldán","given":"C.","non-dropping-particle":"","parse-names":false,"suffix":""},{"dropping-particle":"","family":"Simeón-Aznar","given":"C. P.","non-dropping-particle":"","parse-names":false,"suffix":""},{"dropping-particle":"","family":"García-Hernández","given":"F.","non-dropping-particle":"","parse-names":false,"suffix":""},{"dropping-particle":"","family":"Castillo-Palma","given":"M. J.","non-dropping-particle":"","parse-names":false,"suffix":""},{"dropping-particle":"","family":"Fonollosa Pla","given":"V.","non-dropping-particle":"","parse-names":false,"suffix":""},{"dropping-particle":"","family":"Marín","given":"A. C.Barnosi","non-dropping-particle":"","parse-names":false,"suffix":""},{"dropping-particle":"","family":"González-Gay","given":"M. Á","non-dropping-particle":"","parse-names":false,"suffix":""},{"dropping-particle":"","family":"Ortego-Centeno","given":"N.","non-dropping-particle":"","parse-names":false,"suffix":""}],"container-title":"Clinical and Experimental Rheumatology","id":"ITEM-1","issue":"6","issued":{"date-parts":[["2012"]]},"page":"905-911","title":"Bone mass and vitamin D in patients with systemic sclerosis from two Spanish regions","type":"article-journal","volume":"30"},"uris":["http://www.mendeley.com/documents/?uuid=6bd40e39-109d-4c0e-aa9e-c795bc435fa5"]},{"id":"ITEM-2","itemData":{"DOI":"10.3899/jrheum.081287","ISSN":"0315162X","abstract":"Objective. To investigate 25-OH vitamin D concentrations in 2 independent systemic sclerosis (SSc) populations from France and Italy. Methods. We studied 156 consecutive SSc patients comparable for demographic characteristics: 90 from Northern France and 66 from Southern Italy. 25-OH vitamin D, intact parathyroid hormone, and serum total calcium and phosphorus were measured in all patients. Vitamin D concentrations &lt; 30 ng/ml were considered insufficiency, while values &lt; 10 ng/ml were classified as deficiency. Results. Vitamin D insufficiency and deficiency rates were very high and comparable between the 2 populations: 74/90 (82%) versus 57/66 (86%) for insufficiency and 29/90 (32%) versus 15/66 (23%) for deficiency, respectively, in the French and Italian patients. They were not influenced by vitamin D supplementation, which was not statistically different in the 2 groups. In the combined populations, a significant negative correlation was found between low vitamin D levels and European Disease Activity Score (p = 0.04, r = -0.17) and an even more significant correlation was found with acute-phase reactants (p = 0.004, r = -0.23 for erythrocyte sedimentation rate), and low levels of vitamin D were associated with the systolic pulmonary artery pressure (sPAP) estimated by echocardiography (p = 0.004). In multivariate analysis, vitamin D deficiency was associated with sPAP (p = 0.02). Conclusion. Vitamin D deficiency was very common in the 2 SSc populations, independent of geographic origin and vitamin D supplementation. This suggests that common vitamin D supplementation does not correct the deficiency in SSc patients, and that a higher dose is probably needed, especially in those with high inflammatory activity or severe disease. The Journal of Rheumatology Copyright © 2009. All rights reserved.","author":[{"dropping-particle":"","family":"Vacca","given":"Alessandra","non-dropping-particle":"","parse-names":false,"suffix":""},{"dropping-particle":"","family":"Cormier","given":"Catherine","non-dropping-particle":"","parse-names":false,"suffix":""},{"dropping-particle":"","family":"Piras","given":"Martina","non-dropping-particle":"","parse-names":false,"suffix":""},{"dropping-particle":"","family":"Mathieu","given":"Alessandro","non-dropping-particle":"","parse-names":false,"suffix":""},{"dropping-particle":"","family":"Kahan","given":"Andre","non-dropping-particle":"","parse-names":false,"suffix":""},{"dropping-particle":"","family":"Allanore","given":"Yannick","non-dropping-particle":"","parse-names":false,"suffix":""}],"container-title":"Journal of Rheumatology","id":"ITEM-2","issue":"9","issued":{"date-parts":[["2009"]]},"page":"1924-1929","title":"Vitamin D deficiency and insufficiency in 2 independent cohorts of patients with systemic sclerosis","type":"article-journal","volume":"36"},"uris":["http://www.mendeley.com/documents/?uuid=7a9bb869-4e9b-41e2-8ebb-6f8d676b5ecd"]},{"id":"ITEM-3","itemData":{"DOI":"10.3390/ijms17122103","ISSN":"14220067","abstract":"Vitamin D status has been linked to immune system and autoimmune disorders; in fact, low levels of vitamin D are common in many autoimmune disorders. The aims of our study were to assess the prevalence of vitamin D insufficiency and the possible correlation with clinical parameters in systemic sclerosis (SSc). We recruited 40 patients (38 female and two male) with scleroderma and 40 healthy controls matched for age and gender. Demographic and clinical parameters were recorded and the 25-hydroxivitamin D3 serum levels were measured. Serum 25-hydroxivitamin D3 levels were significantly lower in patients with systemic sclerosis than in the control group. The prevalence of 25-hydroxivitamin D3 insufficiency was 50% in the patients and 22.5% in the control group. A statistically significant association was observed between the insufficiency of 25-hydroxivitamin D3 and skin involvement (p = 0.02) and echocardiography systolic pulmonary artery pressure &gt;35 mmHg (p = 0.02). Our data show that the systemic sclerosis group has significantly lower serum 25-hydroxivitamin D3 concentrations compared to the control group; skin involvement and pulmonary hypertension are associated with vitamin D3 insufficiency.","author":[{"dropping-particle":"","family":"Atteritano","given":"Marco","non-dropping-particle":"","parse-names":false,"suffix":""},{"dropping-particle":"","family":"Santoro","given":"Domenico","non-dropping-particle":"","parse-names":false,"suffix":""},{"dropping-particle":"","family":"Corallo","given":"Giorgio","non-dropping-particle":"","parse-names":false,"suffix":""},{"dropping-particle":"","family":"Visalli","given":"Elisa","non-dropping-particle":"","parse-names":false,"suffix":""},{"dropping-particle":"","family":"Buemi","given":"Michele","non-dropping-particle":"","parse-names":false,"suffix":""},{"dropping-particle":"","family":"Catalano","given":"Antonino","non-dropping-particle":"","parse-names":false,"suffix":""},{"dropping-particle":"","family":"Lasco","given":"Antonino","non-dropping-particle":"","parse-names":false,"suffix":""},{"dropping-particle":"","family":"Bitto","given":"Alessandra","non-dropping-particle":"","parse-names":false,"suffix":""},{"dropping-particle":"","family":"Squadrito","given":"Francesco","non-dropping-particle":"","parse-names":false,"suffix":""}],"container-title":"International Journal of Molecular Sciences","id":"ITEM-3","issue":"12","issued":{"date-parts":[["2016"]]},"page":"1-8","title":"Skin involvement and pulmonary hypertension are associated with vitamin D insufficiency in scleroderma","type":"article-journal","volume":"17"},"uris":["http://www.mendeley.com/documents/?uuid=59161ba9-9382-49c5-a1b9-aa0422cdf067"]},{"id":"ITEM-4","itemData":{"DOI":"10.1007/s10067-010-1478-3","ISSN":"07703198","abstract":"Vitamin D displays many extraosseous immunomodulatory effects. The aim of the study was to evaluate the level of vitamin D in patients with systemic sclerosis (SSc) and to analyze the associations between the concentration of the vitamin and clinical manifestations. In March-April 2009, 65 consecutive SSc patients underwent evaluation of vitamin D concentrations by the LIAISON immunoassay (normal 30-100 ng/ml). Serum levels between 10 and 30 ng/ml were classified as vitamin D insufficiency, while concentrations &lt;10 ng/ml as vitamin D deficiency. None of the patients were receiving vitamin D supplementation at the time of or during the year prior to study entry. The mean level of vitamin D was 15.8±9.1 ng/ml. Only three cases showed normal values; vitamin D insufficiency and deficiency were found in 43 and 19 cases, respectively. Patients with vitamin D deficiency showed longer disease duration (13.1±6.8 versus 9.4±5.5 years, P=0.026), lower diffusing lung capacity for carbon monoxide (63.7±12.4 versus 76.4±20.2, P=0.014), higher estimated pulmonary artery pressure (28.9±9.9 versus 22.8±10.4, P=0.037) and higher values of ESR (40±25 versus 23±13 mm/h, P=0.001) and of CRP (7±7 and 4±2 mg/l, P=0.004) in comparison with patients with vitamin D insufficiency; moreover, late nailfold videocapillaroscopic pattern was more frequently found (52.6% versus 18.6%, P=0.013). None of the patients showed evidence of overt mal-absorption. Low levels of vitamin D are very frequent in patients with SSc. Intestinal involvement is not likely the cause of vitamin D deficit; other factors such as skin hyperpigmentation and reduced sun exposition for psychological and social reasons may be implicated. Patients with vitamin D deficiency showed more severe disease in comparison with patients with vitamin D insufficiency, above all concerning lung involvement. Further trials are awaited to determine whether vitamin D could represent a modifiable factor able to interfere with SSc evolution. © 2010 Clinical Rheumatology.","author":[{"dropping-particle":"","family":"Caramaschi","given":"Paola","non-dropping-particle":"","parse-names":false,"suffix":""},{"dropping-particle":"","family":"Dalla Gassa","given":"Alessandra","non-dropping-particle":"","parse-names":false,"suffix":""},{"dropping-particle":"","family":"Ruzzenente","given":"Orazio","non-dropping-particle":"","parse-names":false,"suffix":""},{"dropping-particle":"","family":"Volpe","given":"Alessandro","non-dropping-particle":"","parse-names":false,"suffix":""},{"dropping-particle":"","family":"Ravagnani","given":"Viviana","non-dropping-particle":"","parse-names":false,"suffix":""},{"dropping-particle":"","family":"Tinazzi","given":"Ilaria","non-dropping-particle":"","parse-names":false,"suffix":""},{"dropping-particle":"","family":"Barausse","given":"Giovanni","non-dropping-particle":"","parse-names":false,"suffix":""},{"dropping-particle":"","family":"Bambara","given":"Lisa M.","non-dropping-particle":"","parse-names":false,"suffix":""},{"dropping-particle":"","family":"Biasi","given":"Domenico","non-dropping-particle":"","parse-names":false,"suffix":""}],"container-title":"Clinical Rheumatology","id":"ITEM-4","issue":"12","issued":{"date-parts":[["2010"]]},"page":"1419-1425","title":"Very low levels of vitamin D in systemic sclerosis patients","type":"article-journal","volume":"29"},"uris":["http://www.mendeley.com/documents/?uuid=9f30f4d1-4695-46fa-9865-103afea62ece"]}],"mendeley":{"formattedCitation":"&lt;sup&gt;26,27,30,44&lt;/sup&gt;","plainTextFormattedCitation":"26,27,30,44","previouslyFormattedCitation":"&lt;sup&gt;26,27,30,4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6,27,30,44</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others found no associatio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2147/DDDT.S144860","ISSN":"11778881","abstract":"Purpose: This study aimed to investigate the association between vitamin D and systemic sclerosis (SSc) by meta-analysis. Methods: A comprehensive search was performed through June 12, 2017. Pooled standardized mean difference (SMD) was used to estimate the mean vitamin D difference between case and control groups (or between diffused- and limited-type SSc). Pooled risk ratios (RRs) with 95% confidence intervals (CIs) were used to assess the impact of vitamin D level on clinical characteristics of SSc patients. All statistical analyses were performed using Revman 5.0 software. Results: The search yielded six studies with a total of 554 SSc patients and 321 healthy controls. The meta-analysis showed that SSc patients suffered from decreased vitamin D levels (SMD =-8.72 ng/mL; 95% CI: -10.11 to -7.32) compared with healthy controls. The meta-analysis results of three studies with 240 SSc patients (93 diffused-type and 147 limited-type SSc patients) showed that diffused-type SSc patients exhibited lower vitamin D levels (SMD =-4.71 ng/mL; 95% CI: -8.98 to -0.44) compared with limited-type SSc patients. However, vitamin D level was not found to be associated with Rodnan score (SMD =-2.29 ng/mL, 95% CI: -8.49 to 3.91, P=0.47), systolic pulmonary pressure (SMD =-1.68 ng/mL, 95% CI: -10.79 to 7.43, P=0.72), gastrointestinal ulcer (RR =1.01, 95% CI: 0.53-1.93, P=0.98), or pulmonary involvement (RR =1.01, 95% CI: 0.36-2.86, P=0.99) in SSc patients. Conclusion: SSc patients exhibited lower vitamin D levels compared with healthy controls. Vitamin D levels in diffused-type SSc patients were significantly lower than those in limited-type SSc patients. The severity of clinical features was not associated with the extent of vitamin D deficit. Therefore, we hypothesize that SSc patients, especially diffused type, have lower vitamin D levels, and that the decrease of vitamin D levels might not be an accelerating factor of SSc severity.","author":[{"dropping-particle":"","family":"An","given":"Lin","non-dropping-particle":"","parse-names":false,"suffix":""},{"dropping-particle":"","family":"Sun","given":"Ming Hui","non-dropping-particle":"","parse-names":false,"suffix":""},{"dropping-particle":"","family":"Chen","given":"Feng","non-dropping-particle":"","parse-names":false,"suffix":""},{"dropping-particle":"","family":"Li","given":"Jin Ran","non-dropping-particle":"","parse-names":false,"suffix":""}],"container-title":"Drug Design, Development and Therapy","id":"ITEM-1","issued":{"date-parts":[["2017"]]},"page":"3119-3125","title":"Vitamin D levels in systemic sclerosis patients: A meta-analysis","type":"article-journal","volume":"11"},"uris":["http://www.mendeley.com/documents/?uuid=663e81f3-47d0-4c31-a404-ed4d6703a7f0"]},{"id":"ITEM-2","itemData":{"DOI":"10.1371/journal.pone.0179062","ISBN":"1111111111","ISSN":"19326203","abstract":"Objective Assessment of serum 25-hydroxyvitamin D (25(OH)D) correlations with clinical parameters and evaluation of the efficacy of standard oral supplementation in systemic sclerosis (SSc) patients. Methods 154 SSc patients were recruited, in all seasons. Serum 25(OH)D concentrations were evaluated using LIAISON 25-OH (Diasorin, Italy). Medsger disease severity scale (DSS), nailfold videocapillaroscopy (NVC) and all instrumental exam contemplated by international guidelines were performed. Drug assumption, including oral colecalciferol, was evaluated. Nonparametric tests were used for statistical analysis. Results Average 25(OH)D serum concentration was 18.7 -9 ng/ml (&lt;20 classified as deficiency). A significant correlation was found with presence/absence of lung bi-basal fibrotic changes (16.1 -8 ng/ml and 20 -10 ng/ml, respectively; p = 0.04). Peripheral vascular (p = 0.03), kidney (p = 0.02), gastrointestinal (p = 0.05) Medsger's DSS parameters were found to correlate with 25(OH)D serum concentrations. No significant correlations were observed with digital ulcers incidence, strictly correlated to patterns of microangiopathy, defined at NVC analysis (p&lt;0.0001). Interestingly, no effects of treatment with oral colecalciferol (Dibase 1,000 IU daily for at least 6 months) were found on 25(OH)D serum concentrations in treated (18.8 -10 ng/ml) or untreated (18.7 -9 ng/ml) SSc patients (p = 0.81). A significant difference was observed among seasonal 25(OH)D serum concentrations (winter: 14.6 -7.8 ng/ ml, spring: 17.2 -7.9 ng/ml, summer: 21.43 -10 ng/ml, autumn: 20.2 -10 ng/ml; p = 0.032) in all patients. Conclusion Serum 25(OH)D deficiency was found to correlate with lung involvement, peripheral vascular, kidney and gastrointestinal Medsger's DSS parameters and with seasonality In SSc patients. Supplementation with oral colecalciferol was found not effective in increasing 25 (OH)D serum concentrations. Therefore, for successful replacement, supra-physiological vitamin D3 doses or programmed UVB light exposure should be tested.","author":[{"dropping-particle":"","family":"Trombetta","given":"Amelia Chiara","non-dropping-particle":"","parse-names":false,"suffix":""},{"dropping-particle":"","family":"Smith","given":"Vanessa","non-dropping-particle":"","parse-names":false,"suffix":""},{"dropping-particle":"","family":"Gotelli","given":"Emanuele","non-dropping-particle":"","parse-names":false,"suffix":""},{"dropping-particle":"","family":"Ghio","given":"Massimo","non-dropping-particle":"","parse-names":false,"suffix":""},{"dropping-particle":"","family":"Paolino","given":"Sabrina","non-dropping-particle":"","parse-names":false,"suffix":""},{"dropping-particle":"","family":"Pizzorni","given":"Carmen","non-dropping-particle":"","parse-names":false,"suffix":""},{"dropping-particle":"","family":"Vanhaecke","given":"Amber","non-dropping-particle":"","parse-names":false,"suffix":""},{"dropping-particle":"","family":"Ruaro","given":"Barbara","non-dropping-particle":"","parse-names":false,"suffix":""},{"dropping-particle":"","family":"Sulli","given":"Alberto","non-dropping-particle":"","parse-names":false,"suffix":""},{"dropping-particle":"","family":"Cutolo","given":"Maurizio","non-dropping-particle":"","parse-names":false,"suffix":""}],"container-title":"PLoS ONE","id":"ITEM-2","issue":"6","issued":{"date-parts":[["2017"]]},"page":"1-13","title":"Vitamin D deficiency and clinical correlations in systemic sclerosis patients: A retrospective analysis for possible future developments","type":"article-journal","volume":"12"},"uris":["http://www.mendeley.com/documents/?uuid=426631d0-6e92-4725-bb93-29f14889fc66"]}],"mendeley":{"formattedCitation":"&lt;sup&gt;24,34&lt;/sup&gt;","plainTextFormattedCitation":"24,34","previouslyFormattedCitation":"&lt;sup&gt;24,3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4,34</w:t>
            </w:r>
            <w:r w:rsidRPr="00614A14">
              <w:rPr>
                <w:rFonts w:ascii="Arial" w:hAnsi="Arial" w:cs="Arial"/>
                <w:color w:val="000000" w:themeColor="text1"/>
                <w:sz w:val="18"/>
                <w:szCs w:val="18"/>
              </w:rPr>
              <w:fldChar w:fldCharType="end"/>
            </w:r>
          </w:p>
          <w:p w14:paraId="312C6AB4"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patients with vit D deficiency had significantly reduced DLCO compared to those with insufficiency.</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1.02.002","ISSN":"15689972","abstract":"Low vitamin D serum concentrations have been reported in several autoimmune conditions. The study's aim was to explore such a relationship in a large multinational population of patients with systemic sclerosis (SSc) and to pursue possible clinical and laboratory correlates with vitamin D concentrations. 327 sera samples of European patients with SSc and 141 samples of compatible healthy controls were studied for vitamin D concentrations using the commercial kit LIAISON 25-OH vitamin D assay (Diasorin). Additionally, clinical parameters including the Rodnan skin score, diffusing lung capacity for carbon monoxide (DLCO), systolic pulmonary artery pressure (sPAP), forced vital capacity (FVC), and nailfold video capillaroscopic, erythrocyte sedimentation rate (ESR), anti-nuclear antibodies (ANA and scl70), rheumatoid factor (RF) were investigated. Vitamin D serum concentration was 13.5 ± 9.0. ng/ml (mean ± standard deviation) in patients with SSc compared to 21.6 ± 9.7. ng/ml in a control group (p &lt; 0.001). A negative correlation between patients' age and vitamin D concentration (r = -0.2, p &lt; 0.05, n = 96) was observed. An inverse relationship was found between skin involvement and vitamin D serum concentrations; Patients with a Rodnan skin score of 10 or lower (n = 11) had a mean vitamin D concentration of 17.7 ± 10.4. ng/ml compared to patients with a score above 10 (n = 28) 8 ± 10.1. ng/ml (p = 0.02, by the Mann-Whitney test). In conclusion, Patients with SSc have significantly lower serum vitamin D concentrations compared to healthy controls; moreover fibrosis of the cutaneous tissue is inversely related to the vitamin D concentration. © 2011.","author":[{"dropping-particle":"","family":"Arnson","given":"Yoav","non-dropping-particle":"","parse-names":false,"suffix":""},{"dropping-particle":"","family":"Amital","given":"Howard","non-dropping-particle":"","parse-names":false,"suffix":""},{"dropping-particle":"","family":"Agmon-Levin","given":"Nancy","non-dropping-particle":"","parse-names":false,"suffix":""},{"dropping-particle":"","family":"Alon","given":"Danny","non-dropping-particle":"","parse-names":false,"suffix":""},{"dropping-particle":"","family":"Sánchez-Castañón","given":"María","non-dropping-particle":"","parse-names":false,"suffix":""},{"dropping-particle":"","family":"López-Hoyos","given":"Marcos","non-dropping-particle":"","parse-names":false,"suffix":""},{"dropping-particle":"","family":"Matucci-Cerinic","given":"Marco","non-dropping-particle":"","parse-names":false,"suffix":""},{"dropping-particle":"","family":"Szücs","given":"Gabriella","non-dropping-particle":"","parse-names":false,"suffix":""},{"dropping-particle":"","family":"Shapira","given":"Yinon","non-dropping-particle":"","parse-names":false,"suffix":""},{"dropping-particle":"","family":"Szekanecz","given":"Zoltan","non-dropping-particle":"","parse-names":false,"suffix":""},{"dropping-particle":"","family":"Shoenfeld","given":"Yehuda","non-dropping-particle":"","parse-names":false,"suffix":""}],"container-title":"Autoimmunity Reviews","id":"ITEM-1","issue":"8","issued":{"date-parts":[["2011"]]},"page":"490-494","publisher":"Elsevier B.V.","title":"Serum 25-OH vitamin D concentrations are linked with various clinical aspects in patients with systemic sclerosis: A retrospective cohort study and review of the literature","type":"article-journal","volume":"10"},"uris":["http://www.mendeley.com/documents/?uuid=61decb11-4f0a-41f5-86c0-c2727acf16cd"]},{"id":"ITEM-2","itemData":{"ISSN":"0392856X","PMID":"22935485","abstract":"Objective To study the bone mass in patients with scleroderma (SSc) from two different Spanish regions and to evaluate the prevalence of vitamin D deficiency and insufficiency in this population and its possible relation to bone mineral density (BMD). Methods Disease, bone mineral density related variables and vitamin D were collected from all patients. Statistical analysis was carried out using the SPSS 17 statistics software for Windows. A p&lt;0.05 was considered significant. Results A Z-score &lt;-1 was found in 21.9% of the control population and 43% of SSc patients. The prevalence of osteopenia/ osteoporosis was 50% in the control population and 77% in SSc (p&lt;0.0001). We did not find differences between the prevalence of low BMD in the south (79%) and in the north of Spain (76.3%); but patients from the north had lower levels of vitamin D (27.4±16.2 ng/dL vs. 20.7±11.0 ng/dl; p&lt;0.031). Low levels of vitamin D (&lt;30ng/ml) were found in 69 patients out of 90, ten of them with insufficiency (&lt;10ng/ml). Eighty-four point six percent of the patients with low levels of vitamin D (&lt;30ng/ml) had LBMD compared whith 66.7% of those with normal levels (p=0.073). Conclusions The prevalence of osteoporosis/osteopenia in Spanish patient with SSc is very high. Although there are a high prevelence of vitamin D deficiency, we could not demonstrate a relationship of vitamin D deficiency with low mineral density. © Clinical And Experimental Rheumatology 2012.","author":[{"dropping-particle":"","family":"Rios-Fernández","given":"R.","non-dropping-particle":"","parse-names":false,"suffix":""},{"dropping-particle":"","family":"Callejas-Rubio","given":"J. L.","non-dropping-particle":"","parse-names":false,"suffix":""},{"dropping-particle":"","family":"Fernández-Roldán","given":"C.","non-dropping-particle":"","parse-names":false,"suffix":""},{"dropping-particle":"","family":"Simeón-Aznar","given":"C. P.","non-dropping-particle":"","parse-names":false,"suffix":""},{"dropping-particle":"","family":"García-Hernández","given":"F.","non-dropping-particle":"","parse-names":false,"suffix":""},{"dropping-particle":"","family":"Castillo-Palma","given":"M. J.","non-dropping-particle":"","parse-names":false,"suffix":""},{"dropping-particle":"","family":"Fonollosa Pla","given":"V.","non-dropping-particle":"","parse-names":false,"suffix":""},{"dropping-particle":"","family":"Marín","given":"A. C.Barnosi","non-dropping-particle":"","parse-names":false,"suffix":""},{"dropping-particle":"","family":"González-Gay","given":"M. Á","non-dropping-particle":"","parse-names":false,"suffix":""},{"dropping-particle":"","family":"Ortego-Centeno","given":"N.","non-dropping-particle":"","parse-names":false,"suffix":""}],"container-title":"Clinical and Experimental Rheumatology","id":"ITEM-2","issue":"6","issued":{"date-parts":[["2012"]]},"page":"905-911","title":"Bone mass and vitamin D in patients with systemic sclerosis from two Spanish regions","type":"article-journal","volume":"30"},"uris":["http://www.mendeley.com/documents/?uuid=6bd40e39-109d-4c0e-aa9e-c795bc435fa5"]},{"id":"ITEM-3","itemData":{"DOI":"10.1007/s10067-010-1478-3","ISSN":"07703198","abstract":"Vitamin D displays many extraosseous immunomodulatory effects. The aim of the study was to evaluate the level of vitamin D in patients with systemic sclerosis (SSc) and to analyze the associations between the concentration of the vitamin and clinical manifestations. In March-April 2009, 65 consecutive SSc patients underwent evaluation of vitamin D concentrations by the LIAISON immunoassay (normal 30-100 ng/ml). Serum levels between 10 and 30 ng/ml were classified as vitamin D insufficiency, while concentrations &lt;10 ng/ml as vitamin D deficiency. None of the patients were receiving vitamin D supplementation at the time of or during the year prior to study entry. The mean level of vitamin D was 15.8±9.1 ng/ml. Only three cases showed normal values; vitamin D insufficiency and deficiency were found in 43 and 19 cases, respectively. Patients with vitamin D deficiency showed longer disease duration (13.1±6.8 versus 9.4±5.5 years, P=0.026), lower diffusing lung capacity for carbon monoxide (63.7±12.4 versus 76.4±20.2, P=0.014), higher estimated pulmonary artery pressure (28.9±9.9 versus 22.8±10.4, P=0.037) and higher values of ESR (40±25 versus 23±13 mm/h, P=0.001) and of CRP (7±7 and 4±2 mg/l, P=0.004) in comparison with patients with vitamin D insufficiency; moreover, late nailfold videocapillaroscopic pattern was more frequently found (52.6% versus 18.6%, P=0.013). None of the patients showed evidence of overt mal-absorption. Low levels of vitamin D are very frequent in patients with SSc. Intestinal involvement is not likely the cause of vitamin D deficit; other factors such as skin hyperpigmentation and reduced sun exposition for psychological and social reasons may be implicated. Patients with vitamin D deficiency showed more severe disease in comparison with patients with vitamin D insufficiency, above all concerning lung involvement. Further trials are awaited to determine whether vitamin D could represent a modifiable factor able to interfere with SSc evolution. © 2010 Clinical Rheumatology.","author":[{"dropping-particle":"","family":"Caramaschi","given":"Paola","non-dropping-particle":"","parse-names":false,"suffix":""},{"dropping-particle":"","family":"Dalla Gassa","given":"Alessandra","non-dropping-particle":"","parse-names":false,"suffix":""},{"dropping-particle":"","family":"Ruzzenente","given":"Orazio","non-dropping-particle":"","parse-names":false,"suffix":""},{"dropping-particle":"","family":"Volpe","given":"Alessandro","non-dropping-particle":"","parse-names":false,"suffix":""},{"dropping-particle":"","family":"Ravagnani","given":"Viviana","non-dropping-particle":"","parse-names":false,"suffix":""},{"dropping-particle":"","family":"Tinazzi","given":"Ilaria","non-dropping-particle":"","parse-names":false,"suffix":""},{"dropping-particle":"","family":"Barausse","given":"Giovanni","non-dropping-particle":"","parse-names":false,"suffix":""},{"dropping-particle":"","family":"Bambara","given":"Lisa M.","non-dropping-particle":"","parse-names":false,"suffix":""},{"dropping-particle":"","family":"Biasi","given":"Domenico","non-dropping-particle":"","parse-names":false,"suffix":""}],"container-title":"Clinical Rheumatology","id":"ITEM-3","issue":"12","issued":{"date-parts":[["2010"]]},"page":"1419-1425","title":"Very low levels of vitamin D in systemic sclerosis patients","type":"article-journal","volume":"29"},"uris":["http://www.mendeley.com/documents/?uuid=9f30f4d1-4695-46fa-9865-103afea62ece"]}],"mendeley":{"formattedCitation":"&lt;sup&gt;26,27,40&lt;/sup&gt;","plainTextFormattedCitation":"26,27,40","previouslyFormattedCitation":"&lt;sup&gt;26,27,40&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6,27,40</w:t>
            </w:r>
            <w:r w:rsidRPr="00614A14">
              <w:rPr>
                <w:rFonts w:ascii="Arial" w:hAnsi="Arial" w:cs="Arial"/>
                <w:color w:val="000000" w:themeColor="text1"/>
                <w:sz w:val="18"/>
                <w:szCs w:val="18"/>
              </w:rPr>
              <w:fldChar w:fldCharType="end"/>
            </w:r>
          </w:p>
          <w:p w14:paraId="10065BC0"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No significant associations found between vit D levels and delta of forced vital capacity or DLCO.</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11/1756-185X.13554","ISSN":"1756185X","abstract":"Aim: Low levels of vitamin D (25OHD) have been found to associated with digital ulcers (DUs) in systemic sclerosis (SSc), although only cross-sectional studies have been performed. We aimed to investigate if variations in vitamin D serum levels over time affect DU in SSc. Methods: This is a retrospective study on 65 patients. 25OHD was measured in 2011 and 2016 and its variations correlated with DU. Results: The mean age of our cohort was 58 (SD 12) years with a mean disease duration of 9.5 (5.3) years. Most of our patients had a limited SSc (69.2%). At baseline 50.8% and 41.5% after 5 years had 25OHD &lt;30 ng/mL. Patients receiving supplementation (8750 IU/wk) at baseline numbered 39 (60.0%) and 45 (69.2%) at the end of follow up. Nevertheless, 31 (47.7%) had a decrease of 25OHD in 5 years. In univariate analysis, patients with incident DU had a decrease in 25OHD as compared to patients with no incident DU (−17.4 [37.0] vs 13.0 [89.5], P = 0.018). No differences in 25OHD variations were found for other disease characteristics. In multivariate analysis correcting for previous DU and modified Rodnan Skin Score at baseline, patients with a decrease in 25OHD had an increased risk of developing DU (odds ratio 16.6; 95% CI 1.7-164.5, P = 0.017). Conclusions: A decrease in 25OHD is associated with the risk of developing DUs. In addition, vitamin D supplementation with the doses currently recommended may be insufficient in SSc. Further studies in wider cohorts are needed to confirm these results.","author":[{"dropping-particle":"","family":"Caimmi","given":"Cristian","non-dropping-particle":"","parse-names":false,"suffix":""},{"dropping-particle":"","family":"Bertoldo","given":"Eugenia","non-dropping-particle":"","parse-names":false,"suffix":""},{"dropping-particle":"","family":"Pozza","given":"Alice","non-dropping-particle":"","parse-names":false,"suffix":""},{"dropping-particle":"","family":"Caramaschi","given":"Paola","non-dropping-particle":"","parse-names":false,"suffix":""},{"dropping-particle":"","family":"Orsolini","given":"Giovanni","non-dropping-particle":"","parse-names":false,"suffix":""},{"dropping-particle":"","family":"Gatti","given":"Davide","non-dropping-particle":"","parse-names":false,"suffix":""},{"dropping-particle":"","family":"Rossini","given":"Maurizio","non-dropping-particle":"","parse-names":false,"suffix":""},{"dropping-particle":"","family":"Viapiana","given":"Ombretta","non-dropping-particle":"","parse-names":false,"suffix":""}],"container-title":"International Journal of Rheumatic Diseases","id":"ITEM-1","issue":"6","issued":{"date-parts":[["2019"]]},"page":"1041-1045","title":"Vitamin D serum levels and the risk of digital ulcers in systemic sclerosis: A longitudinal study","type":"article-journal","volume":"22"},"uris":["http://www.mendeley.com/documents/?uuid=500dfc0f-4434-4c6b-8c13-066fc964e969"]}],"mendeley":{"formattedCitation":"&lt;sup&gt;47&lt;/sup&gt;","plainTextFormattedCitation":"47","previouslyFormattedCitation":"&lt;sup&gt;4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47</w:t>
            </w:r>
            <w:r w:rsidRPr="00614A14">
              <w:rPr>
                <w:rFonts w:ascii="Arial" w:hAnsi="Arial" w:cs="Arial"/>
                <w:color w:val="000000" w:themeColor="text1"/>
                <w:sz w:val="18"/>
                <w:szCs w:val="18"/>
              </w:rPr>
              <w:fldChar w:fldCharType="end"/>
            </w:r>
          </w:p>
          <w:p w14:paraId="5EFA9EDA"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No significant differences found in vit D levels and ILD at CT, total lung capacity, forced vital capacity, and forced expiratory volume in the first second.</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371/journal.pone.0179062","ISBN":"1111111111","ISSN":"19326203","abstract":"Objective Assessment of serum 25-hydroxyvitamin D (25(OH)D) correlations with clinical parameters and evaluation of the efficacy of standard oral supplementation in systemic sclerosis (SSc) patients. Methods 154 SSc patients were recruited, in all seasons. Serum 25(OH)D concentrations were evaluated using LIAISON 25-OH (Diasorin, Italy). Medsger disease severity scale (DSS), nailfold videocapillaroscopy (NVC) and all instrumental exam contemplated by international guidelines were performed. Drug assumption, including oral colecalciferol, was evaluated. Nonparametric tests were used for statistical analysis. Results Average 25(OH)D serum concentration was 18.7 -9 ng/ml (&lt;20 classified as deficiency). A significant correlation was found with presence/absence of lung bi-basal fibrotic changes (16.1 -8 ng/ml and 20 -10 ng/ml, respectively; p = 0.04). Peripheral vascular (p = 0.03), kidney (p = 0.02), gastrointestinal (p = 0.05) Medsger's DSS parameters were found to correlate with 25(OH)D serum concentrations. No significant correlations were observed with digital ulcers incidence, strictly correlated to patterns of microangiopathy, defined at NVC analysis (p&lt;0.0001). Interestingly, no effects of treatment with oral colecalciferol (Dibase 1,000 IU daily for at least 6 months) were found on 25(OH)D serum concentrations in treated (18.8 -10 ng/ml) or untreated (18.7 -9 ng/ml) SSc patients (p = 0.81). A significant difference was observed among seasonal 25(OH)D serum concentrations (winter: 14.6 -7.8 ng/ ml, spring: 17.2 -7.9 ng/ml, summer: 21.43 -10 ng/ml, autumn: 20.2 -10 ng/ml; p = 0.032) in all patients. Conclusion Serum 25(OH)D deficiency was found to correlate with lung involvement, peripheral vascular, kidney and gastrointestinal Medsger's DSS parameters and with seasonality In SSc patients. Supplementation with oral colecalciferol was found not effective in increasing 25 (OH)D serum concentrations. Therefore, for successful replacement, supra-physiological vitamin D3 doses or programmed UVB light exposure should be tested.","author":[{"dropping-particle":"","family":"Trombetta","given":"Amelia Chiara","non-dropping-particle":"","parse-names":false,"suffix":""},{"dropping-particle":"","family":"Smith","given":"Vanessa","non-dropping-particle":"","parse-names":false,"suffix":""},{"dropping-particle":"","family":"Gotelli","given":"Emanuele","non-dropping-particle":"","parse-names":false,"suffix":""},{"dropping-particle":"","family":"Ghio","given":"Massimo","non-dropping-particle":"","parse-names":false,"suffix":""},{"dropping-particle":"","family":"Paolino","given":"Sabrina","non-dropping-particle":"","parse-names":false,"suffix":""},{"dropping-particle":"","family":"Pizzorni","given":"Carmen","non-dropping-particle":"","parse-names":false,"suffix":""},{"dropping-particle":"","family":"Vanhaecke","given":"Amber","non-dropping-particle":"","parse-names":false,"suffix":""},{"dropping-particle":"","family":"Ruaro","given":"Barbara","non-dropping-particle":"","parse-names":false,"suffix":""},{"dropping-particle":"","family":"Sulli","given":"Alberto","non-dropping-particle":"","parse-names":false,"suffix":""},{"dropping-particle":"","family":"Cutolo","given":"Maurizio","non-dropping-particle":"","parse-names":false,"suffix":""}],"container-title":"PLoS ONE","id":"ITEM-1","issue":"6","issued":{"date-parts":[["2017"]]},"page":"1-13","title":"Vitamin D deficiency and clinical correlations in systemic sclerosis patients: A retrospective analysis for possible future developments","type":"article-journal","volume":"12"},"uris":["http://www.mendeley.com/documents/?uuid=426631d0-6e92-4725-bb93-29f14889fc66"]}],"mendeley":{"formattedCitation":"&lt;sup&gt;24&lt;/sup&gt;","plainTextFormattedCitation":"24","previouslyFormattedCitation":"&lt;sup&gt;2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4</w:t>
            </w:r>
            <w:r w:rsidRPr="00614A14">
              <w:rPr>
                <w:rFonts w:ascii="Arial" w:hAnsi="Arial" w:cs="Arial"/>
                <w:color w:val="000000" w:themeColor="text1"/>
                <w:sz w:val="18"/>
                <w:szCs w:val="18"/>
              </w:rPr>
              <w:fldChar w:fldCharType="end"/>
            </w:r>
          </w:p>
        </w:tc>
        <w:tc>
          <w:tcPr>
            <w:tcW w:w="1800" w:type="dxa"/>
            <w:hideMark/>
          </w:tcPr>
          <w:p w14:paraId="4FAD03AF"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Not significantly correlated with lung involvemen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5812/ircmj.3672","ISSN":"20741804","abstract":"Background: Systemic Sclerosis (SSc) is a systemic connective tissue disease. In this study, we compared the serum Homocystein (Hcy) level between patients with SSc and normal control group. Objectives: The current study was conducted to determine whether serum Hcy levels are elevated in SSc patients and whether there is any correlation between Hcy levels and RP, Gastro intestinal and lung involvement Patients and Methods: Forty one patients who fulfilled the diagnostic criteria for SSc (39 females and 5 males) and Forty four community-based healthy individuals (sex and age matched) were enrolled in to the study. Serum Hcy, vitamin B12, and folate levels were determined. Results: Thirty three patients (70.45%) had GI involvement, twenty two patients (50%) had lung involvement and twenty seven patients (61.36%) had Raynaud's phenomena. Mean serum Hcy level in control group was 22.78 ± 6.018 μmol/L and in case group was 19.43 ± 7.205 μmol/L, shows that the serum Hcy level in control group was significantly higher than patients (P = 0.020). Conclusions: Serum Hcy level is significantly lower in SSc patients than in control group. There is no statistically significant correlation between serum Hcy level and organ involvements.","author":[{"dropping-particle":"","family":"Nazarinia","given":"Mohammadali","non-dropping-particle":"","parse-names":false,"suffix":""},{"dropping-particle":"","family":"Shams","given":"Mesbah","non-dropping-particle":"","parse-names":false,"suffix":""},{"dropping-particle":"","family":"Sarvestani","given":"Eskandar Kamali","non-dropping-particle":"","parse-names":false,"suffix":""},{"dropping-particle":"","family":"Shenavande","given":"Saeede","non-dropping-particle":"","parse-names":false,"suffix":""},{"dropping-particle":"","family":"Khademalhosseini","given":"Maryam","non-dropping-particle":"","parse-names":false,"suffix":""},{"dropping-particle":"","family":"Khademalhosseini","given":"Zeinab","non-dropping-particle":"","parse-names":false,"suffix":""}],"container-title":"Iranian Red Crescent Medical Journal","id":"ITEM-1","issue":"1","issued":{"date-parts":[["2013"]]},"page":"29-31","title":"Serum homocystein level in patients with scleroderma","type":"article-journal","volume":"15"},"uris":["http://www.mendeley.com/documents/?uuid=c0460269-bd28-41cd-a4d2-2e9bf41956df"]}],"mendeley":{"formattedCitation":"&lt;sup&gt;51&lt;/sup&gt;","plainTextFormattedCitation":"51","previouslyFormattedCitation":"&lt;sup&gt;51&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1</w:t>
            </w:r>
            <w:r w:rsidRPr="00614A14">
              <w:rPr>
                <w:rFonts w:ascii="Arial" w:hAnsi="Arial" w:cs="Arial"/>
                <w:color w:val="000000" w:themeColor="text1"/>
                <w:sz w:val="18"/>
                <w:szCs w:val="18"/>
              </w:rPr>
              <w:fldChar w:fldCharType="end"/>
            </w:r>
          </w:p>
        </w:tc>
        <w:tc>
          <w:tcPr>
            <w:tcW w:w="1576" w:type="dxa"/>
          </w:tcPr>
          <w:p w14:paraId="3B733F65"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14A14">
              <w:rPr>
                <w:rFonts w:ascii="Arial" w:hAnsi="Arial" w:cs="Arial"/>
                <w:color w:val="000000"/>
                <w:sz w:val="18"/>
                <w:szCs w:val="18"/>
              </w:rPr>
              <w:t>Not significantly correlated with lung involvemen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5812/ircmj.3672","ISSN":"20741804","abstract":"Background: Systemic Sclerosis (SSc) is a systemic connective tissue disease. In this study, we compared the serum Homocystein (Hcy) level between patients with SSc and normal control group. Objectives: The current study was conducted to determine whether serum Hcy levels are elevated in SSc patients and whether there is any correlation between Hcy levels and RP, Gastro intestinal and lung involvement Patients and Methods: Forty one patients who fulfilled the diagnostic criteria for SSc (39 females and 5 males) and Forty four community-based healthy individuals (sex and age matched) were enrolled in to the study. Serum Hcy, vitamin B12, and folate levels were determined. Results: Thirty three patients (70.45%) had GI involvement, twenty two patients (50%) had lung involvement and twenty seven patients (61.36%) had Raynaud's phenomena. Mean serum Hcy level in control group was 22.78 ± 6.018 μmol/L and in case group was 19.43 ± 7.205 μmol/L, shows that the serum Hcy level in control group was significantly higher than patients (P = 0.020). Conclusions: Serum Hcy level is significantly lower in SSc patients than in control group. There is no statistically significant correlation between serum Hcy level and organ involvements.","author":[{"dropping-particle":"","family":"Nazarinia","given":"Mohammadali","non-dropping-particle":"","parse-names":false,"suffix":""},{"dropping-particle":"","family":"Shams","given":"Mesbah","non-dropping-particle":"","parse-names":false,"suffix":""},{"dropping-particle":"","family":"Sarvestani","given":"Eskandar Kamali","non-dropping-particle":"","parse-names":false,"suffix":""},{"dropping-particle":"","family":"Shenavande","given":"Saeede","non-dropping-particle":"","parse-names":false,"suffix":""},{"dropping-particle":"","family":"Khademalhosseini","given":"Maryam","non-dropping-particle":"","parse-names":false,"suffix":""},{"dropping-particle":"","family":"Khademalhosseini","given":"Zeinab","non-dropping-particle":"","parse-names":false,"suffix":""}],"container-title":"Iranian Red Crescent Medical Journal","id":"ITEM-1","issue":"1","issued":{"date-parts":[["2013"]]},"page":"29-31","title":"Serum homocystein level in patients with scleroderma","type":"article-journal","volume":"15"},"uris":["http://www.mendeley.com/documents/?uuid=c0460269-bd28-41cd-a4d2-2e9bf41956df"]}],"mendeley":{"formattedCitation":"&lt;sup&gt;51&lt;/sup&gt;","plainTextFormattedCitation":"51","previouslyFormattedCitation":"&lt;sup&gt;51&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1</w:t>
            </w:r>
            <w:r w:rsidRPr="00614A14">
              <w:rPr>
                <w:rFonts w:ascii="Arial" w:hAnsi="Arial" w:cs="Arial"/>
                <w:color w:val="000000" w:themeColor="text1"/>
                <w:sz w:val="18"/>
                <w:szCs w:val="18"/>
              </w:rPr>
              <w:fldChar w:fldCharType="end"/>
            </w:r>
          </w:p>
        </w:tc>
        <w:tc>
          <w:tcPr>
            <w:tcW w:w="1934" w:type="dxa"/>
            <w:noWrap/>
            <w:hideMark/>
          </w:tcPr>
          <w:p w14:paraId="4F53D1F8"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sz w:val="18"/>
                <w:szCs w:val="18"/>
              </w:rPr>
              <w:t>Significantly higher prevalence of ILD</w:t>
            </w:r>
            <w:r w:rsidRPr="00614A14">
              <w:rPr>
                <w:rFonts w:ascii="Arial" w:hAnsi="Arial" w:cs="Arial"/>
                <w:sz w:val="18"/>
                <w:szCs w:val="18"/>
              </w:rPr>
              <w:fldChar w:fldCharType="begin" w:fldLock="1"/>
            </w:r>
            <w:r w:rsidRPr="00614A14">
              <w:rPr>
                <w:rFonts w:ascii="Arial" w:hAnsi="Arial" w:cs="Arial"/>
                <w:sz w:val="18"/>
                <w:szCs w:val="18"/>
              </w:rPr>
              <w:instrText>ADDIN CSL_CITATION {"citationItems":[{"id":"ITEM-1","itemData":{"DOI":"10.1111/1346-8138.12642","ISSN":"0385-2407","abstract":"Abstract Homocysteine is a sulfhydryl-containing amino acid that is derived from dietary methionine, and there has been increasing evidence that elevated plasma homocysteine levels are associated with increased risk of cardiovascular diseases, including carotid, coronary and peripheral arterial disease (PAD). The association of plasma homocysteine levels with peripheral vascular involvements, such as Raynaud phenomenon (RP), digital ulcers (DU) in systemic sclerosis (SSc) patients has not been well studied. The objective of this study was to examine plasma homocysteine levels and their clinical associations in patients with SSc. Plasma homocysteine levels in 151 Japanese patients with SSc and 20 healthy controls were examined. No significant differences were observed in plasma homocysteine levels between SSc patients and healthy individuals. Demographic and clinical features of the SSc patients revealed that severe skin sclerosis, anti-topoisomerase I antibody positivity, complications of DU, acro-osteolysis (AO) and interstitial lung disease (ILD) were significantly more prevalent among the patients with elevated plasma homocysteine levels. The plasma homocysteine levels were positively correlated with modified Rodnan total skin score. The plasma homocysteine levels in the SSc patients with DU, AO and ILD were significantly higher than those in the SSc without DU, AO and ILD, respectively. Plasma homocysteine levels did not correlate with either the mean or max intima-media thickness (IMT) or plaque score, suggesting that plasma homocysteine levels might not be associated with carotid artery atherosclerosis in SSc patients. The measurement of plasma homocysteine levels in SSc patients might be useful for the risk stratifications of severe skin sclerosis, DU and AO.","author":[{"dropping-particle":"","family":"Motegi","given":"Sei-ichiro","non-dropping-particle":"","parse-names":false,"suffix":""},{"dropping-particle":"","family":"Toki","given":"Sayaka","non-dropping-particle":"","parse-names":false,"suffix":""},{"dropping-particle":"","family":"Yamada","given":"Kazuya","non-dropping-particle":"","parse-names":false,"suffix":""},{"dropping-particle":"","family":"Uchiyama","given":"Akihiko","non-dropping-particle":"","parse-names":false,"suffix":""},{"dropping-particle":"","family":"Ishikawa","given":"Osamu","non-dropping-particle":"","parse-names":false,"suffix":""}],"container-title":"The Journal of Dermatology","id":"ITEM-1","issue":"11","issued":{"date-parts":[["2014","11","1"]]},"note":"doi: 10.1111/1346-8138.12642","page":"986-991","publisher":"John Wiley &amp; Sons, Ltd","title":"Elevated plasma homocysteine level is possibly associated with skin sclerosis in a series of Japanese patients with systemic sclerosis","type":"article-journal","volume":"41"},"uris":["http://www.mendeley.com/documents/?uuid=b4a2c5d5-97d7-4ead-8873-5e9baef8e95c"]}],"mendeley":{"formattedCitation":"&lt;sup&gt;64&lt;/sup&gt;","plainTextFormattedCitation":"64","previouslyFormattedCitation":"&lt;sup&gt;64&lt;/sup&gt;"},"properties":{"noteIndex":0},"schema":"https://github.com/citation-style-language/schema/raw/master/csl-citation.json"}</w:instrText>
            </w:r>
            <w:r w:rsidRPr="00614A14">
              <w:rPr>
                <w:rFonts w:ascii="Arial" w:hAnsi="Arial" w:cs="Arial"/>
                <w:sz w:val="18"/>
                <w:szCs w:val="18"/>
              </w:rPr>
              <w:fldChar w:fldCharType="separate"/>
            </w:r>
            <w:r w:rsidRPr="00614A14">
              <w:rPr>
                <w:rFonts w:ascii="Arial" w:hAnsi="Arial" w:cs="Arial"/>
                <w:noProof/>
                <w:sz w:val="18"/>
                <w:szCs w:val="18"/>
                <w:vertAlign w:val="superscript"/>
              </w:rPr>
              <w:t>64</w:t>
            </w:r>
            <w:r w:rsidRPr="00614A14">
              <w:rPr>
                <w:rFonts w:ascii="Arial" w:hAnsi="Arial" w:cs="Arial"/>
                <w:sz w:val="18"/>
                <w:szCs w:val="18"/>
              </w:rPr>
              <w:fldChar w:fldCharType="end"/>
            </w:r>
            <w:r w:rsidRPr="00614A14">
              <w:rPr>
                <w:rFonts w:ascii="Arial" w:hAnsi="Arial" w:cs="Arial"/>
                <w:sz w:val="18"/>
                <w:szCs w:val="18"/>
              </w:rPr>
              <w:t xml:space="preserve"> and </w:t>
            </w:r>
            <w:r w:rsidRPr="00614A14">
              <w:rPr>
                <w:rFonts w:ascii="Arial" w:hAnsi="Arial" w:cs="Arial"/>
                <w:color w:val="333333"/>
                <w:sz w:val="18"/>
                <w:szCs w:val="18"/>
                <w:shd w:val="clear" w:color="auto" w:fill="FCFCFC"/>
              </w:rPr>
              <w:t>PH</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12016-008-8105-y","ISSN":"1559-0267","abstract":"The purpose of this study was to investigate plasma homocysteine (Hcy) levels in patients with systemic sclerosis (SSc) and to study the association between plasma Hcy, C677T polymorphism of 5,10-methylenetetrahydrofolate reductase (MTHFR), and the clinical manifestations in SSc. Associations of Hcy level, C677T MTHFR polymorphism, and macrovascular diseases were investigated in 152 patients with SSc and 58 controls. No significant differences in Hcy levels and MTHFR genotypes were found in SSc patients compared to controls or in SSc patients with limited cutaneous compared to diffuse disease. Significantly higher Hcy concentration was observed in patients with macroangiopathy/thromboembolic events compared to patients without such clinical manifestations (p &lt; 0.05). There was significant correlation between age and macrovascular disorders, between Hcy level and the disease duration (r = 0.164; p &lt; 0.05). Seventy-one percent of patients with macrovascular disorders had MTHFR polymorphism. In addition, 45% of patients with hyperhomocysteinemia had pulmonary hypertension. The presence of MTHFR C677T mutation influences the incidence of macrovascular abnormalities in SSc patients. Elevated Hcy levels may be associated with disease duration and the evolution of macrovascular disorders and pulmonary hypertension in SSc.","author":[{"dropping-particle":"","family":"Szamosi","given":"Szilvia","non-dropping-particle":"","parse-names":false,"suffix":""},{"dropping-particle":"","family":"Csiki","given":"Zoltán","non-dropping-particle":"","parse-names":false,"suffix":""},{"dropping-particle":"","family":"Szomják","given":"Edit","non-dropping-particle":"","parse-names":false,"suffix":""},{"dropping-particle":"","family":"Szolnoki","given":"Erzsébet","non-dropping-particle":"","parse-names":false,"suffix":""},{"dropping-particle":"","family":"Szőke","given":"Gabriella","non-dropping-particle":"","parse-names":false,"suffix":""},{"dropping-particle":"","family":"Szekanecz","given":"Zoltán","non-dropping-particle":"","parse-names":false,"suffix":""},{"dropping-particle":"","family":"Szegedi","given":"Gyula","non-dropping-particle":"","parse-names":false,"suffix":""},{"dropping-particle":"","family":"Shoenfeld","given":"Yehuda","non-dropping-particle":"","parse-names":false,"suffix":""},{"dropping-particle":"","family":"Szűcs","given":"Gabriella","non-dropping-particle":"","parse-names":false,"suffix":""}],"container-title":"Clinical Reviews in Allergy &amp; Immunology","id":"ITEM-1","issue":"2","issued":{"date-parts":[["2009"]]},"page":"145-149","title":"Plasma Homocysteine Levels, The Prevalence of Methylenetetrahydrofolate Reductase Gene C677T Polymorphism and Macrovascular Disorders in Systemic Sclerosis: Risk Factors for Accelerated Macrovascular Damage?","type":"article-journal","volume":"36"},"uris":["http://www.mendeley.com/documents/?uuid=f5ff2198-b205-4a17-bbbc-6f6540fe66c5"]}],"mendeley":{"formattedCitation":"&lt;sup&gt;63&lt;/sup&gt;","plainTextFormattedCitation":"63","previouslyFormattedCitation":"&lt;sup&gt;6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63</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w:t>
            </w:r>
            <w:r w:rsidRPr="00614A14">
              <w:rPr>
                <w:rFonts w:ascii="Arial" w:hAnsi="Arial" w:cs="Arial"/>
                <w:sz w:val="18"/>
                <w:szCs w:val="18"/>
              </w:rPr>
              <w:t xml:space="preserve">in </w:t>
            </w:r>
            <w:proofErr w:type="spellStart"/>
            <w:r w:rsidRPr="00614A14">
              <w:rPr>
                <w:rFonts w:ascii="Arial" w:hAnsi="Arial" w:cs="Arial"/>
                <w:sz w:val="18"/>
                <w:szCs w:val="18"/>
              </w:rPr>
              <w:t>SSc</w:t>
            </w:r>
            <w:proofErr w:type="spellEnd"/>
            <w:r w:rsidRPr="00614A14">
              <w:rPr>
                <w:rFonts w:ascii="Arial" w:hAnsi="Arial" w:cs="Arial"/>
                <w:sz w:val="18"/>
                <w:szCs w:val="18"/>
              </w:rPr>
              <w:t xml:space="preserve"> patients with elevated </w:t>
            </w:r>
            <w:proofErr w:type="spellStart"/>
            <w:r w:rsidRPr="00614A14">
              <w:rPr>
                <w:rFonts w:ascii="Arial" w:hAnsi="Arial" w:cs="Arial"/>
                <w:sz w:val="18"/>
                <w:szCs w:val="18"/>
              </w:rPr>
              <w:t>Hcy</w:t>
            </w:r>
            <w:proofErr w:type="spellEnd"/>
          </w:p>
        </w:tc>
        <w:tc>
          <w:tcPr>
            <w:tcW w:w="2520" w:type="dxa"/>
            <w:noWrap/>
            <w:hideMark/>
          </w:tcPr>
          <w:p w14:paraId="5DAAED7C"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Vitamin C and Vit B6 deficiencies associated with presence of PH</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8.05.010","ISSN":"18730183","PMID":"30213693","abstract":"Objectives: The purpose of our study was to determine the prevalence and risk factors associated with malnutrition, and selenium (Se) and vitamin C (vitC) deficiencies in systemic sclerosis (SSc) patients. Methods: We included adult SSc patients fulfilling the 2013 ACR/EULAR criteria from the Toulouse University Hospital cohort who underwent a micronutrient workup (including vitC, Se or thiamine levels) between 2011 and 2016. Results: 82 patients were included, mostly women (76%), with a median age of 60 years. SSc was limited in 76% of the cases, with Scl-70 and centromere antibodies in 32% and 44%, respectively. Median disease duration was 7.4 years. Cardiac involvement was noticed in 19% and gastrointestinal tract in and 95%; 9% had pulmonary artery hypertension (PAH) and 63% had interstitial lung disease. Overt malnutrition was present in 14 (17%) patients. Micronutrient deficiencies included Se (35%), vitC (31%) and/or thiamine (6%). Malnourished patients had significantly a higher summed Medsger disease severity scales (7.5 vs. 5, P =.003), lower hemoglobin (10.6 vs. 12.9 g/dL, P &lt;.0001) and vitC levels (3.6 vs. 10.6 mg/L, P =.003). Cardiac involvement was significantly associated with Se deficiency (OR 6.2, IC 95%[1.48–32.70], P =.05). The factors associated with vitC deficiency were malnutrition (OR 8.57, IC 95%[2.16–43.39], P =.003), modified Rodnan skin score ≤ 14 (OR 0.33, IC95[0.11–1], P =.05), PAH (27% in deficient vs. none in non-deficient patients, P =.0006) and esophagitis or Barrett's mucosa (OR 4.05, IC95[1.27–13.54], P =.02). Conclusions: Se testing should be considered as soon as cardiac involvement is suspected. VitC testing should be considered in malnourished SSc patients, especially if skin involvement is extensive.","author":[{"dropping-particle":"","family":"Dupont","given":"Romain","non-dropping-particle":"","parse-names":false,"suffix":""},{"dropping-particle":"","family":"Longué","given":"Mélanie","non-dropping-particle":"","parse-names":false,"suffix":""},{"dropping-particle":"","family":"Galinier","given":"Anne","non-dropping-particle":"","parse-names":false,"suffix":""},{"dropping-particle":"","family":"Cinq Frais","given":"Christel","non-dropping-particle":"","parse-names":false,"suffix":""},{"dropping-particle":"","family":"Ingueneau","given":"Cécile","non-dropping-particle":"","parse-names":false,"suffix":""},{"dropping-particle":"","family":"Astudillo","given":"Léonardo","non-dropping-particle":"","parse-names":false,"suffix":""},{"dropping-particle":"","family":"Arlet","given":"Philippe","non-dropping-particle":"","parse-names":false,"suffix":""},{"dropping-particle":"","family":"Adoue","given":"Daniel","non-dropping-particle":"","parse-names":false,"suffix":""},{"dropping-particle":"","family":"Alric","given":"Laurent","non-dropping-particle":"","parse-names":false,"suffix":""},{"dropping-particle":"","family":"Prévot","given":"Grégoire","non-dropping-particle":"","parse-names":false,"suffix":""},{"dropping-particle":"","family":"Cabarrou","given":"Bastien","non-dropping-particle":"","parse-names":false,"suffix":""},{"dropping-particle":"","family":"Sailler","given":"Laurent","non-dropping-particle":"","parse-names":false,"suffix":""},{"dropping-particle":"","family":"Pugnet","given":"Grégory","non-dropping-particle":"","parse-names":false,"suffix":""}],"container-title":"Autoimmunity Reviews","id":"ITEM-1","issue":"11","issued":{"date-parts":[["2018"]]},"page":"1081-1089","title":"Impact of micronutrient deficiency &amp; malnutrition in systemic sclerosis: Cohort study and literature review","type":"article-journal","volume":"17"},"uris":["http://www.mendeley.com/documents/?uuid=e0a59ad7-6ab8-446d-b292-6369b536a190"]}],"mendeley":{"formattedCitation":"&lt;sup&gt;57&lt;/sup&gt;","plainTextFormattedCitation":"57","previouslyFormattedCitation":"&lt;sup&gt;5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7</w:t>
            </w:r>
            <w:r w:rsidRPr="00614A14">
              <w:rPr>
                <w:rFonts w:ascii="Arial" w:hAnsi="Arial" w:cs="Arial"/>
                <w:color w:val="000000" w:themeColor="text1"/>
                <w:sz w:val="18"/>
                <w:szCs w:val="18"/>
              </w:rPr>
              <w:fldChar w:fldCharType="end"/>
            </w:r>
          </w:p>
          <w:p w14:paraId="01659873"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p w14:paraId="3196248F"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2700" w:type="dxa"/>
            <w:noWrap/>
            <w:hideMark/>
          </w:tcPr>
          <w:p w14:paraId="68053EF1"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patients with PH had relatively lower Zn concentrations than healthy controls, although total serum Cu concentration was not significantly different between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PAH and healthy control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10067-005-0013-4","ISSN":"07703198","abstract":"Oxidative stress appears to be important in the causation and perpetuation of tissue injury and fibrosis in systemic sclerosis or scleroderma (SSc). We conducted a case-control study to assess lipid peroxidation levels as determined by measuring fasting plasma malondialdehyde (MDA) and serum levels of the trace elements selenium, iron, zinc and copper in SSc. Plasma MDA levels were almost tenfold higher in patients than in controls (p=0.00007), and an inverse relationship between MDA levels and disease duration (r=-0.52, p=0.044) was observed. Selenium levels were lower in patients than in controls (p=0.012). Within the patient cohort, copper correlated inversely with the total skin score (r=-0.52, p=0.03). Our findings provide further evidence that lipid peroxidation is increased and antioxidant capacity is reduced in SSc. The gradual decline in MDA levels with time suggests that antioxidant therapy, if to be useful in SSc, is most likely to be effective early in the course of the disease. © Clinical Rheumatology 2006.","author":[{"dropping-particle":"","family":"Tikly","given":"Mohammed","non-dropping-particle":"","parse-names":false,"suffix":""},{"dropping-particle":"","family":"Channa","given":"Kalavati","non-dropping-particle":"","parse-names":false,"suffix":""},{"dropping-particle":"","family":"Theodorou","given":"Penny","non-dropping-particle":"","parse-names":false,"suffix":""},{"dropping-particle":"","family":"Gulumian","given":"Mairam","non-dropping-particle":"","parse-names":false,"suffix":""}],"container-title":"Clinical Rheumatology","id":"ITEM-1","issue":"3","issued":{"date-parts":[["2006"]]},"page":"320-324","title":"Lipid peroxidation and trace elements in systemic sclerosis","type":"article-journal","volume":"25"},"uris":["http://www.mendeley.com/documents/?uuid=6556d996-4cb7-4db1-9612-c725e98a1891"]}],"mendeley":{"formattedCitation":"&lt;sup&gt;78&lt;/sup&gt;","plainTextFormattedCitation":"78","previouslyFormattedCitation":"&lt;sup&gt;78&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78</w:t>
            </w:r>
            <w:r w:rsidRPr="00614A14">
              <w:rPr>
                <w:rFonts w:ascii="Arial" w:hAnsi="Arial" w:cs="Arial"/>
                <w:color w:val="000000" w:themeColor="text1"/>
                <w:sz w:val="18"/>
                <w:szCs w:val="18"/>
              </w:rPr>
              <w:fldChar w:fldCharType="end"/>
            </w:r>
          </w:p>
          <w:p w14:paraId="2C4C8359"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Se deficiency associated with presence of PH.</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390/nu12061894","ISSN":"2072-6643","abstract":"Circulating selenoprotein P (SELENOP) constitutes an established biomarker of Se status. SELENOP concentrations are reduced in inflammation and severe disease. Recently, elevated SELENOP levels have been suggested as diagnostic marker and therapeutic target in pulmonary arterial hypertension (PAH). We decided to re-evaluate this hypothesis. A group of healthy controls (n = 30) was compared with patients suffering from systemic sclerosis (SSc, n = 66), one third with SSc-related PAH. Serum was analysed for trace elements and protein biomarkers, namely SELENOP, glutathione peroxidase 3 (GPx3) and ceruloplasmin (CP). Compared to controls, patients with SSc-related PAH displayed reduced serum Se (91 ± 2 vs. 68 ± 2 µg/L) and SELENOP concentrations (3.7 ± 0.8 vs. 2.7 ± 0.9 mg/L), along with lower GPx3 activity (278 ± 40 vs. 231 ± 54 U/L). All three biomarkers of Se status were particularly low in patients with skin involvement. Serum Cu was not different between the groups, but patients with SSc-related PAH showed elevated ratios of Cu/Se and CP/SELENOP as compared to controls. Our data indicate that patients with SSc-related PAH are characterized by reduced Se status in combination with elevated CP, in line with other inflammatory diseases. Further analyses are needed to verify the diagnostic value of these TE-related biomarkers in PAH.","author":[{"dropping-particle":"","family":"Sun","given":"Qian","non-dropping-particle":"","parse-names":false,"suffix":""},{"dropping-particle":"","family":"Hackler","given":"Julian","non-dropping-particle":"","parse-names":false,"suffix":""},{"dropping-particle":"","family":"Hilger","given":"Julia","non-dropping-particle":"","parse-names":false,"suffix":""},{"dropping-particle":"","family":"Gluschke","given":"Hans","non-dropping-particle":"","parse-names":false,"suffix":""},{"dropping-particle":"","family":"Muric","given":"Aldina","non-dropping-particle":"","parse-names":false,"suffix":""},{"dropping-particle":"","family":"Simmons","given":"Szandor","non-dropping-particle":"","parse-names":false,"suffix":""},{"dropping-particle":"","family":"Schomburg","given":"Lutz","non-dropping-particle":"","parse-names":false,"suffix":""},{"dropping-particle":"","family":"Siegert","given":"Elise","non-dropping-particle":"","parse-names":false,"suffix":""}],"container-title":"Nutrients","id":"ITEM-1","issue":"6","issued":{"date-parts":[["2020","6","25"]]},"language":"eng","page":"1894","publisher":"MDPI","title":"Selenium and Copper as Biomarkers for Pulmonary Arterial Hypertension in Systemic Sclerosis","type":"article-journal","volume":"12"},"uris":["http://www.mendeley.com/documents/?uuid=29b117ab-e7e0-4840-94e0-c9b397dde465"]}],"mendeley":{"formattedCitation":"&lt;sup&gt;77&lt;/sup&gt;","plainTextFormattedCitation":"77","previouslyFormattedCitation":"&lt;sup&gt;7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77</w:t>
            </w:r>
            <w:r w:rsidRPr="00614A14">
              <w:rPr>
                <w:rFonts w:ascii="Arial" w:hAnsi="Arial" w:cs="Arial"/>
                <w:color w:val="000000" w:themeColor="text1"/>
                <w:sz w:val="18"/>
                <w:szCs w:val="18"/>
              </w:rPr>
              <w:fldChar w:fldCharType="end"/>
            </w:r>
          </w:p>
          <w:p w14:paraId="0E57BCC2" w14:textId="77777777" w:rsidR="00614A14" w:rsidRPr="00614A14" w:rsidRDefault="00614A14" w:rsidP="00614A14">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sz w:val="18"/>
                <w:szCs w:val="18"/>
              </w:rPr>
              <w:t xml:space="preserve">Iron deficiency was significantly more prevalent in </w:t>
            </w:r>
            <w:proofErr w:type="spellStart"/>
            <w:r w:rsidRPr="00614A14">
              <w:rPr>
                <w:rFonts w:ascii="Arial" w:hAnsi="Arial" w:cs="Arial"/>
                <w:sz w:val="18"/>
                <w:szCs w:val="18"/>
              </w:rPr>
              <w:t>SSc</w:t>
            </w:r>
            <w:proofErr w:type="spellEnd"/>
            <w:r w:rsidRPr="00614A14">
              <w:rPr>
                <w:rFonts w:ascii="Arial" w:hAnsi="Arial" w:cs="Arial"/>
                <w:sz w:val="18"/>
                <w:szCs w:val="18"/>
              </w:rPr>
              <w:t xml:space="preserve"> patients with PH compared to those without it, and correlated with poorer survival.</w:t>
            </w:r>
            <w:r w:rsidRPr="00614A14">
              <w:rPr>
                <w:rFonts w:ascii="Arial" w:hAnsi="Arial" w:cs="Arial"/>
                <w:sz w:val="18"/>
                <w:szCs w:val="18"/>
              </w:rPr>
              <w:fldChar w:fldCharType="begin" w:fldLock="1"/>
            </w:r>
            <w:r w:rsidRPr="00614A14">
              <w:rPr>
                <w:rFonts w:ascii="Arial" w:hAnsi="Arial" w:cs="Arial"/>
                <w:sz w:val="18"/>
                <w:szCs w:val="18"/>
              </w:rPr>
              <w:instrText>ADDIN CSL_CITATION {"citationItems":[{"id":"ITEM-1","itemData":{"DOI":"10.1093/rheumatology/ket331","ISSN":"14620324","abstract":"Objectives. SSc-associated pulmonary hypertension (SSc-PH) has a worse prognosis compared with SSc without PH (SSc-nonPH). Iron deficiency (ID) was previously associated with worse clinical outcome and survival in other types of PH, but ID effects in SSc-PH are unknown. Therefore we investigated the prevalence and clinical significance of ID in systemic sclerosis patients with and without PH.Methods. Body iron status was determined in SSc-PH (n = 47) and SSc-nonPH patients (n = 122). ID was defined by circulating soluble transferrin receptor (sTfR) levels &gt;28.1 nmol/l. Clinical and exercise parameters were compared between the groups. Four-year survival after iron measurements was determined.Results. ID prevalence was 46.1% in SSc-PH compared with 16.4% in SSc-nonPH patients (P &lt; 0.001). Overall hepcidin levels were high compared with reference values and related to sTfR, but not with IL-6 (P = 0.82). Six-minute walking distance and maximal achieved work at ergometry was lower in SSc-PH compared with SSc-nonPH patients (P &lt; 0.001 and P &lt; 0.01, respectively) and was even further reduced in case of ID (Pinteraction &lt; 0.05). In addition, ID SSc-PH patients had a poorer survival compared with non-ID patients [hazard ratio (HR) 0.34, 95% CI 0.14, 0.82, P &lt; 0.05) and a similar trend was observed in SSc-nonPH patients (HR 0.16, 95% CI 0.02, 1.11, P = 0.06).Conclusion. ID is more prevalent in SSc-PH than in SSc-nonPH patients and is associated with exercise impairment in both SSc-PH and SSc-nonPH. In addition, ID SSc-PH patients have a significantly worse survival compared with non-ID patients. © The Author 2013. Published by Oxford University Press on behalf of the British Society for Rheumatology. All rights reserved.","author":[{"dropping-particle":"","family":"Ruiter","given":"Gerrina","non-dropping-particle":"","parse-names":false,"suffix":""},{"dropping-particle":"","family":"Lanser","given":"Irene J.","non-dropping-particle":"","parse-names":false,"suffix":""},{"dropping-particle":"","family":"man","given":"Frances S.","non-dropping-particle":"De","parse-names":false,"suffix":""},{"dropping-particle":"","family":"Laarse","given":"Willem J.","non-dropping-particle":"Van der","parse-names":false,"suffix":""},{"dropping-particle":"","family":"Wharton","given":"John","non-dropping-particle":"","parse-names":false,"suffix":""},{"dropping-particle":"","family":"Wilkins","given":"Martin R.","non-dropping-particle":"","parse-names":false,"suffix":""},{"dropping-particle":"","family":"Howard","given":"Luke S.","non-dropping-particle":"","parse-names":false,"suffix":""},{"dropping-particle":"","family":"Vonk-Noordegraaf","given":"Anton","non-dropping-particle":"","parse-names":false,"suffix":""},{"dropping-particle":"","family":"Voskuyl","given":"Alexandre E.","non-dropping-particle":"","parse-names":false,"suffix":""}],"container-title":"Rheumatology (United Kingdom)","id":"ITEM-1","issue":"2","issued":{"date-parts":[["2014"]]},"page":"285-292","title":"Iron deficiency in systemic sclerosis patients with and without pulmonary hypertension","type":"article-journal","volume":"53"},"uris":["http://www.mendeley.com/documents/?uuid=70f42bc4-3540-42b3-9096-3979b7af71ba"]}],"mendeley":{"formattedCitation":"&lt;sup&gt;80&lt;/sup&gt;","plainTextFormattedCitation":"80","previouslyFormattedCitation":"&lt;sup&gt;80&lt;/sup&gt;"},"properties":{"noteIndex":0},"schema":"https://github.com/citation-style-language/schema/raw/master/csl-citation.json"}</w:instrText>
            </w:r>
            <w:r w:rsidRPr="00614A14">
              <w:rPr>
                <w:rFonts w:ascii="Arial" w:hAnsi="Arial" w:cs="Arial"/>
                <w:sz w:val="18"/>
                <w:szCs w:val="18"/>
              </w:rPr>
              <w:fldChar w:fldCharType="separate"/>
            </w:r>
            <w:r w:rsidRPr="00614A14">
              <w:rPr>
                <w:rFonts w:ascii="Arial" w:hAnsi="Arial" w:cs="Arial"/>
                <w:noProof/>
                <w:sz w:val="18"/>
                <w:szCs w:val="18"/>
                <w:vertAlign w:val="superscript"/>
              </w:rPr>
              <w:t>80</w:t>
            </w:r>
            <w:r w:rsidRPr="00614A14">
              <w:rPr>
                <w:rFonts w:ascii="Arial" w:hAnsi="Arial" w:cs="Arial"/>
                <w:sz w:val="18"/>
                <w:szCs w:val="18"/>
              </w:rPr>
              <w:fldChar w:fldCharType="end"/>
            </w:r>
          </w:p>
        </w:tc>
      </w:tr>
      <w:tr w:rsidR="00614A14" w:rsidRPr="00614A14" w14:paraId="7E91B2BE" w14:textId="77777777" w:rsidTr="008E1445">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615" w:type="dxa"/>
            <w:hideMark/>
          </w:tcPr>
          <w:p w14:paraId="7C63EB9D"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Cardiac function (LVEF, output, etc.)</w:t>
            </w:r>
          </w:p>
        </w:tc>
        <w:tc>
          <w:tcPr>
            <w:tcW w:w="2430" w:type="dxa"/>
            <w:hideMark/>
          </w:tcPr>
          <w:p w14:paraId="2052F347" w14:textId="77777777" w:rsidR="00614A14" w:rsidRPr="00614A14" w:rsidRDefault="00614A14" w:rsidP="00614A14">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Associated with greater prevalence of systolic dysfunctio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5152/eurjrheum.2015.0065","ISSN":"21479720","abstract":"OBJECTIVE: Vitamin D has pleiotropic effects including immunomodulatory, cardioprotective, and antifibrotic properties and is thus able to modulate the three main links in scleroderma pathogenesis. The aim of the study was to evaluate the level of vitamin D in patients with systemic sclerosis and to analyze the associations between the concentration of vitamin D and the features of systemic sclerosis. MATERIAL AND METHODS: Fifty-one consecutive patients were evaluated for visceral involvement, immunological profile, activity, severity scores, and quality of life. The vitamin D status was evaluated by measuring the 25hydroxy-hydroxyvitamin D serum levels. RESULTS: The mean vitamin D level was 17.06+/-9.13 ng/dL. Only 9.8% of the patients had optimal vitamin D levels; 66.66% of them had insufficient 25(OH)D levels, while 23.52% had deficient levels. No correlation was found between vitamin D concentration and age, sex, autoantibody profile, extent of skin involvement, or vitamin D supplementation. Vitamin D levels were correlated with the diffusing capacity of the lung for carbon monoxide (p=0.019, r=0.353), diastolic dysfunction (p=0.033, r=-0.318), digital contractures (p=0.036, r=-0.298), and muscle weakness (p=0.015, r=-0.377) and had a trend for negative correlation with pulmonary hypertension (p=0.053, r=-0.29). CONCLUSION: Low levels of vitamin D are very common in systemic sclerosis. Poor vitamin status seems to be related with a more aggressive disease with multivisceral and severe organ involvement, especially pulmonary and cardiac involvement.","author":[{"dropping-particle":"","family":"Groseanu","given":"Laura","non-dropping-particle":"","parse-names":false,"suffix":""},{"dropping-particle":"","family":"Bojinca","given":"Violeta","non-dropping-particle":"","parse-names":false,"suffix":""},{"dropping-particle":"","family":"Gudu","given":"Tania","non-dropping-particle":"","parse-names":false,"suffix":""},{"dropping-particle":"","family":"Saulescu","given":"Ioana","non-dropping-particle":"","parse-names":false,"suffix":""},{"dropping-particle":"","family":"Predeteanu","given":"Denisa","non-dropping-particle":"","parse-names":false,"suffix":""},{"dropping-particle":"","family":"Balanescu","given":"Andra","non-dropping-particle":"","parse-names":false,"suffix":""},{"dropping-particle":"","family":"Berghea","given":"Florian","non-dropping-particle":"","parse-names":false,"suffix":""},{"dropping-particle":"","family":"Opris","given":"Daniela","non-dropping-particle":"","parse-names":false,"suffix":""},{"dropping-particle":"","family":"Borangiu","given":"Andreea","non-dropping-particle":"","parse-names":false,"suffix":""},{"dropping-particle":"","family":"Constantinescu","given":"Cosmin","non-dropping-particle":"","parse-names":false,"suffix":""},{"dropping-particle":"","family":"Negru","given":"Magda","non-dropping-particle":"","parse-names":false,"suffix":""},{"dropping-particle":"","family":"Ionescu","given":"Ruxandra","non-dropping-particle":"","parse-names":false,"suffix":""}],"container-title":"European Journal of Rheumatology","id":"ITEM-1","issue":"2","issued":{"date-parts":[["2016"]]},"page":"50-55","title":"Low vitamin D status in systemic sclerosis and the impact on disease phenotype","type":"article-journal","volume":"3"},"uris":["http://www.mendeley.com/documents/?uuid=81dee3d1-2654-406f-bf7b-7c78559dda4e"]}],"mendeley":{"formattedCitation":"&lt;sup&gt;39&lt;/sup&gt;","plainTextFormattedCitation":"39","previouslyFormattedCitation":"&lt;sup&gt;39&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9</w:t>
            </w:r>
            <w:r w:rsidRPr="00614A14">
              <w:rPr>
                <w:rFonts w:ascii="Arial" w:hAnsi="Arial" w:cs="Arial"/>
                <w:color w:val="000000" w:themeColor="text1"/>
                <w:sz w:val="18"/>
                <w:szCs w:val="18"/>
              </w:rPr>
              <w:fldChar w:fldCharType="end"/>
            </w:r>
          </w:p>
          <w:p w14:paraId="294BAD68" w14:textId="77777777" w:rsidR="00614A14" w:rsidRPr="00614A14" w:rsidRDefault="00614A14" w:rsidP="00614A14">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No significant associations found between vitamin D and enlarged hearth size at chest X-ray and conduction disorder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371/journal.pone.0179062","ISBN":"1111111111","ISSN":"19326203","abstract":"Objective Assessment of serum 25-hydroxyvitamin D (25(OH)D) correlations with clinical parameters and evaluation of the efficacy of standard oral supplementation in systemic sclerosis (SSc) patients. Methods 154 SSc patients were recruited, in all seasons. Serum 25(OH)D concentrations were evaluated using LIAISON 25-OH (Diasorin, Italy). Medsger disease severity scale (DSS), nailfold videocapillaroscopy (NVC) and all instrumental exam contemplated by international guidelines were performed. Drug assumption, including oral colecalciferol, was evaluated. Nonparametric tests were used for statistical analysis. Results Average 25(OH)D serum concentration was 18.7 -9 ng/ml (&lt;20 classified as deficiency). A significant correlation was found with presence/absence of lung bi-basal fibrotic changes (16.1 -8 ng/ml and 20 -10 ng/ml, respectively; p = 0.04). Peripheral vascular (p = 0.03), kidney (p = 0.02), gastrointestinal (p = 0.05) Medsger's DSS parameters were found to correlate with 25(OH)D serum concentrations. No significant correlations were observed with digital ulcers incidence, strictly correlated to patterns of microangiopathy, defined at NVC analysis (p&lt;0.0001). Interestingly, no effects of treatment with oral colecalciferol (Dibase 1,000 IU daily for at least 6 months) were found on 25(OH)D serum concentrations in treated (18.8 -10 ng/ml) or untreated (18.7 -9 ng/ml) SSc patients (p = 0.81). A significant difference was observed among seasonal 25(OH)D serum concentrations (winter: 14.6 -7.8 ng/ ml, spring: 17.2 -7.9 ng/ml, summer: 21.43 -10 ng/ml, autumn: 20.2 -10 ng/ml; p = 0.032) in all patients. Conclusion Serum 25(OH)D deficiency was found to correlate with lung involvement, peripheral vascular, kidney and gastrointestinal Medsger's DSS parameters and with seasonality In SSc patients. Supplementation with oral colecalciferol was found not effective in increasing 25 (OH)D serum concentrations. Therefore, for successful replacement, supra-physiological vitamin D3 doses or programmed UVB light exposure should be tested.","author":[{"dropping-particle":"","family":"Trombetta","given":"Amelia Chiara","non-dropping-particle":"","parse-names":false,"suffix":""},{"dropping-particle":"","family":"Smith","given":"Vanessa","non-dropping-particle":"","parse-names":false,"suffix":""},{"dropping-particle":"","family":"Gotelli","given":"Emanuele","non-dropping-particle":"","parse-names":false,"suffix":""},{"dropping-particle":"","family":"Ghio","given":"Massimo","non-dropping-particle":"","parse-names":false,"suffix":""},{"dropping-particle":"","family":"Paolino","given":"Sabrina","non-dropping-particle":"","parse-names":false,"suffix":""},{"dropping-particle":"","family":"Pizzorni","given":"Carmen","non-dropping-particle":"","parse-names":false,"suffix":""},{"dropping-particle":"","family":"Vanhaecke","given":"Amber","non-dropping-particle":"","parse-names":false,"suffix":""},{"dropping-particle":"","family":"Ruaro","given":"Barbara","non-dropping-particle":"","parse-names":false,"suffix":""},{"dropping-particle":"","family":"Sulli","given":"Alberto","non-dropping-particle":"","parse-names":false,"suffix":""},{"dropping-particle":"","family":"Cutolo","given":"Maurizio","non-dropping-particle":"","parse-names":false,"suffix":""}],"container-title":"PLoS ONE","id":"ITEM-1","issue":"6","issued":{"date-parts":[["2017"]]},"page":"1-13","title":"Vitamin D deficiency and clinical correlations in systemic sclerosis patients: A retrospective analysis for possible future developments","type":"article-journal","volume":"12"},"uris":["http://www.mendeley.com/documents/?uuid=426631d0-6e92-4725-bb93-29f14889fc66"]}],"mendeley":{"formattedCitation":"&lt;sup&gt;24&lt;/sup&gt;","plainTextFormattedCitation":"24","previouslyFormattedCitation":"&lt;sup&gt;2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4</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w:t>
            </w:r>
          </w:p>
          <w:p w14:paraId="5748349D" w14:textId="77777777" w:rsidR="00614A14" w:rsidRPr="00614A14" w:rsidRDefault="00614A14" w:rsidP="00614A14">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While one study reported increased heart involvement (no clear definition) in association with low vitamin D,</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ISSN":"0392856X","PMID":"22935485","abstract":"Objective To study the bone mass in patients with scleroderma (SSc) from two different Spanish regions and to evaluate the prevalence of vitamin D deficiency and insufficiency in this population and its possible relation to bone mineral density (BMD). Methods Disease, bone mineral density related variables and vitamin D were collected from all patients. Statistical analysis was carried out using the SPSS 17 statistics software for Windows. A p&lt;0.05 was considered significant. Results A Z-score &lt;-1 was found in 21.9% of the control population and 43% of SSc patients. The prevalence of osteopenia/ osteoporosis was 50% in the control population and 77% in SSc (p&lt;0.0001). We did not find differences between the prevalence of low BMD in the south (79%) and in the north of Spain (76.3%); but patients from the north had lower levels of vitamin D (27.4±16.2 ng/dL vs. 20.7±11.0 ng/dl; p&lt;0.031). Low levels of vitamin D (&lt;30ng/ml) were found in 69 patients out of 90, ten of them with insufficiency (&lt;10ng/ml). Eighty-four point six percent of the patients with low levels of vitamin D (&lt;30ng/ml) had LBMD compared whith 66.7% of those with normal levels (p=0.073). Conclusions The prevalence of osteoporosis/osteopenia in Spanish patient with SSc is very high. Although there are a high prevelence of vitamin D deficiency, we could not demonstrate a relationship of vitamin D deficiency with low mineral density. © Clinical And Experimental Rheumatology 2012.","author":[{"dropping-particle":"","family":"Rios-Fernández","given":"R.","non-dropping-particle":"","parse-names":false,"suffix":""},{"dropping-particle":"","family":"Callejas-Rubio","given":"J. L.","non-dropping-particle":"","parse-names":false,"suffix":""},{"dropping-particle":"","family":"Fernández-Roldán","given":"C.","non-dropping-particle":"","parse-names":false,"suffix":""},{"dropping-particle":"","family":"Simeón-Aznar","given":"C. P.","non-dropping-particle":"","parse-names":false,"suffix":""},{"dropping-particle":"","family":"García-Hernández","given":"F.","non-dropping-particle":"","parse-names":false,"suffix":""},{"dropping-particle":"","family":"Castillo-Palma","given":"M. J.","non-dropping-particle":"","parse-names":false,"suffix":""},{"dropping-particle":"","family":"Fonollosa Pla","given":"V.","non-dropping-particle":"","parse-names":false,"suffix":""},{"dropping-particle":"","family":"Marín","given":"A. C.Barnosi","non-dropping-particle":"","parse-names":false,"suffix":""},{"dropping-particle":"","family":"González-Gay","given":"M. Á","non-dropping-particle":"","parse-names":false,"suffix":""},{"dropping-particle":"","family":"Ortego-Centeno","given":"N.","non-dropping-particle":"","parse-names":false,"suffix":""}],"container-title":"Clinical and Experimental Rheumatology","id":"ITEM-1","issue":"6","issued":{"date-parts":[["2012"]]},"page":"905-911","title":"Bone mass and vitamin D in patients with systemic sclerosis from two Spanish regions","type":"article-journal","volume":"30"},"uris":["http://www.mendeley.com/documents/?uuid=6bd40e39-109d-4c0e-aa9e-c795bc435fa5"]}],"mendeley":{"formattedCitation":"&lt;sup&gt;27&lt;/sup&gt;","plainTextFormattedCitation":"27","previouslyFormattedCitation":"&lt;sup&gt;2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7</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another study found no significant associations between vitamin D and cardiac involvement (not clearly defined).</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1.02.002","ISSN":"15689972","abstract":"Low vitamin D serum concentrations have been reported in several autoimmune conditions. The study's aim was to explore such a relationship in a large multinational population of patients with systemic sclerosis (SSc) and to pursue possible clinical and laboratory correlates with vitamin D concentrations. 327 sera samples of European patients with SSc and 141 samples of compatible healthy controls were studied for vitamin D concentrations using the commercial kit LIAISON 25-OH vitamin D assay (Diasorin). Additionally, clinical parameters including the Rodnan skin score, diffusing lung capacity for carbon monoxide (DLCO), systolic pulmonary artery pressure (sPAP), forced vital capacity (FVC), and nailfold video capillaroscopic, erythrocyte sedimentation rate (ESR), anti-nuclear antibodies (ANA and scl70), rheumatoid factor (RF) were investigated. Vitamin D serum concentration was 13.5 ± 9.0. ng/ml (mean ± standard deviation) in patients with SSc compared to 21.6 ± 9.7. ng/ml in a control group (p &lt; 0.001). A negative correlation between patients' age and vitamin D concentration (r = -0.2, p &lt; 0.05, n = 96) was observed. An inverse relationship was found between skin involvement and vitamin D serum concentrations; Patients with a Rodnan skin score of 10 or lower (n = 11) had a mean vitamin D concentration of 17.7 ± 10.4. ng/ml compared to patients with a score above 10 (n = 28) 8 ± 10.1. ng/ml (p = 0.02, by the Mann-Whitney test). In conclusion, Patients with SSc have significantly lower serum vitamin D concentrations compared to healthy controls; moreover fibrosis of the cutaneous tissue is inversely related to the vitamin D concentration. © 2011.","author":[{"dropping-particle":"","family":"Arnson","given":"Yoav","non-dropping-particle":"","parse-names":false,"suffix":""},{"dropping-particle":"","family":"Amital","given":"Howard","non-dropping-particle":"","parse-names":false,"suffix":""},{"dropping-particle":"","family":"Agmon-Levin","given":"Nancy","non-dropping-particle":"","parse-names":false,"suffix":""},{"dropping-particle":"","family":"Alon","given":"Danny","non-dropping-particle":"","parse-names":false,"suffix":""},{"dropping-particle":"","family":"Sánchez-Castañón","given":"María","non-dropping-particle":"","parse-names":false,"suffix":""},{"dropping-particle":"","family":"López-Hoyos","given":"Marcos","non-dropping-particle":"","parse-names":false,"suffix":""},{"dropping-particle":"","family":"Matucci-Cerinic","given":"Marco","non-dropping-particle":"","parse-names":false,"suffix":""},{"dropping-particle":"","family":"Szücs","given":"Gabriella","non-dropping-particle":"","parse-names":false,"suffix":""},{"dropping-particle":"","family":"Shapira","given":"Yinon","non-dropping-particle":"","parse-names":false,"suffix":""},{"dropping-particle":"","family":"Szekanecz","given":"Zoltan","non-dropping-particle":"","parse-names":false,"suffix":""},{"dropping-particle":"","family":"Shoenfeld","given":"Yehuda","non-dropping-particle":"","parse-names":false,"suffix":""}],"container-title":"Autoimmunity Reviews","id":"ITEM-1","issue":"8","issued":{"date-parts":[["2011"]]},"page":"490-494","publisher":"Elsevier B.V.","title":"Serum 25-OH vitamin D concentrations are linked with various clinical aspects in patients with systemic sclerosis: A retrospective cohort study and review of the literature","type":"article-journal","volume":"10"},"uris":["http://www.mendeley.com/documents/?uuid=61decb11-4f0a-41f5-86c0-c2727acf16cd"]}],"mendeley":{"formattedCitation":"&lt;sup&gt;40&lt;/sup&gt;","plainTextFormattedCitation":"40","previouslyFormattedCitation":"&lt;sup&gt;40&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40</w:t>
            </w:r>
            <w:r w:rsidRPr="00614A14">
              <w:rPr>
                <w:rFonts w:ascii="Arial" w:hAnsi="Arial" w:cs="Arial"/>
                <w:color w:val="000000" w:themeColor="text1"/>
                <w:sz w:val="18"/>
                <w:szCs w:val="18"/>
              </w:rPr>
              <w:fldChar w:fldCharType="end"/>
            </w:r>
          </w:p>
        </w:tc>
        <w:tc>
          <w:tcPr>
            <w:tcW w:w="1800" w:type="dxa"/>
            <w:hideMark/>
          </w:tcPr>
          <w:p w14:paraId="08174FF8"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1576" w:type="dxa"/>
          </w:tcPr>
          <w:p w14:paraId="016383E9"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tcW w:w="1934" w:type="dxa"/>
            <w:noWrap/>
            <w:hideMark/>
          </w:tcPr>
          <w:p w14:paraId="61C83891"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2520" w:type="dxa"/>
            <w:noWrap/>
            <w:hideMark/>
          </w:tcPr>
          <w:p w14:paraId="592EF1FC"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2700" w:type="dxa"/>
            <w:noWrap/>
            <w:hideMark/>
          </w:tcPr>
          <w:p w14:paraId="790637A5"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Cardiac involvement, which included measures of LVEF, </w:t>
            </w:r>
            <w:proofErr w:type="spellStart"/>
            <w:r w:rsidRPr="00614A14">
              <w:rPr>
                <w:rFonts w:ascii="Arial" w:hAnsi="Arial" w:cs="Arial"/>
                <w:color w:val="000000" w:themeColor="text1"/>
                <w:sz w:val="18"/>
                <w:szCs w:val="18"/>
              </w:rPr>
              <w:t>sPAP</w:t>
            </w:r>
            <w:proofErr w:type="spellEnd"/>
            <w:r w:rsidRPr="00614A14">
              <w:rPr>
                <w:rFonts w:ascii="Arial" w:hAnsi="Arial" w:cs="Arial"/>
                <w:color w:val="000000" w:themeColor="text1"/>
                <w:sz w:val="18"/>
                <w:szCs w:val="18"/>
              </w:rPr>
              <w:t>, and cardiac MRI when available, significantly associated with Se deficiency</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8.05.010","ISSN":"18730183","PMID":"30213693","abstract":"Objectives: The purpose of our study was to determine the prevalence and risk factors associated with malnutrition, and selenium (Se) and vitamin C (vitC) deficiencies in systemic sclerosis (SSc) patients. Methods: We included adult SSc patients fulfilling the 2013 ACR/EULAR criteria from the Toulouse University Hospital cohort who underwent a micronutrient workup (including vitC, Se or thiamine levels) between 2011 and 2016. Results: 82 patients were included, mostly women (76%), with a median age of 60 years. SSc was limited in 76% of the cases, with Scl-70 and centromere antibodies in 32% and 44%, respectively. Median disease duration was 7.4 years. Cardiac involvement was noticed in 19% and gastrointestinal tract in and 95%; 9% had pulmonary artery hypertension (PAH) and 63% had interstitial lung disease. Overt malnutrition was present in 14 (17%) patients. Micronutrient deficiencies included Se (35%), vitC (31%) and/or thiamine (6%). Malnourished patients had significantly a higher summed Medsger disease severity scales (7.5 vs. 5, P =.003), lower hemoglobin (10.6 vs. 12.9 g/dL, P &lt;.0001) and vitC levels (3.6 vs. 10.6 mg/L, P =.003). Cardiac involvement was significantly associated with Se deficiency (OR 6.2, IC 95%[1.48–32.70], P =.05). The factors associated with vitC deficiency were malnutrition (OR 8.57, IC 95%[2.16–43.39], P =.003), modified Rodnan skin score ≤ 14 (OR 0.33, IC95[0.11–1], P =.05), PAH (27% in deficient vs. none in non-deficient patients, P =.0006) and esophagitis or Barrett's mucosa (OR 4.05, IC95[1.27–13.54], P =.02). Conclusions: Se testing should be considered as soon as cardiac involvement is suspected. VitC testing should be considered in malnourished SSc patients, especially if skin involvement is extensive.","author":[{"dropping-particle":"","family":"Dupont","given":"Romain","non-dropping-particle":"","parse-names":false,"suffix":""},{"dropping-particle":"","family":"Longué","given":"Mélanie","non-dropping-particle":"","parse-names":false,"suffix":""},{"dropping-particle":"","family":"Galinier","given":"Anne","non-dropping-particle":"","parse-names":false,"suffix":""},{"dropping-particle":"","family":"Cinq Frais","given":"Christel","non-dropping-particle":"","parse-names":false,"suffix":""},{"dropping-particle":"","family":"Ingueneau","given":"Cécile","non-dropping-particle":"","parse-names":false,"suffix":""},{"dropping-particle":"","family":"Astudillo","given":"Léonardo","non-dropping-particle":"","parse-names":false,"suffix":""},{"dropping-particle":"","family":"Arlet","given":"Philippe","non-dropping-particle":"","parse-names":false,"suffix":""},{"dropping-particle":"","family":"Adoue","given":"Daniel","non-dropping-particle":"","parse-names":false,"suffix":""},{"dropping-particle":"","family":"Alric","given":"Laurent","non-dropping-particle":"","parse-names":false,"suffix":""},{"dropping-particle":"","family":"Prévot","given":"Grégoire","non-dropping-particle":"","parse-names":false,"suffix":""},{"dropping-particle":"","family":"Cabarrou","given":"Bastien","non-dropping-particle":"","parse-names":false,"suffix":""},{"dropping-particle":"","family":"Sailler","given":"Laurent","non-dropping-particle":"","parse-names":false,"suffix":""},{"dropping-particle":"","family":"Pugnet","given":"Grégory","non-dropping-particle":"","parse-names":false,"suffix":""}],"container-title":"Autoimmunity Reviews","id":"ITEM-1","issue":"11","issued":{"date-parts":[["2018"]]},"page":"1081-1089","title":"Impact of micronutrient deficiency &amp; malnutrition in systemic sclerosis: Cohort study and literature review","type":"article-journal","volume":"17"},"uris":["http://www.mendeley.com/documents/?uuid=e0a59ad7-6ab8-446d-b292-6369b536a190"]}],"mendeley":{"formattedCitation":"&lt;sup&gt;57&lt;/sup&gt;","plainTextFormattedCitation":"57","previouslyFormattedCitation":"&lt;sup&gt;5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7</w:t>
            </w:r>
            <w:r w:rsidRPr="00614A14">
              <w:rPr>
                <w:rFonts w:ascii="Arial" w:hAnsi="Arial" w:cs="Arial"/>
                <w:color w:val="000000" w:themeColor="text1"/>
                <w:sz w:val="18"/>
                <w:szCs w:val="18"/>
              </w:rPr>
              <w:fldChar w:fldCharType="end"/>
            </w:r>
          </w:p>
        </w:tc>
      </w:tr>
      <w:tr w:rsidR="00614A14" w:rsidRPr="00614A14" w14:paraId="482182FE" w14:textId="77777777" w:rsidTr="008E1445">
        <w:trPr>
          <w:trHeight w:val="729"/>
        </w:trPr>
        <w:tc>
          <w:tcPr>
            <w:cnfStyle w:val="001000000000" w:firstRow="0" w:lastRow="0" w:firstColumn="1" w:lastColumn="0" w:oddVBand="0" w:evenVBand="0" w:oddHBand="0" w:evenHBand="0" w:firstRowFirstColumn="0" w:firstRowLastColumn="0" w:lastRowFirstColumn="0" w:lastRowLastColumn="0"/>
            <w:tcW w:w="1615" w:type="dxa"/>
            <w:hideMark/>
          </w:tcPr>
          <w:p w14:paraId="36832254"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 xml:space="preserve">Cardiac atherosclerotic presentations </w:t>
            </w:r>
          </w:p>
        </w:tc>
        <w:tc>
          <w:tcPr>
            <w:tcW w:w="2430" w:type="dxa"/>
            <w:hideMark/>
          </w:tcPr>
          <w:p w14:paraId="5FC8BB5E"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No significant associations found between vitamin D and carotid intima-media thickness (marker of atherosclerosis) and brachial-ankle pulse wave velocity (marker of arterial stiffnes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10067-017-3622-9","ISSN":"14349949","abstract":"The objective of this study was to investigate the association of vitamin D deficiency with digital ulcers (DUs) that result from microvasculopathy, carotid intima-media thickness (CIMT) as surrogate markers of atherosclerosis, and brachial-ankle pulse wave velocity (baPWV) representing arterial stiffness in patients with systemic sclerosis (SSc). In this cross-sectional study, 40 female SSc patients and 80 healthy controls matched for sex, age, and blood sampling season were recruited. Vitamin D deficiency was defined as serum 25-OHD levels &lt;30 ng/mL. “DUs ever” included active and healed DUs. CIMT and carotid plaque were examined using high-resolution ultrasonography, and baPWV was measured using an automatic waveform analyzer. Vitamin D deficiency was more prevalent in SSc patients than in controls (30 vs. 11.3%). Regarding SSc patients, 9 (22.5%) had DUs ever, and the mean CIMT and baPWV were 0.68 mm and 1561.1 cm/s, respectively; carotid plaque was detected in 13 (34.2%) patients. The frequency of DUs ever was significantly higher for SSc patients with vitamin D deficiency than those without this feature (50 vs. 10.7%, p = 0.012), but the median CIMT and baPWV and the frequency of carotid plaque did not differ according to the presence of vitamin D deficiency. Multivariable logistic regression analysis showed that vitamin D deficiency was an independent risk factor for DUs ever (OR = 7.72, p = 0.024). Vitamin D deficiency was associated with DUs, but not with atherosclerosis or arterial stiffness, potentially indicating that vitamin D may have different effects on the microvascular and macrovascular involvement in SSc pathophysiology.","author":[{"dropping-particle":"","family":"Park","given":"Eun Kyoung","non-dropping-particle":"","parse-names":false,"suffix":""},{"dropping-particle":"","family":"Park","given":"Ji Heh","non-dropping-particle":"","parse-names":false,"suffix":""},{"dropping-particle":"","family":"Kweon","given":"Seong Min","non-dropping-particle":"","parse-names":false,"suffix":""},{"dropping-particle":"","family":"Kim","given":"Geun Tae","non-dropping-particle":"","parse-names":false,"suffix":""},{"dropping-particle":"","family":"Lee","given":"Seung Geun","non-dropping-particle":"","parse-names":false,"suffix":""}],"container-title":"Clinical Rheumatology","id":"ITEM-1","issue":"6","issued":{"date-parts":[["2017"]]},"page":"1325-1333","publisher":"Clinical Rheumatology","title":"Vitamin D deficiency is associated with digital ulcer but not with atherosclerosis or arterial stiffness in patients with systemic sclerosis: a pilot study","type":"article-journal","volume":"36"},"uris":["http://www.mendeley.com/documents/?uuid=9d855f9c-7ed3-4696-9f8a-f354c053f9a4"]}],"mendeley":{"formattedCitation":"&lt;sup&gt;43&lt;/sup&gt;","plainTextFormattedCitation":"43","previouslyFormattedCitation":"&lt;sup&gt;4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43</w:t>
            </w:r>
            <w:r w:rsidRPr="00614A14">
              <w:rPr>
                <w:rFonts w:ascii="Arial" w:hAnsi="Arial" w:cs="Arial"/>
                <w:color w:val="000000" w:themeColor="text1"/>
                <w:sz w:val="18"/>
                <w:szCs w:val="18"/>
              </w:rPr>
              <w:fldChar w:fldCharType="end"/>
            </w:r>
          </w:p>
        </w:tc>
        <w:tc>
          <w:tcPr>
            <w:tcW w:w="1800" w:type="dxa"/>
            <w:hideMark/>
          </w:tcPr>
          <w:p w14:paraId="32C8F099"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1576" w:type="dxa"/>
          </w:tcPr>
          <w:p w14:paraId="61C2E330"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c>
          <w:tcPr>
            <w:tcW w:w="1934" w:type="dxa"/>
            <w:hideMark/>
          </w:tcPr>
          <w:p w14:paraId="0C929ED4" w14:textId="77777777" w:rsidR="00614A14" w:rsidRPr="00614A14" w:rsidRDefault="00614A14" w:rsidP="00614A14">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Greater plasma </w:t>
            </w:r>
            <w:proofErr w:type="spellStart"/>
            <w:r w:rsidRPr="00614A14">
              <w:rPr>
                <w:rFonts w:ascii="Arial" w:hAnsi="Arial" w:cs="Arial"/>
                <w:color w:val="000000" w:themeColor="text1"/>
                <w:sz w:val="18"/>
                <w:szCs w:val="18"/>
              </w:rPr>
              <w:t>Hcy</w:t>
            </w:r>
            <w:proofErr w:type="spellEnd"/>
            <w:r w:rsidRPr="00614A14">
              <w:rPr>
                <w:rFonts w:ascii="Arial" w:hAnsi="Arial" w:cs="Arial"/>
                <w:color w:val="000000" w:themeColor="text1"/>
                <w:sz w:val="18"/>
                <w:szCs w:val="18"/>
              </w:rPr>
              <w:t xml:space="preserve"> concentration was found in patients with macroangiopathic and thromboembolic events, compared to patients without these presentation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12016-008-8105-y","ISSN":"1559-0267","abstract":"The purpose of this study was to investigate plasma homocysteine (Hcy) levels in patients with systemic sclerosis (SSc) and to study the association between plasma Hcy, C677T polymorphism of 5,10-methylenetetrahydrofolate reductase (MTHFR), and the clinical manifestations in SSc. Associations of Hcy level, C677T MTHFR polymorphism, and macrovascular diseases were investigated in 152 patients with SSc and 58 controls. No significant differences in Hcy levels and MTHFR genotypes were found in SSc patients compared to controls or in SSc patients with limited cutaneous compared to diffuse disease. Significantly higher Hcy concentration was observed in patients with macroangiopathy/thromboembolic events compared to patients without such clinical manifestations (p &lt; 0.05). There was significant correlation between age and macrovascular disorders, between Hcy level and the disease duration (r = 0.164; p &lt; 0.05). Seventy-one percent of patients with macrovascular disorders had MTHFR polymorphism. In addition, 45% of patients with hyperhomocysteinemia had pulmonary hypertension. The presence of MTHFR C677T mutation influences the incidence of macrovascular abnormalities in SSc patients. Elevated Hcy levels may be associated with disease duration and the evolution of macrovascular disorders and pulmonary hypertension in SSc.","author":[{"dropping-particle":"","family":"Szamosi","given":"Szilvia","non-dropping-particle":"","parse-names":false,"suffix":""},{"dropping-particle":"","family":"Csiki","given":"Zoltán","non-dropping-particle":"","parse-names":false,"suffix":""},{"dropping-particle":"","family":"Szomják","given":"Edit","non-dropping-particle":"","parse-names":false,"suffix":""},{"dropping-particle":"","family":"Szolnoki","given":"Erzsébet","non-dropping-particle":"","parse-names":false,"suffix":""},{"dropping-particle":"","family":"Szőke","given":"Gabriella","non-dropping-particle":"","parse-names":false,"suffix":""},{"dropping-particle":"","family":"Szekanecz","given":"Zoltán","non-dropping-particle":"","parse-names":false,"suffix":""},{"dropping-particle":"","family":"Szegedi","given":"Gyula","non-dropping-particle":"","parse-names":false,"suffix":""},{"dropping-particle":"","family":"Shoenfeld","given":"Yehuda","non-dropping-particle":"","parse-names":false,"suffix":""},{"dropping-particle":"","family":"Szűcs","given":"Gabriella","non-dropping-particle":"","parse-names":false,"suffix":""}],"container-title":"Clinical Reviews in Allergy &amp; Immunology","id":"ITEM-1","issue":"2","issued":{"date-parts":[["2009"]]},"page":"145-149","title":"Plasma Homocysteine Levels, The Prevalence of Methylenetetrahydrofolate Reductase Gene C677T Polymorphism and Macrovascular Disorders in Systemic Sclerosis: Risk Factors for Accelerated Macrovascular Damage?","type":"article-journal","volume":"36"},"uris":["http://www.mendeley.com/documents/?uuid=f5ff2198-b205-4a17-bbbc-6f6540fe66c5"]}],"mendeley":{"formattedCitation":"&lt;sup&gt;63&lt;/sup&gt;","plainTextFormattedCitation":"63","previouslyFormattedCitation":"&lt;sup&gt;6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63</w:t>
            </w:r>
            <w:r w:rsidRPr="00614A14">
              <w:rPr>
                <w:rFonts w:ascii="Arial" w:hAnsi="Arial" w:cs="Arial"/>
                <w:color w:val="000000" w:themeColor="text1"/>
                <w:sz w:val="18"/>
                <w:szCs w:val="18"/>
              </w:rPr>
              <w:fldChar w:fldCharType="end"/>
            </w:r>
          </w:p>
          <w:p w14:paraId="6FE3DE30" w14:textId="77777777" w:rsidR="00614A14" w:rsidRPr="00614A14" w:rsidRDefault="00614A14" w:rsidP="00614A14">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plasma </w:t>
            </w:r>
            <w:proofErr w:type="spellStart"/>
            <w:r w:rsidRPr="00614A14">
              <w:rPr>
                <w:rFonts w:ascii="Arial" w:hAnsi="Arial" w:cs="Arial"/>
                <w:color w:val="000000" w:themeColor="text1"/>
                <w:sz w:val="18"/>
                <w:szCs w:val="18"/>
              </w:rPr>
              <w:t>Hcy</w:t>
            </w:r>
            <w:proofErr w:type="spellEnd"/>
            <w:r w:rsidRPr="00614A14">
              <w:rPr>
                <w:rFonts w:ascii="Arial" w:hAnsi="Arial" w:cs="Arial"/>
                <w:color w:val="000000" w:themeColor="text1"/>
                <w:sz w:val="18"/>
                <w:szCs w:val="18"/>
              </w:rPr>
              <w:t xml:space="preserve"> was not found to be associated with carotid artery atherosclerosis in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and did not correlate with plaque score or intima-media thicknes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11/1346-8138.12642","ISSN":"0385-2407","abstract":"Abstract Homocysteine is a sulfhydryl-containing amino acid that is derived from dietary methionine, and there has been increasing evidence that elevated plasma homocysteine levels are associated with increased risk of cardiovascular diseases, including carotid, coronary and peripheral arterial disease (PAD). The association of plasma homocysteine levels with peripheral vascular involvements, such as Raynaud phenomenon (RP), digital ulcers (DU) in systemic sclerosis (SSc) patients has not been well studied. The objective of this study was to examine plasma homocysteine levels and their clinical associations in patients with SSc. Plasma homocysteine levels in 151 Japanese patients with SSc and 20 healthy controls were examined. No significant differences were observed in plasma homocysteine levels between SSc patients and healthy individuals. Demographic and clinical features of the SSc patients revealed that severe skin sclerosis, anti-topoisomerase I antibody positivity, complications of DU, acro-osteolysis (AO) and interstitial lung disease (ILD) were significantly more prevalent among the patients with elevated plasma homocysteine levels. The plasma homocysteine levels were positively correlated with modified Rodnan total skin score. The plasma homocysteine levels in the SSc patients with DU, AO and ILD were significantly higher than those in the SSc without DU, AO and ILD, respectively. Plasma homocysteine levels did not correlate with either the mean or max intima-media thickness (IMT) or plaque score, suggesting that plasma homocysteine levels might not be associated with carotid artery atherosclerosis in SSc patients. The measurement of plasma homocysteine levels in SSc patients might be useful for the risk stratifications of severe skin sclerosis, DU and AO.","author":[{"dropping-particle":"","family":"Motegi","given":"Sei-ichiro","non-dropping-particle":"","parse-names":false,"suffix":""},{"dropping-particle":"","family":"Toki","given":"Sayaka","non-dropping-particle":"","parse-names":false,"suffix":""},{"dropping-particle":"","family":"Yamada","given":"Kazuya","non-dropping-particle":"","parse-names":false,"suffix":""},{"dropping-particle":"","family":"Uchiyama","given":"Akihiko","non-dropping-particle":"","parse-names":false,"suffix":""},{"dropping-particle":"","family":"Ishikawa","given":"Osamu","non-dropping-particle":"","parse-names":false,"suffix":""}],"container-title":"The Journal of Dermatology","id":"ITEM-1","issue":"11","issued":{"date-parts":[["2014","11","1"]]},"note":"doi: 10.1111/1346-8138.12642","page":"986-991","publisher":"John Wiley &amp; Sons, Ltd","title":"Elevated plasma homocysteine level is possibly associated with skin sclerosis in a series of Japanese patients with systemic sclerosis","type":"article-journal","volume":"41"},"uris":["http://www.mendeley.com/documents/?uuid=b4a2c5d5-97d7-4ead-8873-5e9baef8e95c"]}],"mendeley":{"formattedCitation":"&lt;sup&gt;64&lt;/sup&gt;","plainTextFormattedCitation":"64","previouslyFormattedCitation":"&lt;sup&gt;6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64</w:t>
            </w:r>
            <w:r w:rsidRPr="00614A14">
              <w:rPr>
                <w:rFonts w:ascii="Arial" w:hAnsi="Arial" w:cs="Arial"/>
                <w:color w:val="000000" w:themeColor="text1"/>
                <w:sz w:val="18"/>
                <w:szCs w:val="18"/>
              </w:rPr>
              <w:fldChar w:fldCharType="end"/>
            </w:r>
          </w:p>
        </w:tc>
        <w:tc>
          <w:tcPr>
            <w:tcW w:w="2520" w:type="dxa"/>
            <w:hideMark/>
          </w:tcPr>
          <w:p w14:paraId="13CFD9F7"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2700" w:type="dxa"/>
            <w:hideMark/>
          </w:tcPr>
          <w:p w14:paraId="27E99C64"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r>
      <w:tr w:rsidR="00614A14" w:rsidRPr="00614A14" w14:paraId="0C091576" w14:textId="77777777" w:rsidTr="008E1445">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615" w:type="dxa"/>
            <w:noWrap/>
            <w:hideMark/>
          </w:tcPr>
          <w:p w14:paraId="48AB1BDF"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GIT</w:t>
            </w:r>
          </w:p>
        </w:tc>
        <w:tc>
          <w:tcPr>
            <w:tcW w:w="2430" w:type="dxa"/>
            <w:noWrap/>
            <w:hideMark/>
          </w:tcPr>
          <w:p w14:paraId="67590C6E" w14:textId="77777777" w:rsidR="00614A14" w:rsidRPr="00614A14" w:rsidRDefault="00614A14" w:rsidP="00614A14">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 xml:space="preserve">Lower serum vitamin D concentrations correlated with higher GIT and kidney parameters of the </w:t>
            </w:r>
            <w:proofErr w:type="spellStart"/>
            <w:r w:rsidRPr="00614A14">
              <w:rPr>
                <w:rFonts w:ascii="Arial" w:hAnsi="Arial" w:cs="Arial"/>
                <w:color w:val="000000" w:themeColor="text1"/>
                <w:sz w:val="18"/>
                <w:szCs w:val="18"/>
              </w:rPr>
              <w:t>Medsger’s</w:t>
            </w:r>
            <w:proofErr w:type="spellEnd"/>
            <w:r w:rsidRPr="00614A14">
              <w:rPr>
                <w:rFonts w:ascii="Arial" w:hAnsi="Arial" w:cs="Arial"/>
                <w:color w:val="000000" w:themeColor="text1"/>
                <w:sz w:val="18"/>
                <w:szCs w:val="18"/>
              </w:rPr>
              <w:t xml:space="preserve"> DS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371/journal.pone.0179062","ISBN":"1111111111","ISSN":"19326203","abstract":"Objective Assessment of serum 25-hydroxyvitamin D (25(OH)D) correlations with clinical parameters and evaluation of the efficacy of standard oral supplementation in systemic sclerosis (SSc) patients. Methods 154 SSc patients were recruited, in all seasons. Serum 25(OH)D concentrations were evaluated using LIAISON 25-OH (Diasorin, Italy). Medsger disease severity scale (DSS), nailfold videocapillaroscopy (NVC) and all instrumental exam contemplated by international guidelines were performed. Drug assumption, including oral colecalciferol, was evaluated. Nonparametric tests were used for statistical analysis. Results Average 25(OH)D serum concentration was 18.7 -9 ng/ml (&lt;20 classified as deficiency). A significant correlation was found with presence/absence of lung bi-basal fibrotic changes (16.1 -8 ng/ml and 20 -10 ng/ml, respectively; p = 0.04). Peripheral vascular (p = 0.03), kidney (p = 0.02), gastrointestinal (p = 0.05) Medsger's DSS parameters were found to correlate with 25(OH)D serum concentrations. No significant correlations were observed with digital ulcers incidence, strictly correlated to patterns of microangiopathy, defined at NVC analysis (p&lt;0.0001). Interestingly, no effects of treatment with oral colecalciferol (Dibase 1,000 IU daily for at least 6 months) were found on 25(OH)D serum concentrations in treated (18.8 -10 ng/ml) or untreated (18.7 -9 ng/ml) SSc patients (p = 0.81). A significant difference was observed among seasonal 25(OH)D serum concentrations (winter: 14.6 -7.8 ng/ ml, spring: 17.2 -7.9 ng/ml, summer: 21.43 -10 ng/ml, autumn: 20.2 -10 ng/ml; p = 0.032) in all patients. Conclusion Serum 25(OH)D deficiency was found to correlate with lung involvement, peripheral vascular, kidney and gastrointestinal Medsger's DSS parameters and with seasonality In SSc patients. Supplementation with oral colecalciferol was found not effective in increasing 25 (OH)D serum concentrations. Therefore, for successful replacement, supra-physiological vitamin D3 doses or programmed UVB light exposure should be tested.","author":[{"dropping-particle":"","family":"Trombetta","given":"Amelia Chiara","non-dropping-particle":"","parse-names":false,"suffix":""},{"dropping-particle":"","family":"Smith","given":"Vanessa","non-dropping-particle":"","parse-names":false,"suffix":""},{"dropping-particle":"","family":"Gotelli","given":"Emanuele","non-dropping-particle":"","parse-names":false,"suffix":""},{"dropping-particle":"","family":"Ghio","given":"Massimo","non-dropping-particle":"","parse-names":false,"suffix":""},{"dropping-particle":"","family":"Paolino","given":"Sabrina","non-dropping-particle":"","parse-names":false,"suffix":""},{"dropping-particle":"","family":"Pizzorni","given":"Carmen","non-dropping-particle":"","parse-names":false,"suffix":""},{"dropping-particle":"","family":"Vanhaecke","given":"Amber","non-dropping-particle":"","parse-names":false,"suffix":""},{"dropping-particle":"","family":"Ruaro","given":"Barbara","non-dropping-particle":"","parse-names":false,"suffix":""},{"dropping-particle":"","family":"Sulli","given":"Alberto","non-dropping-particle":"","parse-names":false,"suffix":""},{"dropping-particle":"","family":"Cutolo","given":"Maurizio","non-dropping-particle":"","parse-names":false,"suffix":""}],"container-title":"PLoS ONE","id":"ITEM-1","issue":"6","issued":{"date-parts":[["2017"]]},"page":"1-13","title":"Vitamin D deficiency and clinical correlations in systemic sclerosis patients: A retrospective analysis for possible future developments","type":"article-journal","volume":"12"},"uris":["http://www.mendeley.com/documents/?uuid=426631d0-6e92-4725-bb93-29f14889fc66"]}],"mendeley":{"formattedCitation":"&lt;sup&gt;24&lt;/sup&gt;","plainTextFormattedCitation":"24","previouslyFormattedCitation":"&lt;sup&gt;2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4</w:t>
            </w:r>
            <w:r w:rsidRPr="00614A14">
              <w:rPr>
                <w:rFonts w:ascii="Arial" w:hAnsi="Arial" w:cs="Arial"/>
                <w:color w:val="000000" w:themeColor="text1"/>
                <w:sz w:val="18"/>
                <w:szCs w:val="18"/>
              </w:rPr>
              <w:fldChar w:fldCharType="end"/>
            </w:r>
          </w:p>
          <w:p w14:paraId="5E3ED0AB" w14:textId="77777777" w:rsidR="00614A14" w:rsidRPr="00614A14" w:rsidRDefault="00614A14" w:rsidP="00614A14">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No correlations found between vit D levels and GI involvement (undefined),</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1.02.002","ISSN":"15689972","abstract":"Low vitamin D serum concentrations have been reported in several autoimmune conditions. The study's aim was to explore such a relationship in a large multinational population of patients with systemic sclerosis (SSc) and to pursue possible clinical and laboratory correlates with vitamin D concentrations. 327 sera samples of European patients with SSc and 141 samples of compatible healthy controls were studied for vitamin D concentrations using the commercial kit LIAISON 25-OH vitamin D assay (Diasorin). Additionally, clinical parameters including the Rodnan skin score, diffusing lung capacity for carbon monoxide (DLCO), systolic pulmonary artery pressure (sPAP), forced vital capacity (FVC), and nailfold video capillaroscopic, erythrocyte sedimentation rate (ESR), anti-nuclear antibodies (ANA and scl70), rheumatoid factor (RF) were investigated. Vitamin D serum concentration was 13.5 ± 9.0. ng/ml (mean ± standard deviation) in patients with SSc compared to 21.6 ± 9.7. ng/ml in a control group (p &lt; 0.001). A negative correlation between patients' age and vitamin D concentration (r = -0.2, p &lt; 0.05, n = 96) was observed. An inverse relationship was found between skin involvement and vitamin D serum concentrations; Patients with a Rodnan skin score of 10 or lower (n = 11) had a mean vitamin D concentration of 17.7 ± 10.4. ng/ml compared to patients with a score above 10 (n = 28) 8 ± 10.1. ng/ml (p = 0.02, by the Mann-Whitney test). In conclusion, Patients with SSc have significantly lower serum vitamin D concentrations compared to healthy controls; moreover fibrosis of the cutaneous tissue is inversely related to the vitamin D concentration. © 2011.","author":[{"dropping-particle":"","family":"Arnson","given":"Yoav","non-dropping-particle":"","parse-names":false,"suffix":""},{"dropping-particle":"","family":"Amital","given":"Howard","non-dropping-particle":"","parse-names":false,"suffix":""},{"dropping-particle":"","family":"Agmon-Levin","given":"Nancy","non-dropping-particle":"","parse-names":false,"suffix":""},{"dropping-particle":"","family":"Alon","given":"Danny","non-dropping-particle":"","parse-names":false,"suffix":""},{"dropping-particle":"","family":"Sánchez-Castañón","given":"María","non-dropping-particle":"","parse-names":false,"suffix":""},{"dropping-particle":"","family":"López-Hoyos","given":"Marcos","non-dropping-particle":"","parse-names":false,"suffix":""},{"dropping-particle":"","family":"Matucci-Cerinic","given":"Marco","non-dropping-particle":"","parse-names":false,"suffix":""},{"dropping-particle":"","family":"Szücs","given":"Gabriella","non-dropping-particle":"","parse-names":false,"suffix":""},{"dropping-particle":"","family":"Shapira","given":"Yinon","non-dropping-particle":"","parse-names":false,"suffix":""},{"dropping-particle":"","family":"Szekanecz","given":"Zoltan","non-dropping-particle":"","parse-names":false,"suffix":""},{"dropping-particle":"","family":"Shoenfeld","given":"Yehuda","non-dropping-particle":"","parse-names":false,"suffix":""}],"container-title":"Autoimmunity Reviews","id":"ITEM-1","issue":"8","issued":{"date-parts":[["2011"]]},"page":"490-494","publisher":"Elsevier B.V.","title":"Serum 25-OH vitamin D concentrations are linked with various clinical aspects in patients with systemic sclerosis: A retrospective cohort study and review of the literature","type":"article-journal","volume":"10"},"uris":["http://www.mendeley.com/documents/?uuid=61decb11-4f0a-41f5-86c0-c2727acf16cd"]},{"id":"ITEM-2","itemData":{"DOI":"10.3899/jrheum.090439","abstract":"To the Editor:We read with interest the articles by Dr. Braun-Moscovici, et al1 and Vacca, et al2 reporting a strikingly high prevalence of 25-hydroxyvitamin D (25OHD) deficiency in patients with systemic sclerosis (SSc). Their remarkable findings confirm the results of our work, to our knowledge the first controlled study to demonstrate an increased prevalence of hypovitaminosis D in SSc3. The renewed interest in vitamin D in autoimmune diseases gives us the opportunity to show previously unpublished data and make some observations about this issue.Our study comprised 60 patients and 60 matched controls3. 25OHD levels were lower in patients than in controls [median 23 ng/ml (range 3–92) and 39 ng/ml (14–138), respectively; p &amp;amp;lt; 0.001] even after matching for season of sampling. Thirty-eight patients had 25OHD levels below 30 ng/ml; 4 patients fell in the severe deficit range (&amp;amp;lt; 10 ng/ml), 17 in the insufficiency range (≥ 10 and &amp;amp;lt; 20 ng/ml), and 17 in the mild hypovitaminosis range (≥ 20 and &amp;amp;lt; … Address correspondence to Dr. Calzolari; E-mail: gilberto983{at}gmail.com","author":[{"dropping-particle":"","family":"CALZOLARI","given":"GILBERTO","non-dropping-particle":"","parse-names":false,"suffix":""},{"dropping-particle":"","family":"DATA","given":"VALERIA","non-dropping-particle":"","parse-names":false,"suffix":""},{"dropping-particle":"","family":"CARIGNOLA","given":"RENATO","non-dropping-particle":"","parse-names":false,"suffix":""},{"dropping-particle":"","family":"ANGELI","given":"ALBERTO","non-dropping-particle":"","parse-names":false,"suffix":""}],"container-title":"The Journal of Rheumatology","id":"ITEM-2","issue":"12","issued":{"date-parts":[["2009","12","1"]]},"page":"2844 LP  - 2844","title":"Hypovitaminosis D in Systemic Sclerosis","type":"article-journal","volume":"36"},"uris":["http://www.mendeley.com/documents/?uuid=74512534-7560-4d46-a6aa-ee13836df2a3"]}],"mendeley":{"formattedCitation":"&lt;sup&gt;38,40&lt;/sup&gt;","plainTextFormattedCitation":"38,40","previouslyFormattedCitation":"&lt;sup&gt;38,40&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8,40</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GI ulcer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2147/DDDT.S144860","ISSN":"11778881","abstract":"Purpose: This study aimed to investigate the association between vitamin D and systemic sclerosis (SSc) by meta-analysis. Methods: A comprehensive search was performed through June 12, 2017. Pooled standardized mean difference (SMD) was used to estimate the mean vitamin D difference between case and control groups (or between diffused- and limited-type SSc). Pooled risk ratios (RRs) with 95% confidence intervals (CIs) were used to assess the impact of vitamin D level on clinical characteristics of SSc patients. All statistical analyses were performed using Revman 5.0 software. Results: The search yielded six studies with a total of 554 SSc patients and 321 healthy controls. The meta-analysis showed that SSc patients suffered from decreased vitamin D levels (SMD =-8.72 ng/mL; 95% CI: -10.11 to -7.32) compared with healthy controls. The meta-analysis results of three studies with 240 SSc patients (93 diffused-type and 147 limited-type SSc patients) showed that diffused-type SSc patients exhibited lower vitamin D levels (SMD =-4.71 ng/mL; 95% CI: -8.98 to -0.44) compared with limited-type SSc patients. However, vitamin D level was not found to be associated with Rodnan score (SMD =-2.29 ng/mL, 95% CI: -8.49 to 3.91, P=0.47), systolic pulmonary pressure (SMD =-1.68 ng/mL, 95% CI: -10.79 to 7.43, P=0.72), gastrointestinal ulcer (RR =1.01, 95% CI: 0.53-1.93, P=0.98), or pulmonary involvement (RR =1.01, 95% CI: 0.36-2.86, P=0.99) in SSc patients. Conclusion: SSc patients exhibited lower vitamin D levels compared with healthy controls. Vitamin D levels in diffused-type SSc patients were significantly lower than those in limited-type SSc patients. The severity of clinical features was not associated with the extent of vitamin D deficit. Therefore, we hypothesize that SSc patients, especially diffused type, have lower vitamin D levels, and that the decrease of vitamin D levels might not be an accelerating factor of SSc severity.","author":[{"dropping-particle":"","family":"An","given":"Lin","non-dropping-particle":"","parse-names":false,"suffix":""},{"dropping-particle":"","family":"Sun","given":"Ming Hui","non-dropping-particle":"","parse-names":false,"suffix":""},{"dropping-particle":"","family":"Chen","given":"Feng","non-dropping-particle":"","parse-names":false,"suffix":""},{"dropping-particle":"","family":"Li","given":"Jin Ran","non-dropping-particle":"","parse-names":false,"suffix":""}],"container-title":"Drug Design, Development and Therapy","id":"ITEM-1","issued":{"date-parts":[["2017"]]},"page":"3119-3125","title":"Vitamin D levels in systemic sclerosis patients: A meta-analysis","type":"article-journal","volume":"11"},"uris":["http://www.mendeley.com/documents/?uuid=663e81f3-47d0-4c31-a404-ed4d6703a7f0"]}],"mendeley":{"formattedCitation":"&lt;sup&gt;34&lt;/sup&gt;","plainTextFormattedCitation":"34","previouslyFormattedCitation":"&lt;sup&gt;3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4</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or gastroesophageal reflux disease.</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899/jrheum.110695","abstract":"To the Editor:Rios Fernandez, et al1 have reported significantly decreased serum 25-hydroxyvitamin D (25OHD) levels in patients with systemic sclerosis (SSc) from the south of Spain. Since 25OHD levels have been studied predominantly in sun-rich countries such as Italy, Spain, and Israel1,2,3,4,5,6,7, we evaluated the serum levels of 25OHD in a large cohort of patients with SSc from Germany.Patients with SSc were prospectively recruited over a 2-year period (n = 137). Patients were taking no 25OHD substitution. The study was conducted in accord with the Declaration of Helsinki and followed a protocol approved by our institutional review board; informed consent was obtained from all subjects.Where appropriate, the diagnosis was based on clinical, histological, and serological findings. Two subtypes of SSc, diffuse cutaneous SSc and limited cutaneous SSc, were distinguished, as described8. A standardized full examination was performed in all patients9. Serum 25OHD levels were assessed using the direct competitive chemiluminescence Liaison® immunoassay. The lowest … Address correspondence to Dr. Gambichler; E-mail: t.gambichler{at}klinikum-bochum.de","author":[{"dropping-particle":"","family":"GAMBICHLER","given":"THILO","non-dropping-particle":"","parse-names":false,"suffix":""},{"dropping-particle":"","family":"CHROBOK","given":"INES","non-dropping-particle":"","parse-names":false,"suffix":""},{"dropping-particle":"","family":"HÖXTERMANN","given":"STEPHAN","non-dropping-particle":"","parse-names":false,"suffix":""},{"dropping-particle":"","family":"KREUTER","given":"ALEXANDER","non-dropping-particle":"","parse-names":false,"suffix":""}],"container-title":"The Journal of Rheumatology","id":"ITEM-1","issue":"11","issued":{"date-parts":[["2011","11","1"]]},"page":"2492 LP  - 2493","title":"Significantly Decreased Serum 25-Hydroxyvitamin D Levels in a Large German Systemic Sclerosis Cohort","type":"article-journal","volume":"38"},"uris":["http://www.mendeley.com/documents/?uuid=8ba5921c-8bba-40ea-b210-532fc8dc3fd5"]}],"mendeley":{"formattedCitation":"&lt;sup&gt;33&lt;/sup&gt;","plainTextFormattedCitation":"33","previouslyFormattedCitation":"&lt;sup&gt;3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3</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w:t>
            </w:r>
          </w:p>
          <w:p w14:paraId="2AD821DD" w14:textId="77777777" w:rsidR="00614A14" w:rsidRPr="00614A14" w:rsidRDefault="00614A14" w:rsidP="00614A14">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 xml:space="preserve">Not found to be associated with other markers of impaired absorption, including hemoglobin, </w:t>
            </w:r>
            <w:proofErr w:type="spellStart"/>
            <w:r w:rsidRPr="00614A14">
              <w:rPr>
                <w:rFonts w:ascii="Arial" w:hAnsi="Arial" w:cs="Arial"/>
                <w:color w:val="000000" w:themeColor="text1"/>
                <w:sz w:val="18"/>
                <w:szCs w:val="18"/>
              </w:rPr>
              <w:t>ferritinemia</w:t>
            </w:r>
            <w:proofErr w:type="spellEnd"/>
            <w:r w:rsidRPr="00614A14">
              <w:rPr>
                <w:rFonts w:ascii="Arial" w:hAnsi="Arial" w:cs="Arial"/>
                <w:color w:val="000000" w:themeColor="text1"/>
                <w:sz w:val="18"/>
                <w:szCs w:val="18"/>
              </w:rPr>
              <w:t>, albuminemia, vitamin B12, or Vit B9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899/jrheum.081287","ISSN":"0315162X","abstract":"Objective. To investigate 25-OH vitamin D concentrations in 2 independent systemic sclerosis (SSc) populations from France and Italy. Methods. We studied 156 consecutive SSc patients comparable for demographic characteristics: 90 from Northern France and 66 from Southern Italy. 25-OH vitamin D, intact parathyroid hormone, and serum total calcium and phosphorus were measured in all patients. Vitamin D concentrations &lt; 30 ng/ml were considered insufficiency, while values &lt; 10 ng/ml were classified as deficiency. Results. Vitamin D insufficiency and deficiency rates were very high and comparable between the 2 populations: 74/90 (82%) versus 57/66 (86%) for insufficiency and 29/90 (32%) versus 15/66 (23%) for deficiency, respectively, in the French and Italian patients. They were not influenced by vitamin D supplementation, which was not statistically different in the 2 groups. In the combined populations, a significant negative correlation was found between low vitamin D levels and European Disease Activity Score (p = 0.04, r = -0.17) and an even more significant correlation was found with acute-phase reactants (p = 0.004, r = -0.23 for erythrocyte sedimentation rate), and low levels of vitamin D were associated with the systolic pulmonary artery pressure (sPAP) estimated by echocardiography (p = 0.004). In multivariate analysis, vitamin D deficiency was associated with sPAP (p = 0.02). Conclusion. Vitamin D deficiency was very common in the 2 SSc populations, independent of geographic origin and vitamin D supplementation. This suggests that common vitamin D supplementation does not correct the deficiency in SSc patients, and that a higher dose is probably needed, especially in those with high inflammatory activity or severe disease. The Journal of Rheumatology Copyright © 2009. All rights reserved.","author":[{"dropping-particle":"","family":"Vacca","given":"Alessandra","non-dropping-particle":"","parse-names":false,"suffix":""},{"dropping-particle":"","family":"Cormier","given":"Catherine","non-dropping-particle":"","parse-names":false,"suffix":""},{"dropping-particle":"","family":"Piras","given":"Martina","non-dropping-particle":"","parse-names":false,"suffix":""},{"dropping-particle":"","family":"Mathieu","given":"Alessandro","non-dropping-particle":"","parse-names":false,"suffix":""},{"dropping-particle":"","family":"Kahan","given":"Andre","non-dropping-particle":"","parse-names":false,"suffix":""},{"dropping-particle":"","family":"Allanore","given":"Yannick","non-dropping-particle":"","parse-names":false,"suffix":""}],"container-title":"Journal of Rheumatology","id":"ITEM-1","issue":"9","issued":{"date-parts":[["2009"]]},"page":"1924-1929","title":"Vitamin D deficiency and insufficiency in 2 independent cohorts of patients with systemic sclerosis","type":"article-journal","volume":"36"},"uris":["http://www.mendeley.com/documents/?uuid=7a9bb869-4e9b-41e2-8ebb-6f8d676b5ecd"]}],"mendeley":{"formattedCitation":"&lt;sup&gt;30&lt;/sup&gt;","plainTextFormattedCitation":"30","previouslyFormattedCitation":"&lt;sup&gt;30&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0</w:t>
            </w:r>
            <w:r w:rsidRPr="00614A14">
              <w:rPr>
                <w:rFonts w:ascii="Arial" w:hAnsi="Arial" w:cs="Arial"/>
                <w:color w:val="000000" w:themeColor="text1"/>
                <w:sz w:val="18"/>
                <w:szCs w:val="18"/>
              </w:rPr>
              <w:fldChar w:fldCharType="end"/>
            </w:r>
          </w:p>
        </w:tc>
        <w:tc>
          <w:tcPr>
            <w:tcW w:w="1800" w:type="dxa"/>
            <w:noWrap/>
            <w:hideMark/>
          </w:tcPr>
          <w:p w14:paraId="4097EAC9" w14:textId="77777777" w:rsidR="00614A14" w:rsidRPr="00614A14" w:rsidRDefault="00614A14" w:rsidP="00614A14">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No significant differences found for Malnutrition Universal Screening Tool (MUST) scores, mean Hb levels, H. pylori IgG positivity, or GI organ involvements between patients with vitamin B12 deficiency versus patients withou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97/RHU.0000000000000686","ISBN":"0000000000000","ISSN":"15367355","PMID":"29384828","abstract":"Background/Objective In patients with systemic sclerosis (SSc) gastrointestinal (GI) involvement, nutritional status and medications may lead to cobalamin (Vit B12) deficiency. We aimed to determine the frequency and the potential causes of Vit B12 deficiency in SSc patients. Methods We conducted a cross-sectional analysis of 62 SSc patients in a single center in 1 year period. Medical history and physical examination of patients were reevaluated. Data about organ involvements were obtained from hospital file records. The nutritional status of the patients was assessed with Malnutrition Universal Screening Tool (MUST). Vit B12, homocysteine (except in three patients) and Helicobacter Pylori Immunoglobulin G (H. Pylori IgG) levels were measured in all patients. Vit B12 deficiency was considered as serum Vit B12 level &lt;200 pg/mL or being on Vit B12 replacement therapy. Serum Vit B12 levels of the patients were also grouped as low (&lt;200 pg/mL), borderline (200-300 pg/mL) and normal (&gt;300 pg/mL). Plasma homocysteine levels of the patients were classified as elevated (&gt;9 μmol/L) and hyperhomocysteinemia (&gt;15 μmol/L). Mann-Whitney U and Kruskal-Wallis tests were used to compare parameters among the groups. Correlation was tested by Spearman's correlation coefficient. Results Forty-four (71.0%) patients were defined as Vit B12 deficient; 22 had Vit B12 level &lt;200 pg/mL (four were on Vit B12 replacement therapy) and the remaining 22 had Vit B12 &gt;200 pg/mL and were already on Vit B12 replacement therapy. The percentage of the patients with hyperhomocysteinemia was significantly higher in the group with Vit B12 &lt;200 pg/mL as compared to other groups (P = 0.004) but only 33.3% (7/21) of the patients with Vit B12 &lt;200 pg/mL had hyperhomocysteinemia. There were no statistically significant differences between patients with and without Vit B12 deficiency regarding age, mean disease duration, MUST scores, mean hemoglobin levels, H. Pylori IgG positivity and organ involvements (P &gt; 0.05 for all). Conclusions Vit B12 deficiency is frequent in SSc and has multiple causes. All patients should be monitored for Vit B12 deficiency. The homocysteine levels seem unlikely to be helpful for confirmation of Vit B12 deficiency.","author":[{"dropping-particle":"","family":"Tas Kilic","given":"Diler","non-dropping-particle":"","parse-names":false,"suffix":""},{"dropping-particle":"","family":"Akdogan","given":"Ali","non-dropping-particle":"","parse-names":false,"suffix":""},{"dropping-particle":"","family":"Kilic","given":"Levent","non-dropping-particle":"","parse-names":false,"suffix":""},{"dropping-particle":"","family":"Sari","given":"Alper","non-dropping-particle":"","parse-names":false,"suffix":""},{"dropping-particle":"","family":"Erden","given":"Abdulsamet","non-dropping-particle":"","parse-names":false,"suffix":""},{"dropping-particle":"","family":"Armagan","given":"Berkan","non-dropping-particle":"","parse-names":false,"suffix":""},{"dropping-particle":"","family":"Kilickaya","given":"Muhammed","non-dropping-particle":"","parse-names":false,"suffix":""},{"dropping-particle":"","family":"Kalyoncu","given":"Umut","non-dropping-particle":"","parse-names":false,"suffix":""},{"dropping-particle":"","family":"Turhan","given":"Turan","non-dropping-particle":"","parse-names":false,"suffix":""},{"dropping-particle":"","family":"Kiraz","given":"Sedat","non-dropping-particle":"","parse-names":false,"suffix":""},{"dropping-particle":"","family":"Karaahmetoglu","given":"Selma","non-dropping-particle":"","parse-names":false,"suffix":""}],"container-title":"Journal of Clinical Rheumatology","id":"ITEM-1","issue":"5","issued":{"date-parts":[["2018"]]},"page":"250-254","title":"Evaluation of Vitamin B12 Deficiency and Associated Factors in Patients with Systemic Sclerosis","type":"article-journal","volume":"24"},"uris":["http://www.mendeley.com/documents/?uuid=fed1f092-d420-411d-997c-d052883d9b1e"]}],"mendeley":{"formattedCitation":"&lt;sup&gt;52&lt;/sup&gt;","plainTextFormattedCitation":"52","previouslyFormattedCitation":"&lt;sup&gt;52&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2</w:t>
            </w:r>
            <w:r w:rsidRPr="00614A14">
              <w:rPr>
                <w:rFonts w:ascii="Arial" w:hAnsi="Arial" w:cs="Arial"/>
                <w:color w:val="000000" w:themeColor="text1"/>
                <w:sz w:val="18"/>
                <w:szCs w:val="18"/>
              </w:rPr>
              <w:fldChar w:fldCharType="end"/>
            </w:r>
          </w:p>
          <w:p w14:paraId="1F16F025" w14:textId="77777777" w:rsidR="00614A14" w:rsidRPr="00614A14" w:rsidRDefault="00614A14" w:rsidP="00614A14">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Not significantly correlated with presence of GI involvemen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5812/ircmj.3672","ISSN":"20741804","abstract":"Background: Systemic Sclerosis (SSc) is a systemic connective tissue disease. In this study, we compared the serum Homocystein (Hcy) level between patients with SSc and normal control group. Objectives: The current study was conducted to determine whether serum Hcy levels are elevated in SSc patients and whether there is any correlation between Hcy levels and RP, Gastro intestinal and lung involvement Patients and Methods: Forty one patients who fulfilled the diagnostic criteria for SSc (39 females and 5 males) and Forty four community-based healthy individuals (sex and age matched) were enrolled in to the study. Serum Hcy, vitamin B12, and folate levels were determined. Results: Thirty three patients (70.45%) had GI involvement, twenty two patients (50%) had lung involvement and twenty seven patients (61.36%) had Raynaud's phenomena. Mean serum Hcy level in control group was 22.78 ± 6.018 μmol/L and in case group was 19.43 ± 7.205 μmol/L, shows that the serum Hcy level in control group was significantly higher than patients (P = 0.020). Conclusions: Serum Hcy level is significantly lower in SSc patients than in control group. There is no statistically significant correlation between serum Hcy level and organ involvements.","author":[{"dropping-particle":"","family":"Nazarinia","given":"Mohammadali","non-dropping-particle":"","parse-names":false,"suffix":""},{"dropping-particle":"","family":"Shams","given":"Mesbah","non-dropping-particle":"","parse-names":false,"suffix":""},{"dropping-particle":"","family":"Sarvestani","given":"Eskandar Kamali","non-dropping-particle":"","parse-names":false,"suffix":""},{"dropping-particle":"","family":"Shenavande","given":"Saeede","non-dropping-particle":"","parse-names":false,"suffix":""},{"dropping-particle":"","family":"Khademalhosseini","given":"Maryam","non-dropping-particle":"","parse-names":false,"suffix":""},{"dropping-particle":"","family":"Khademalhosseini","given":"Zeinab","non-dropping-particle":"","parse-names":false,"suffix":""}],"container-title":"Iranian Red Crescent Medical Journal","id":"ITEM-1","issue":"1","issued":{"date-parts":[["2013"]]},"page":"29-31","title":"Serum homocystein level in patients with scleroderma","type":"article-journal","volume":"15"},"uris":["http://www.mendeley.com/documents/?uuid=c0460269-bd28-41cd-a4d2-2e9bf41956df"]}],"mendeley":{"formattedCitation":"&lt;sup&gt;51&lt;/sup&gt;","plainTextFormattedCitation":"51","previouslyFormattedCitation":"&lt;sup&gt;51&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1</w:t>
            </w:r>
            <w:r w:rsidRPr="00614A14">
              <w:rPr>
                <w:rFonts w:ascii="Arial" w:hAnsi="Arial" w:cs="Arial"/>
                <w:color w:val="000000" w:themeColor="text1"/>
                <w:sz w:val="18"/>
                <w:szCs w:val="18"/>
              </w:rPr>
              <w:fldChar w:fldCharType="end"/>
            </w:r>
          </w:p>
        </w:tc>
        <w:tc>
          <w:tcPr>
            <w:tcW w:w="1576" w:type="dxa"/>
          </w:tcPr>
          <w:p w14:paraId="4E078E16"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934" w:type="dxa"/>
            <w:noWrap/>
            <w:hideMark/>
          </w:tcPr>
          <w:p w14:paraId="12E2C93F" w14:textId="77777777" w:rsidR="00614A14" w:rsidRPr="00614A14" w:rsidRDefault="00614A14" w:rsidP="00614A14">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No significant association with presence of GIT involvemen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5812/ircmj.3672","ISSN":"20741804","abstract":"Background: Systemic Sclerosis (SSc) is a systemic connective tissue disease. In this study, we compared the serum Homocystein (Hcy) level between patients with SSc and normal control group. Objectives: The current study was conducted to determine whether serum Hcy levels are elevated in SSc patients and whether there is any correlation between Hcy levels and RP, Gastro intestinal and lung involvement Patients and Methods: Forty one patients who fulfilled the diagnostic criteria for SSc (39 females and 5 males) and Forty four community-based healthy individuals (sex and age matched) were enrolled in to the study. Serum Hcy, vitamin B12, and folate levels were determined. Results: Thirty three patients (70.45%) had GI involvement, twenty two patients (50%) had lung involvement and twenty seven patients (61.36%) had Raynaud's phenomena. Mean serum Hcy level in control group was 22.78 ± 6.018 μmol/L and in case group was 19.43 ± 7.205 μmol/L, shows that the serum Hcy level in control group was significantly higher than patients (P = 0.020). Conclusions: Serum Hcy level is significantly lower in SSc patients than in control group. There is no statistically significant correlation between serum Hcy level and organ involvements.","author":[{"dropping-particle":"","family":"Nazarinia","given":"Mohammadali","non-dropping-particle":"","parse-names":false,"suffix":""},{"dropping-particle":"","family":"Shams","given":"Mesbah","non-dropping-particle":"","parse-names":false,"suffix":""},{"dropping-particle":"","family":"Sarvestani","given":"Eskandar Kamali","non-dropping-particle":"","parse-names":false,"suffix":""},{"dropping-particle":"","family":"Shenavande","given":"Saeede","non-dropping-particle":"","parse-names":false,"suffix":""},{"dropping-particle":"","family":"Khademalhosseini","given":"Maryam","non-dropping-particle":"","parse-names":false,"suffix":""},{"dropping-particle":"","family":"Khademalhosseini","given":"Zeinab","non-dropping-particle":"","parse-names":false,"suffix":""}],"container-title":"Iranian Red Crescent Medical Journal","id":"ITEM-1","issue":"1","issued":{"date-parts":[["2013"]]},"page":"29-31","title":"Serum homocystein level in patients with scleroderma","type":"article-journal","volume":"15"},"uris":["http://www.mendeley.com/documents/?uuid=c0460269-bd28-41cd-a4d2-2e9bf41956df"]}],"mendeley":{"formattedCitation":"&lt;sup&gt;51&lt;/sup&gt;","plainTextFormattedCitation":"51","previouslyFormattedCitation":"&lt;sup&gt;51&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1</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w:t>
            </w:r>
          </w:p>
          <w:p w14:paraId="214F34E7" w14:textId="77777777" w:rsidR="00614A14" w:rsidRPr="00614A14" w:rsidRDefault="00614A14" w:rsidP="00614A14">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Serum levels of cholesterol and triglycerides did not differ significantly between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patients with increased versus normal plasma </w:t>
            </w:r>
            <w:proofErr w:type="spellStart"/>
            <w:r w:rsidRPr="00614A14">
              <w:rPr>
                <w:rFonts w:ascii="Arial" w:hAnsi="Arial" w:cs="Arial"/>
                <w:color w:val="000000" w:themeColor="text1"/>
                <w:sz w:val="18"/>
                <w:szCs w:val="18"/>
              </w:rPr>
              <w:t>Hcy</w:t>
            </w:r>
            <w:proofErr w:type="spellEnd"/>
            <w:r w:rsidRPr="00614A14">
              <w:rPr>
                <w:rFonts w:ascii="Arial" w:hAnsi="Arial" w:cs="Arial"/>
                <w:color w:val="000000" w:themeColor="text1"/>
                <w:sz w:val="18"/>
                <w:szCs w:val="18"/>
              </w:rPr>
              <w:t xml:space="preserve"> level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11/1346-8138.12642","ISSN":"0385-2407","abstract":"Abstract Homocysteine is a sulfhydryl-containing amino acid that is derived from dietary methionine, and there has been increasing evidence that elevated plasma homocysteine levels are associated with increased risk of cardiovascular diseases, including carotid, coronary and peripheral arterial disease (PAD). The association of plasma homocysteine levels with peripheral vascular involvements, such as Raynaud phenomenon (RP), digital ulcers (DU) in systemic sclerosis (SSc) patients has not been well studied. The objective of this study was to examine plasma homocysteine levels and their clinical associations in patients with SSc. Plasma homocysteine levels in 151 Japanese patients with SSc and 20 healthy controls were examined. No significant differences were observed in plasma homocysteine levels between SSc patients and healthy individuals. Demographic and clinical features of the SSc patients revealed that severe skin sclerosis, anti-topoisomerase I antibody positivity, complications of DU, acro-osteolysis (AO) and interstitial lung disease (ILD) were significantly more prevalent among the patients with elevated plasma homocysteine levels. The plasma homocysteine levels were positively correlated with modified Rodnan total skin score. The plasma homocysteine levels in the SSc patients with DU, AO and ILD were significantly higher than those in the SSc without DU, AO and ILD, respectively. Plasma homocysteine levels did not correlate with either the mean or max intima-media thickness (IMT) or plaque score, suggesting that plasma homocysteine levels might not be associated with carotid artery atherosclerosis in SSc patients. The measurement of plasma homocysteine levels in SSc patients might be useful for the risk stratifications of severe skin sclerosis, DU and AO.","author":[{"dropping-particle":"","family":"Motegi","given":"Sei-ichiro","non-dropping-particle":"","parse-names":false,"suffix":""},{"dropping-particle":"","family":"Toki","given":"Sayaka","non-dropping-particle":"","parse-names":false,"suffix":""},{"dropping-particle":"","family":"Yamada","given":"Kazuya","non-dropping-particle":"","parse-names":false,"suffix":""},{"dropping-particle":"","family":"Uchiyama","given":"Akihiko","non-dropping-particle":"","parse-names":false,"suffix":""},{"dropping-particle":"","family":"Ishikawa","given":"Osamu","non-dropping-particle":"","parse-names":false,"suffix":""}],"container-title":"The Journal of Dermatology","id":"ITEM-1","issue":"11","issued":{"date-parts":[["2014","11","1"]]},"note":"doi: 10.1111/1346-8138.12642","page":"986-991","publisher":"John Wiley &amp; Sons, Ltd","title":"Elevated plasma homocysteine level is possibly associated with skin sclerosis in a series of Japanese patients with systemic sclerosis","type":"article-journal","volume":"41"},"uris":["http://www.mendeley.com/documents/?uuid=b4a2c5d5-97d7-4ead-8873-5e9baef8e95c"]}],"mendeley":{"formattedCitation":"&lt;sup&gt;64&lt;/sup&gt;","plainTextFormattedCitation":"64","previouslyFormattedCitation":"&lt;sup&gt;6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64</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w:t>
            </w:r>
          </w:p>
        </w:tc>
        <w:tc>
          <w:tcPr>
            <w:tcW w:w="2520" w:type="dxa"/>
            <w:noWrap/>
            <w:hideMark/>
          </w:tcPr>
          <w:p w14:paraId="76AD528A"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themeColor="text1"/>
                <w:sz w:val="18"/>
                <w:szCs w:val="18"/>
              </w:rPr>
            </w:pPr>
            <w:r w:rsidRPr="00614A14">
              <w:rPr>
                <w:rFonts w:ascii="Arial" w:hAnsi="Arial" w:cs="Arial"/>
                <w:color w:val="000000" w:themeColor="text1"/>
                <w:sz w:val="18"/>
                <w:szCs w:val="18"/>
              </w:rPr>
              <w:t>Vitamin C deficiency was significantly associated with the presence of esophagitis, Barrett’s mucosa, and malnutrition.</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autrev.2018.05.010","ISSN":"18730183","PMID":"30213693","abstract":"Objectives: The purpose of our study was to determine the prevalence and risk factors associated with malnutrition, and selenium (Se) and vitamin C (vitC) deficiencies in systemic sclerosis (SSc) patients. Methods: We included adult SSc patients fulfilling the 2013 ACR/EULAR criteria from the Toulouse University Hospital cohort who underwent a micronutrient workup (including vitC, Se or thiamine levels) between 2011 and 2016. Results: 82 patients were included, mostly women (76%), with a median age of 60 years. SSc was limited in 76% of the cases, with Scl-70 and centromere antibodies in 32% and 44%, respectively. Median disease duration was 7.4 years. Cardiac involvement was noticed in 19% and gastrointestinal tract in and 95%; 9% had pulmonary artery hypertension (PAH) and 63% had interstitial lung disease. Overt malnutrition was present in 14 (17%) patients. Micronutrient deficiencies included Se (35%), vitC (31%) and/or thiamine (6%). Malnourished patients had significantly a higher summed Medsger disease severity scales (7.5 vs. 5, P =.003), lower hemoglobin (10.6 vs. 12.9 g/dL, P &lt;.0001) and vitC levels (3.6 vs. 10.6 mg/L, P =.003). Cardiac involvement was significantly associated with Se deficiency (OR 6.2, IC 95%[1.48–32.70], P =.05). The factors associated with vitC deficiency were malnutrition (OR 8.57, IC 95%[2.16–43.39], P =.003), modified Rodnan skin score ≤ 14 (OR 0.33, IC95[0.11–1], P =.05), PAH (27% in deficient vs. none in non-deficient patients, P =.0006) and esophagitis or Barrett's mucosa (OR 4.05, IC95[1.27–13.54], P =.02). Conclusions: Se testing should be considered as soon as cardiac involvement is suspected. VitC testing should be considered in malnourished SSc patients, especially if skin involvement is extensive.","author":[{"dropping-particle":"","family":"Dupont","given":"Romain","non-dropping-particle":"","parse-names":false,"suffix":""},{"dropping-particle":"","family":"Longué","given":"Mélanie","non-dropping-particle":"","parse-names":false,"suffix":""},{"dropping-particle":"","family":"Galinier","given":"Anne","non-dropping-particle":"","parse-names":false,"suffix":""},{"dropping-particle":"","family":"Cinq Frais","given":"Christel","non-dropping-particle":"","parse-names":false,"suffix":""},{"dropping-particle":"","family":"Ingueneau","given":"Cécile","non-dropping-particle":"","parse-names":false,"suffix":""},{"dropping-particle":"","family":"Astudillo","given":"Léonardo","non-dropping-particle":"","parse-names":false,"suffix":""},{"dropping-particle":"","family":"Arlet","given":"Philippe","non-dropping-particle":"","parse-names":false,"suffix":""},{"dropping-particle":"","family":"Adoue","given":"Daniel","non-dropping-particle":"","parse-names":false,"suffix":""},{"dropping-particle":"","family":"Alric","given":"Laurent","non-dropping-particle":"","parse-names":false,"suffix":""},{"dropping-particle":"","family":"Prévot","given":"Grégoire","non-dropping-particle":"","parse-names":false,"suffix":""},{"dropping-particle":"","family":"Cabarrou","given":"Bastien","non-dropping-particle":"","parse-names":false,"suffix":""},{"dropping-particle":"","family":"Sailler","given":"Laurent","non-dropping-particle":"","parse-names":false,"suffix":""},{"dropping-particle":"","family":"Pugnet","given":"Grégory","non-dropping-particle":"","parse-names":false,"suffix":""}],"container-title":"Autoimmunity Reviews","id":"ITEM-1","issue":"11","issued":{"date-parts":[["2018"]]},"page":"1081-1089","title":"Impact of micronutrient deficiency &amp; malnutrition in systemic sclerosis: Cohort study and literature review","type":"article-journal","volume":"17"},"uris":["http://www.mendeley.com/documents/?uuid=e0a59ad7-6ab8-446d-b292-6369b536a190"]}],"mendeley":{"formattedCitation":"&lt;sup&gt;57&lt;/sup&gt;","plainTextFormattedCitation":"57","previouslyFormattedCitation":"&lt;sup&gt;57&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7</w:t>
            </w:r>
            <w:r w:rsidRPr="00614A14">
              <w:rPr>
                <w:rFonts w:ascii="Arial" w:hAnsi="Arial" w:cs="Arial"/>
                <w:color w:val="000000" w:themeColor="text1"/>
                <w:sz w:val="18"/>
                <w:szCs w:val="18"/>
              </w:rPr>
              <w:fldChar w:fldCharType="end"/>
            </w:r>
          </w:p>
          <w:p w14:paraId="7244630E"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tcW w:w="2700" w:type="dxa"/>
            <w:noWrap/>
            <w:hideMark/>
          </w:tcPr>
          <w:p w14:paraId="4498F1B8" w14:textId="77777777" w:rsidR="00614A14" w:rsidRPr="00614A14" w:rsidRDefault="00614A14" w:rsidP="00614A14">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 xml:space="preserve">Not associated with GI manifestations in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patients with very early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or established SSc</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author":[{"dropping-particle":"","family":"Läubli","given":"J","non-dropping-particle":"","parse-names":false,"suffix":""},{"dropping-particle":"","family":"Dobrota","given":"R","non-dropping-particle":"","parse-names":false,"suffix":""},{"dropping-particle":"","family":"Maurer","given":"B","non-dropping-particle":"","parse-names":false,"suffix":""},{"dropping-particle":"","family":"Jordan","given":"S","non-dropping-particle":"","parse-names":false,"suffix":""},{"dropping-particle":"","family":"Misselwitz","given":"B","non-dropping-particle":"","parse-names":false,"suffix":""},{"dropping-particle":"","family":"Fox","given":"M","non-dropping-particle":"","parse-names":false,"suffix":""},{"dropping-particle":"","family":"Distler","given":"O","non-dropping-particle":"","parse-names":false,"suffix":""},{"dropping-particle":"","family":"Jordan","given":"Suzana","non-dropping-particle":"","parse-names":false,"suffix":""},{"dropping-particle":"","family":"Fox","given":"Mark","non-dropping-particle":"","parse-names":false,"suffix":""},{"dropping-particle":"","family":"Distler","given":"Oliver","non-dropping-particle":"","parse-names":false,"suffix":""}],"id":"ITEM-1","issued":{"date-parts":[["2020"]]},"title":"Impaired micronutrients and prealbumin in patients with established and very early systemic sclerosis","type":"article-journal"},"uris":["http://www.mendeley.com/documents/?uuid=b3ba4e85-6555-42d2-bf02-2d6b52a49f46"]}],"mendeley":{"formattedCitation":"&lt;sup&gt;53&lt;/sup&gt;","plainTextFormattedCitation":"53","previouslyFormattedCitation":"&lt;sup&gt;5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3</w:t>
            </w:r>
            <w:r w:rsidRPr="00614A14">
              <w:rPr>
                <w:rFonts w:ascii="Arial" w:hAnsi="Arial" w:cs="Arial"/>
                <w:color w:val="000000" w:themeColor="text1"/>
                <w:sz w:val="18"/>
                <w:szCs w:val="18"/>
              </w:rPr>
              <w:fldChar w:fldCharType="end"/>
            </w:r>
          </w:p>
          <w:p w14:paraId="3A7DED65" w14:textId="77777777" w:rsidR="00614A14" w:rsidRPr="00614A14" w:rsidRDefault="00614A14" w:rsidP="00614A14">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 xml:space="preserve">Early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patients with lower Zn levels had mild gastrointestinal involvement as assessed by the UCLA SCTC-GIT 2.0.</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author":[{"dropping-particle":"","family":"Läubli","given":"J","non-dropping-particle":"","parse-names":false,"suffix":""},{"dropping-particle":"","family":"Dobrota","given":"R","non-dropping-particle":"","parse-names":false,"suffix":""},{"dropping-particle":"","family":"Maurer","given":"B","non-dropping-particle":"","parse-names":false,"suffix":""},{"dropping-particle":"","family":"Jordan","given":"S","non-dropping-particle":"","parse-names":false,"suffix":""},{"dropping-particle":"","family":"Misselwitz","given":"B","non-dropping-particle":"","parse-names":false,"suffix":""},{"dropping-particle":"","family":"Fox","given":"M","non-dropping-particle":"","parse-names":false,"suffix":""},{"dropping-particle":"","family":"Distler","given":"O","non-dropping-particle":"","parse-names":false,"suffix":""},{"dropping-particle":"","family":"Jordan","given":"Suzana","non-dropping-particle":"","parse-names":false,"suffix":""},{"dropping-particle":"","family":"Fox","given":"Mark","non-dropping-particle":"","parse-names":false,"suffix":""},{"dropping-particle":"","family":"Distler","given":"Oliver","non-dropping-particle":"","parse-names":false,"suffix":""}],"id":"ITEM-1","issued":{"date-parts":[["2020"]]},"title":"Impaired micronutrients and prealbumin in patients with established and very early systemic sclerosis","type":"article-journal"},"uris":["http://www.mendeley.com/documents/?uuid=b3ba4e85-6555-42d2-bf02-2d6b52a49f46"]}],"mendeley":{"formattedCitation":"&lt;sup&gt;53&lt;/sup&gt;","plainTextFormattedCitation":"53","previouslyFormattedCitation":"&lt;sup&gt;5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3</w:t>
            </w:r>
            <w:r w:rsidRPr="00614A14">
              <w:rPr>
                <w:rFonts w:ascii="Arial" w:hAnsi="Arial" w:cs="Arial"/>
                <w:color w:val="000000" w:themeColor="text1"/>
                <w:sz w:val="18"/>
                <w:szCs w:val="18"/>
              </w:rPr>
              <w:fldChar w:fldCharType="end"/>
            </w:r>
          </w:p>
        </w:tc>
      </w:tr>
      <w:tr w:rsidR="00614A14" w:rsidRPr="00614A14" w14:paraId="26D1FA5E" w14:textId="77777777" w:rsidTr="008E1445">
        <w:trPr>
          <w:trHeight w:val="309"/>
        </w:trPr>
        <w:tc>
          <w:tcPr>
            <w:cnfStyle w:val="001000000000" w:firstRow="0" w:lastRow="0" w:firstColumn="1" w:lastColumn="0" w:oddVBand="0" w:evenVBand="0" w:oddHBand="0" w:evenHBand="0" w:firstRowFirstColumn="0" w:firstRowLastColumn="0" w:lastRowFirstColumn="0" w:lastRowLastColumn="0"/>
            <w:tcW w:w="1615" w:type="dxa"/>
            <w:noWrap/>
            <w:hideMark/>
          </w:tcPr>
          <w:p w14:paraId="5388F435"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Musculoskeletal</w:t>
            </w:r>
          </w:p>
        </w:tc>
        <w:tc>
          <w:tcPr>
            <w:tcW w:w="2430" w:type="dxa"/>
            <w:noWrap/>
            <w:hideMark/>
          </w:tcPr>
          <w:p w14:paraId="480D72C4" w14:textId="77777777" w:rsidR="00614A14" w:rsidRPr="00614A14" w:rsidRDefault="00614A14" w:rsidP="00614A14">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Significant association between reduced BMD and reduced vitamin D levels in SSc.</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371/journal.pone.0179062","ISBN":"1111111111","ISSN":"19326203","abstract":"Objective Assessment of serum 25-hydroxyvitamin D (25(OH)D) correlations with clinical parameters and evaluation of the efficacy of standard oral supplementation in systemic sclerosis (SSc) patients. Methods 154 SSc patients were recruited, in all seasons. Serum 25(OH)D concentrations were evaluated using LIAISON 25-OH (Diasorin, Italy). Medsger disease severity scale (DSS), nailfold videocapillaroscopy (NVC) and all instrumental exam contemplated by international guidelines were performed. Drug assumption, including oral colecalciferol, was evaluated. Nonparametric tests were used for statistical analysis. Results Average 25(OH)D serum concentration was 18.7 -9 ng/ml (&lt;20 classified as deficiency). A significant correlation was found with presence/absence of lung bi-basal fibrotic changes (16.1 -8 ng/ml and 20 -10 ng/ml, respectively; p = 0.04). Peripheral vascular (p = 0.03), kidney (p = 0.02), gastrointestinal (p = 0.05) Medsger's DSS parameters were found to correlate with 25(OH)D serum concentrations. No significant correlations were observed with digital ulcers incidence, strictly correlated to patterns of microangiopathy, defined at NVC analysis (p&lt;0.0001). Interestingly, no effects of treatment with oral colecalciferol (Dibase 1,000 IU daily for at least 6 months) were found on 25(OH)D serum concentrations in treated (18.8 -10 ng/ml) or untreated (18.7 -9 ng/ml) SSc patients (p = 0.81). A significant difference was observed among seasonal 25(OH)D serum concentrations (winter: 14.6 -7.8 ng/ ml, spring: 17.2 -7.9 ng/ml, summer: 21.43 -10 ng/ml, autumn: 20.2 -10 ng/ml; p = 0.032) in all patients. Conclusion Serum 25(OH)D deficiency was found to correlate with lung involvement, peripheral vascular, kidney and gastrointestinal Medsger's DSS parameters and with seasonality In SSc patients. Supplementation with oral colecalciferol was found not effective in increasing 25 (OH)D serum concentrations. Therefore, for successful replacement, supra-physiological vitamin D3 doses or programmed UVB light exposure should be tested.","author":[{"dropping-particle":"","family":"Trombetta","given":"Amelia Chiara","non-dropping-particle":"","parse-names":false,"suffix":""},{"dropping-particle":"","family":"Smith","given":"Vanessa","non-dropping-particle":"","parse-names":false,"suffix":""},{"dropping-particle":"","family":"Gotelli","given":"Emanuele","non-dropping-particle":"","parse-names":false,"suffix":""},{"dropping-particle":"","family":"Ghio","given":"Massimo","non-dropping-particle":"","parse-names":false,"suffix":""},{"dropping-particle":"","family":"Paolino","given":"Sabrina","non-dropping-particle":"","parse-names":false,"suffix":""},{"dropping-particle":"","family":"Pizzorni","given":"Carmen","non-dropping-particle":"","parse-names":false,"suffix":""},{"dropping-particle":"","family":"Vanhaecke","given":"Amber","non-dropping-particle":"","parse-names":false,"suffix":""},{"dropping-particle":"","family":"Ruaro","given":"Barbara","non-dropping-particle":"","parse-names":false,"suffix":""},{"dropping-particle":"","family":"Sulli","given":"Alberto","non-dropping-particle":"","parse-names":false,"suffix":""},{"dropping-particle":"","family":"Cutolo","given":"Maurizio","non-dropping-particle":"","parse-names":false,"suffix":""}],"container-title":"PLoS ONE","id":"ITEM-1","issue":"6","issued":{"date-parts":[["2017"]]},"page":"1-13","title":"Vitamin D deficiency and clinical correlations in systemic sclerosis patients: A retrospective analysis for possible future developments","type":"article-journal","volume":"12"},"uris":["http://www.mendeley.com/documents/?uuid=426631d0-6e92-4725-bb93-29f14889fc66"]},{"id":"ITEM-2","itemData":{"DOI":"10.1016/j.rbre.2016.05.006","ISSN":"18094570","PMID":"27476627","abstract":"Objective: The aim of this study was to analyze the correlation of vitamin D levels with clinical parameters, bone mineral density (BMD), quality of life (QoL) and nailfold capillaroscopy (NC) in patients with diffuse systemic sclerosis (SSc). Methods: Thirty-eight female patients with diffuse SSc were analyzed regarding 25-hydroxyvitamin D (25OHD) serum levels. At inclusion, organ involvement, autoantibodies, modified Rodnan skin score (mRSS), Medsger Disease Severity Index (MDSI), body mass index (BMI), BMD, NC, Short-Form-36 Questionnaire (SF-36), and Health Assessment Questionnaire (HAQ), were performed through a standardized interview, physical examination and electronic chart review. Results: Mean 25OHD serum level was 20.66 ± 8.20 ng/ml. Eleven percent of the patients had 25OHD levels ≤ 10 ng/ml, 50% ≤ 20 ng/ml and 87% ≤ 30 ng/ml. Vitamin D serum levels were positively correlated with BMI (r = 0.338, p = 0.038), BMD-total femur (r = 0.340, p = 0.037), BMD-femoral neck (r = 0.384, p = 0.017), SF-36-Vitality (r = 0.385, p = 0.017), SF-36-Social Function (r = 0.320, p = 0.050), SF-36-Emotional Role (r = 0.321, p = 0.049) and SF-36-Mental Health (r = 0.531, p = 0.0006) and were negatively correlated with HAQ-Reach (r = -0.328, p = 0.044) and HAQ-Grip Strength (r = -0.331, p = 0.042). A negative correlation with NC-diffuse devascularization (p = 0.029) and NC-avascular area (p = 0.033) was also observed. Conclusion: The present study provides novel evidence demonstrating that low levels of 25OHD have a negative impact in diffuse SSc QoL and further studies are needed to define whether vitamin D supplementation can improve health related QoL in these patients. The additional observation of a correlation with severe NC alterations suggests a possible role of 25OHD in the underlying SSc vascular involvement.","author":[{"dropping-particle":"","family":"Sampaio-Barros","given":"Marília M.","non-dropping-particle":"","parse-names":false,"suffix":""},{"dropping-particle":"","family":"Takayama","given":"Liliam","non-dropping-particle":"","parse-names":false,"suffix":""},{"dropping-particle":"","family":"Sampaio-Barros","given":"Percival D.","non-dropping-particle":"","parse-names":false,"suffix":""},{"dropping-particle":"","family":"Bonfá","given":"Eloísa","non-dropping-particle":"","parse-names":false,"suffix":""},{"dropping-particle":"","family":"Pereira","given":"Rosa Maria R.","non-dropping-particle":"","parse-names":false,"suffix":""}],"container-title":"Revista Brasileira de Reumatologia","id":"ITEM-2","issue":"4","issued":{"date-parts":[["2016"]]},"page":"337-344","publisher":"Elsevier Editora Ltda.","title":"Low vitamin D serum levels in diffuse systemic sclerosis: A correlation with worst quality of life and severe capillaroscopic findings","type":"article-journal","volume":"56"},"uris":["http://www.mendeley.com/documents/?uuid=3535021a-6070-4280-a6bb-110c8e67f3f3"]},{"id":"ITEM-3","itemData":{"DOI":"10.1007/s00296-011-2150-1","ISBN":"0029601121501","ISSN":"01728172","abstract":"In this case-control study, our first aim was to evaluate the bone mineral density (BMD) in women with systemic sclerosis (SSc) and its correlates. Secondarily, we aimed to evaluate 25-hydroxyvitamin D3 status and its relationships with disease parameters and BMD. Sixty patients with SSc and 60 ageand gender-matched controls were included in the absence of confounding factors that interfere with bone metabolism. Body mass index, menopausal status, familial history of osteoporosis and/or fractures; personal fracture history; exercise activity and laboratory parameters of bone metabolism were assessed in patients and controls. BMD was measured by using a dual-energy X-ray absorptiometry in lumbar spine (L1-L4) and femoral neck. The 25-hydroxyvitamin D3 was measured in a subgroup of 30 patients and in a subgroup of 30 matched controls. Systemic manifestations of SSc, biological inflammatory parameters, functional disability (scleroderma health assessment questionnaire (S-HAQ)) and immunological status of disease were collected in patients' group. The mean age of patients was 49.44 ± 13.07 years versus 49.55 ± 12.11 in controls. The mean disease duration was 9.63 ± 5.9 years. SSc patients had a significantly earlier age and longer duration of menopause than controls (P = 0.003). Phosphocalcic metabolism parameters were within normal ranges in both groups. BMD was significantly lower in SSc patients than in controls both in lumbar spine (-2.97 ± 0.25 in patients vs. 0.46 ± 0.11 in controls) and femoral neck (-1.93 ± 0.32 in patients vs. -0.81 ± 0.69 in controls) (P &lt; 0.01). Thirty-six (60%) patients versus 15 (25%) controls had osteoporosis and 19 (31.7%) patients versus 13 (21.7%) controls had osteopenia (P &lt; 0.01). In correlation analysis and in multiple regression models, there were significant correlations between BMD and longer duration of SSc, severe joint involvement (severe joint pain and erosive arthropathy), malabsorption syndrome and the positivity of anti-DNA topoisomerase I antibodies. Also, we found very low levels of vitamin D (10.88 ± 2.68 ng/ml) comparing to controls (57.41 ± 4.18 ng/ml) (P = 0.001). Vitamin D levels were correlated with the severity of joint pain, with immunological status and with BMD in lumbar spine and femoral neck (P &lt; 0.01). In our sample, we state the importance of decreased BMD in Moroccan women with SSc with a high frequency of osteoporosis comparing to healthy controls. Bone loss seems to be associated with prolong…","author":[{"dropping-particle":"","family":"Ibn Yacoub","given":"Yousra","non-dropping-particle":"","parse-names":false,"suffix":""},{"dropping-particle":"","family":"Amine","given":"Bouchra","non-dropping-particle":"","parse-names":false,"suffix":""},{"dropping-particle":"","family":"Laatiris","given":"Assia","non-dropping-particle":"","parse-names":false,"suffix":""},{"dropping-particle":"","family":"Wafki","given":"Fahd","non-dropping-particle":"","parse-names":false,"suffix":""},{"dropping-particle":"","family":"Znat","given":"Fatima","non-dropping-particle":"","parse-names":false,"suffix":""},{"dropping-particle":"","family":"Hajjaj-Hassouni","given":"Najia","non-dropping-particle":"","parse-names":false,"suffix":""}],"container-title":"Rheumatology International","id":"ITEM-3","issue":"10","issued":{"date-parts":[["2012"]]},"page":"3143-3148","title":"Bone density in Moroccan women with systemic scleroderma and its relationships with disease-related parameters and vitamin D status","type":"article-journal","volume":"32"},"uris":["http://www.mendeley.com/documents/?uuid=d31393b4-d1e2-46e7-a73e-37ff05d91e46"]},{"id":"ITEM-4","itemData":{"ISSN":"0392856X","PMID":"22935485","abstract":"Objective To study the bone mass in patients with scleroderma (SSc) from two different Spanish regions and to evaluate the prevalence of vitamin D deficiency and insufficiency in this population and its possible relation to bone mineral density (BMD). Methods Disease, bone mineral density related variables and vitamin D were collected from all patients. Statistical analysis was carried out using the SPSS 17 statistics software for Windows. A p&lt;0.05 was considered significant. Results A Z-score &lt;-1 was found in 21.9% of the control population and 43% of SSc patients. The prevalence of osteopenia/ osteoporosis was 50% in the control population and 77% in SSc (p&lt;0.0001). We did not find differences between the prevalence of low BMD in the south (79%) and in the north of Spain (76.3%); but patients from the north had lower levels of vitamin D (27.4±16.2 ng/dL vs. 20.7±11.0 ng/dl; p&lt;0.031). Low levels of vitamin D (&lt;30ng/ml) were found in 69 patients out of 90, ten of them with insufficiency (&lt;10ng/ml). Eighty-four point six percent of the patients with low levels of vitamin D (&lt;30ng/ml) had LBMD compared whith 66.7% of those with normal levels (p=0.073). Conclusions The prevalence of osteoporosis/osteopenia in Spanish patient with SSc is very high. Although there are a high prevelence of vitamin D deficiency, we could not demonstrate a relationship of vitamin D deficiency with low mineral density. © Clinical And Experimental Rheumatology 2012.","author":[{"dropping-particle":"","family":"Rios-Fernández","given":"R.","non-dropping-particle":"","parse-names":false,"suffix":""},{"dropping-particle":"","family":"Callejas-Rubio","given":"J. L.","non-dropping-particle":"","parse-names":false,"suffix":""},{"dropping-particle":"","family":"Fernández-Roldán","given":"C.","non-dropping-particle":"","parse-names":false,"suffix":""},{"dropping-particle":"","family":"Simeón-Aznar","given":"C. P.","non-dropping-particle":"","parse-names":false,"suffix":""},{"dropping-particle":"","family":"García-Hernández","given":"F.","non-dropping-particle":"","parse-names":false,"suffix":""},{"dropping-particle":"","family":"Castillo-Palma","given":"M. J.","non-dropping-particle":"","parse-names":false,"suffix":""},{"dropping-particle":"","family":"Fonollosa Pla","given":"V.","non-dropping-particle":"","parse-names":false,"suffix":""},{"dropping-particle":"","family":"Marín","given":"A. C.Barnosi","non-dropping-particle":"","parse-names":false,"suffix":""},{"dropping-particle":"","family":"González-Gay","given":"M. Á","non-dropping-particle":"","parse-names":false,"suffix":""},{"dropping-particle":"","family":"Ortego-Centeno","given":"N.","non-dropping-particle":"","parse-names":false,"suffix":""}],"container-title":"Clinical and Experimental Rheumatology","id":"ITEM-4","issue":"6","issued":{"date-parts":[["2012"]]},"page":"905-911","title":"Bone mass and vitamin D in patients with systemic sclerosis from two Spanish regions","type":"article-journal","volume":"30"},"uris":["http://www.mendeley.com/documents/?uuid=6bd40e39-109d-4c0e-aa9e-c795bc435fa5"]},{"id":"ITEM-5","itemData":{"DOI":"10.1007/s10067-016-3535-z","ISSN":"14349949","abstract":"Hypovitaminosis D is increasingly reported in autoimmune diseases. We investigated the 25-OH-vitamin D (25-OH-vitD) levels in systemic sclerosis (SSc) patients, in correlation with disease’s features. We measured the 25-OH-vitD serum levels in 140 consecutive patients (F/M 126/15; mean age 61 ± 15.1 years), 91 without (group A) and 49 with (group B) 25-OH-cholecalciferol supplementation. Patients of group A invariably showed low 25-OH-vitD levels (9.8 ± 4.1 ng/ml vs. 26 ± 8.1 ng/ml of group B); in particular, 88/91 (97%) patients showed vitamin D deficiency (&lt;20 ng/ml), with very low vitamin D levels (&lt;10 ng/ml) in 40 (44%) subjects. Only 15/49 (30.6%) patients of group B reached normal levels of 25-OH-vitD (≥30 ng/ml), whereas vitamin D deficiency persisted in 12/49 (24.5%) individuals. Parathormone levels inversely correlated with 25-OH-vitD (r = −0.3, p &lt; 0.0001). Of interest, hypovitaminosis D was statistically associated with autoimmune thyroiditis (p = 0.008), while calcinosis was more frequently observed in patients of group A (p = 0.057). Moreover, we found significantly higher percentage of serum anticentromere antibodies in group B patients with 25-OH-vitD level ≥30 ng/ml (8/15 vs. 6/34; p = 0.017). In literature, hypovitaminosis D is very frequent in SSc patients. An association with disease duration, calcinosis, or severity of pulmonary involvement was occasionally recognized. Hypovitaminosis D is very frequent in SSc and severe in a relevant percentage of patients; furthermore, less than one third of supplemented subjects reached normal levels of 25-OH-vitD. The evaluation of 25-OH-vitD levels should be included in the routine clinical work-up of SSc. The above findings expand previous observations and may stimulate further investigations.","author":[{"dropping-particle":"","family":"Giuggioli","given":"Dilia","non-dropping-particle":"","parse-names":false,"suffix":""},{"dropping-particle":"","family":"Colaci","given":"M.","non-dropping-particle":"","parse-names":false,"suffix":""},{"dropping-particle":"","family":"Cassone","given":"G.","non-dropping-particle":"","parse-names":false,"suffix":""},{"dropping-particle":"","family":"Fallahi","given":"P.","non-dropping-particle":"","parse-names":false,"suffix":""},{"dropping-particle":"","family":"Lumetti","given":"F.","non-dropping-particle":"","parse-names":false,"suffix":""},{"dropping-particle":"","family":"Spinella","given":"A.","non-dropping-particle":"","parse-names":false,"suffix":""},{"dropping-particle":"","family":"Campomori","given":"F.","non-dropping-particle":"","parse-names":false,"suffix":""},{"dropping-particle":"","family":"Manfredi","given":"A.","non-dropping-particle":"","parse-names":false,"suffix":""},{"dropping-particle":"","family":"Manzini","given":"C. U.","non-dropping-particle":"","parse-names":false,"suffix":""},{"dropping-particle":"","family":"Antonelli","given":"A.","non-dropping-particle":"","parse-names":false,"suffix":""},{"dropping-particle":"","family":"Ferri","given":"C.","non-dropping-particle":"","parse-names":false,"suffix":""}],"container-title":"Clinical Rheumatology","id":"ITEM-5","issue":"3","issued":{"date-parts":[["2017"]]},"page":"583-590","publisher":"Clinical Rheumatology","title":"Serum 25-OH vitamin D levels in systemic sclerosis: analysis of 140 patients and review of the literature","type":"article-journal","volume":"36"},"uris":["http://www.mendeley.com/documents/?uuid=b1aa2fb5-7c8e-4a1b-87e7-155964a355b0"]}],"mendeley":{"formattedCitation":"&lt;sup&gt;24,25,27,31,45&lt;/sup&gt;","plainTextFormattedCitation":"24,25,27,31,45","previouslyFormattedCitation":"&lt;sup&gt;24,25,27,31,45&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4,25,27,31,45</w:t>
            </w:r>
            <w:r w:rsidRPr="00614A14">
              <w:rPr>
                <w:rFonts w:ascii="Arial" w:hAnsi="Arial" w:cs="Arial"/>
                <w:color w:val="000000" w:themeColor="text1"/>
                <w:sz w:val="18"/>
                <w:szCs w:val="18"/>
              </w:rPr>
              <w:fldChar w:fldCharType="end"/>
            </w:r>
          </w:p>
          <w:p w14:paraId="46F8970E" w14:textId="77777777" w:rsidR="00614A14" w:rsidRPr="00614A14" w:rsidRDefault="00614A14" w:rsidP="00614A14">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Muscle weakness and atrophy associated with vitamin D deficiency.</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5152/eurjrheum.2015.0065","ISSN":"21479720","abstract":"OBJECTIVE: Vitamin D has pleiotropic effects including immunomodulatory, cardioprotective, and antifibrotic properties and is thus able to modulate the three main links in scleroderma pathogenesis. The aim of the study was to evaluate the level of vitamin D in patients with systemic sclerosis and to analyze the associations between the concentration of vitamin D and the features of systemic sclerosis. MATERIAL AND METHODS: Fifty-one consecutive patients were evaluated for visceral involvement, immunological profile, activity, severity scores, and quality of life. The vitamin D status was evaluated by measuring the 25hydroxy-hydroxyvitamin D serum levels. RESULTS: The mean vitamin D level was 17.06+/-9.13 ng/dL. Only 9.8% of the patients had optimal vitamin D levels; 66.66% of them had insufficient 25(OH)D levels, while 23.52% had deficient levels. No correlation was found between vitamin D concentration and age, sex, autoantibody profile, extent of skin involvement, or vitamin D supplementation. Vitamin D levels were correlated with the diffusing capacity of the lung for carbon monoxide (p=0.019, r=0.353), diastolic dysfunction (p=0.033, r=-0.318), digital contractures (p=0.036, r=-0.298), and muscle weakness (p=0.015, r=-0.377) and had a trend for negative correlation with pulmonary hypertension (p=0.053, r=-0.29). CONCLUSION: Low levels of vitamin D are very common in systemic sclerosis. Poor vitamin status seems to be related with a more aggressive disease with multivisceral and severe organ involvement, especially pulmonary and cardiac involvement.","author":[{"dropping-particle":"","family":"Groseanu","given":"Laura","non-dropping-particle":"","parse-names":false,"suffix":""},{"dropping-particle":"","family":"Bojinca","given":"Violeta","non-dropping-particle":"","parse-names":false,"suffix":""},{"dropping-particle":"","family":"Gudu","given":"Tania","non-dropping-particle":"","parse-names":false,"suffix":""},{"dropping-particle":"","family":"Saulescu","given":"Ioana","non-dropping-particle":"","parse-names":false,"suffix":""},{"dropping-particle":"","family":"Predeteanu","given":"Denisa","non-dropping-particle":"","parse-names":false,"suffix":""},{"dropping-particle":"","family":"Balanescu","given":"Andra","non-dropping-particle":"","parse-names":false,"suffix":""},{"dropping-particle":"","family":"Berghea","given":"Florian","non-dropping-particle":"","parse-names":false,"suffix":""},{"dropping-particle":"","family":"Opris","given":"Daniela","non-dropping-particle":"","parse-names":false,"suffix":""},{"dropping-particle":"","family":"Borangiu","given":"Andreea","non-dropping-particle":"","parse-names":false,"suffix":""},{"dropping-particle":"","family":"Constantinescu","given":"Cosmin","non-dropping-particle":"","parse-names":false,"suffix":""},{"dropping-particle":"","family":"Negru","given":"Magda","non-dropping-particle":"","parse-names":false,"suffix":""},{"dropping-particle":"","family":"Ionescu","given":"Ruxandra","non-dropping-particle":"","parse-names":false,"suffix":""}],"container-title":"European Journal of Rheumatology","id":"ITEM-1","issue":"2","issued":{"date-parts":[["2016"]]},"page":"50-55","title":"Low vitamin D status in systemic sclerosis and the impact on disease phenotype","type":"article-journal","volume":"3"},"uris":["http://www.mendeley.com/documents/?uuid=81dee3d1-2654-406f-bf7b-7c78559dda4e"]}],"mendeley":{"formattedCitation":"&lt;sup&gt;39&lt;/sup&gt;","plainTextFormattedCitation":"39","previouslyFormattedCitation":"&lt;sup&gt;39&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9</w:t>
            </w:r>
            <w:r w:rsidRPr="00614A14">
              <w:rPr>
                <w:rFonts w:ascii="Arial" w:hAnsi="Arial" w:cs="Arial"/>
                <w:color w:val="000000" w:themeColor="text1"/>
                <w:sz w:val="18"/>
                <w:szCs w:val="18"/>
              </w:rPr>
              <w:fldChar w:fldCharType="end"/>
            </w:r>
          </w:p>
          <w:p w14:paraId="49C7C35C" w14:textId="77777777" w:rsidR="00614A14" w:rsidRPr="00614A14" w:rsidRDefault="00614A14" w:rsidP="00614A14">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No significant correlation found between reduced vitamin D levels and presence of acro-osteolysis (AO).</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899/jrheum.081287","ISSN":"0315162X","abstract":"Objective. To investigate 25-OH vitamin D concentrations in 2 independent systemic sclerosis (SSc) populations from France and Italy. Methods. We studied 156 consecutive SSc patients comparable for demographic characteristics: 90 from Northern France and 66 from Southern Italy. 25-OH vitamin D, intact parathyroid hormone, and serum total calcium and phosphorus were measured in all patients. Vitamin D concentrations &lt; 30 ng/ml were considered insufficiency, while values &lt; 10 ng/ml were classified as deficiency. Results. Vitamin D insufficiency and deficiency rates were very high and comparable between the 2 populations: 74/90 (82%) versus 57/66 (86%) for insufficiency and 29/90 (32%) versus 15/66 (23%) for deficiency, respectively, in the French and Italian patients. They were not influenced by vitamin D supplementation, which was not statistically different in the 2 groups. In the combined populations, a significant negative correlation was found between low vitamin D levels and European Disease Activity Score (p = 0.04, r = -0.17) and an even more significant correlation was found with acute-phase reactants (p = 0.004, r = -0.23 for erythrocyte sedimentation rate), and low levels of vitamin D were associated with the systolic pulmonary artery pressure (sPAP) estimated by echocardiography (p = 0.004). In multivariate analysis, vitamin D deficiency was associated with sPAP (p = 0.02). Conclusion. Vitamin D deficiency was very common in the 2 SSc populations, independent of geographic origin and vitamin D supplementation. This suggests that common vitamin D supplementation does not correct the deficiency in SSc patients, and that a higher dose is probably needed, especially in those with high inflammatory activity or severe disease. The Journal of Rheumatology Copyright © 2009. All rights reserved.","author":[{"dropping-particle":"","family":"Vacca","given":"Alessandra","non-dropping-particle":"","parse-names":false,"suffix":""},{"dropping-particle":"","family":"Cormier","given":"Catherine","non-dropping-particle":"","parse-names":false,"suffix":""},{"dropping-particle":"","family":"Piras","given":"Martina","non-dropping-particle":"","parse-names":false,"suffix":""},{"dropping-particle":"","family":"Mathieu","given":"Alessandro","non-dropping-particle":"","parse-names":false,"suffix":""},{"dropping-particle":"","family":"Kahan","given":"Andre","non-dropping-particle":"","parse-names":false,"suffix":""},{"dropping-particle":"","family":"Allanore","given":"Yannick","non-dropping-particle":"","parse-names":false,"suffix":""}],"container-title":"Journal of Rheumatology","id":"ITEM-1","issue":"9","issued":{"date-parts":[["2009"]]},"page":"1924-1929","title":"Vitamin D deficiency and insufficiency in 2 independent cohorts of patients with systemic sclerosis","type":"article-journal","volume":"36"},"uris":["http://www.mendeley.com/documents/?uuid=7a9bb869-4e9b-41e2-8ebb-6f8d676b5ecd"]},{"id":"ITEM-2","itemData":{"DOI":"10.3899/jrheum.090439","abstract":"To the Editor:We read with interest the articles by Dr. Braun-Moscovici, et al1 and Vacca, et al2 reporting a strikingly high prevalence of 25-hydroxyvitamin D (25OHD) deficiency in patients with systemic sclerosis (SSc). Their remarkable findings confirm the results of our work, to our knowledge the first controlled study to demonstrate an increased prevalence of hypovitaminosis D in SSc3. The renewed interest in vitamin D in autoimmune diseases gives us the opportunity to show previously unpublished data and make some observations about this issue.Our study comprised 60 patients and 60 matched controls3. 25OHD levels were lower in patients than in controls [median 23 ng/ml (range 3–92) and 39 ng/ml (14–138), respectively; p &amp;amp;lt; 0.001] even after matching for season of sampling. Thirty-eight patients had 25OHD levels below 30 ng/ml; 4 patients fell in the severe deficit range (&amp;amp;lt; 10 ng/ml), 17 in the insufficiency range (≥ 10 and &amp;amp;lt; 20 ng/ml), and 17 in the mild hypovitaminosis range (≥ 20 and &amp;amp;lt; … Address correspondence to Dr. Calzolari; E-mail: gilberto983{at}gmail.com","author":[{"dropping-particle":"","family":"CALZOLARI","given":"GILBERTO","non-dropping-particle":"","parse-names":false,"suffix":""},{"dropping-particle":"","family":"DATA","given":"VALERIA","non-dropping-particle":"","parse-names":false,"suffix":""},{"dropping-particle":"","family":"CARIGNOLA","given":"RENATO","non-dropping-particle":"","parse-names":false,"suffix":""},{"dropping-particle":"","family":"ANGELI","given":"ALBERTO","non-dropping-particle":"","parse-names":false,"suffix":""}],"container-title":"The Journal of Rheumatology","id":"ITEM-2","issue":"12","issued":{"date-parts":[["2009","12","1"]]},"page":"2844 LP  - 2844","title":"Hypovitaminosis D in Systemic Sclerosis","type":"article-journal","volume":"36"},"uris":["http://www.mendeley.com/documents/?uuid=74512534-7560-4d46-a6aa-ee13836df2a3"]},{"id":"ITEM-3","itemData":{"DOI":"10.3899/jrheum.071171","ISSN":"0315162X","abstract":"Objective. Sclerodactyly with acroosteolysis (AO) and calcinosis are prominent features of systemic sclerosis (SSc), but the pathogenesis of these findings is poorly understood. Vitamin D and parathyroid hormone (PTH) have a crucial role in bone metabolism and resorption and may affect AO and calcinosis. We assessed vitamin D and PTH in patients with SSc. Methods. Medical records of 134 consecutive patients with SSc (American College of Rheumatology criteria) followed at the rheumatology department during the years 2003-2006 were reviewed for clinical assessment, laboratory evaluation [including 25(OH) vitamin D, calcium, phosphorus, alkaline phosphatase, PTH, creatinine, and albumin]; imaging data confirming AO and/or calcinosis. Patients followed routinely at least once a year were included (81 patients). Of these, 60 patients' medical records were found to have complete, relevant clinical, laboratory, and radiographic imaging. Results. Thirteen patients had diffuse disease and 47 limited disease - 51 women and 9 men, 44 Jews and 16 Arabs; mean age 55 ± 14 years; disease duration 8 ± 6 years. AO with or without calcinosis was observed in 42 patients (70%). Vitamin D deficiency was found in 46% of patients (16 out of 44 Jewish patients, 10 out of 16 Arab patients). PTH was elevated in 21.7% of patients. Significant correlations were observed between acroosteolysis and PTH (p = 0.015), calcinosis (p = 0.009), and disease duration (p = 0.008), and between PTH and vitamin D levels (p = 0.01). All patients had normal serum concentrations of calcium, phosphorus, magnesium, and albumin, and liver and kidney functions. Conclusion. In this group of Mediterranean patients with SSc, the incidence of vitamin D deficiency and secondary hyperparathyroidism was surprisingly high. This finding correlated with the occurrence of AO and calcinosis. Low levels of vitamin D may reflect silent malabsorption and might be a risk factor for secondary hyperparathyroidism and bone resorption. Traditional dress habits and low exposure to sun may contribute to vitamin D deficiency in an Arab population but do not explain all the findings. The pathogenesis of these findings needs to be corroborated in other SSc populations. The Journal of Rheumatology Copyright © 2008. All rights reserved.","author":[{"dropping-particle":"","family":"Braun-Moscovici","given":"Yolanda","non-dropping-particle":"","parse-names":false,"suffix":""},{"dropping-particle":"","family":"Furst","given":"Daniel E.","non-dropping-particle":"","parse-names":false,"suffix":""},{"dropping-particle":"","family":"Markovits","given":"Doron","non-dropping-particle":"","parse-names":false,"suffix":""},{"dropping-particle":"","family":"Rozin","given":"Alexander","non-dropping-particle":"","parse-names":false,"suffix":""},{"dropping-particle":"","family":"Clements","given":"Philip J.","non-dropping-particle":"","parse-names":false,"suffix":""},{"dropping-particle":"","family":"Nahir","given":"Abraham Menahem","non-dropping-particle":"","parse-names":false,"suffix":""},{"dropping-particle":"","family":"Balbir-Gurman","given":"Alexandra","non-dropping-particle":"","parse-names":false,"suffix":""}],"container-title":"Journal of Rheumatology","id":"ITEM-3","issue":"11","issued":{"date-parts":[["2008"]]},"page":"2201-2205","title":"Vitamin D, parathyroid hormone, and acroosteolysis in systemic sclerosis","type":"article-journal","volume":"35"},"uris":["http://www.mendeley.com/documents/?uuid=de74b0ca-d723-438e-ba9f-3a5ad6488f60"]},{"id":"ITEM-4","itemData":{"DOI":"10.5152/eurjrheum.2015.0065","ISSN":"21479720","abstract":"OBJECTIVE: Vitamin D has pleiotropic effects including immunomodulatory, cardioprotective, and antifibrotic properties and is thus able to modulate the three main links in scleroderma pathogenesis. The aim of the study was to evaluate the level of vitamin D in patients with systemic sclerosis and to analyze the associations between the concentration of vitamin D and the features of systemic sclerosis. MATERIAL AND METHODS: Fifty-one consecutive patients were evaluated for visceral involvement, immunological profile, activity, severity scores, and quality of life. The vitamin D status was evaluated by measuring the 25hydroxy-hydroxyvitamin D serum levels. RESULTS: The mean vitamin D level was 17.06+/-9.13 ng/dL. Only 9.8% of the patients had optimal vitamin D levels; 66.66% of them had insufficient 25(OH)D levels, while 23.52% had deficient levels. No correlation was found between vitamin D concentration and age, sex, autoantibody profile, extent of skin involvement, or vitamin D supplementation. Vitamin D levels were correlated with the diffusing capacity of the lung for carbon monoxide (p=0.019, r=0.353), diastolic dysfunction (p=0.033, r=-0.318), digital contractures (p=0.036, r=-0.298), and muscle weakness (p=0.015, r=-0.377) and had a trend for negative correlation with pulmonary hypertension (p=0.053, r=-0.29). CONCLUSION: Low levels of vitamin D are very common in systemic sclerosis. Poor vitamin status seems to be related with a more aggressive disease with multivisceral and severe organ involvement, especially pulmonary and cardiac involvement.","author":[{"dropping-particle":"","family":"Groseanu","given":"Laura","non-dropping-particle":"","parse-names":false,"suffix":""},{"dropping-particle":"","family":"Bojinca","given":"Violeta","non-dropping-particle":"","parse-names":false,"suffix":""},{"dropping-particle":"","family":"Gudu","given":"Tania","non-dropping-particle":"","parse-names":false,"suffix":""},{"dropping-particle":"","family":"Saulescu","given":"Ioana","non-dropping-particle":"","parse-names":false,"suffix":""},{"dropping-particle":"","family":"Predeteanu","given":"Denisa","non-dropping-particle":"","parse-names":false,"suffix":""},{"dropping-particle":"","family":"Balanescu","given":"Andra","non-dropping-particle":"","parse-names":false,"suffix":""},{"dropping-particle":"","family":"Berghea","given":"Florian","non-dropping-particle":"","parse-names":false,"suffix":""},{"dropping-particle":"","family":"Opris","given":"Daniela","non-dropping-particle":"","parse-names":false,"suffix":""},{"dropping-particle":"","family":"Borangiu","given":"Andreea","non-dropping-particle":"","parse-names":false,"suffix":""},{"dropping-particle":"","family":"Constantinescu","given":"Cosmin","non-dropping-particle":"","parse-names":false,"suffix":""},{"dropping-particle":"","family":"Negru","given":"Magda","non-dropping-particle":"","parse-names":false,"suffix":""},{"dropping-particle":"","family":"Ionescu","given":"Ruxandra","non-dropping-particle":"","parse-names":false,"suffix":""}],"container-title":"European Journal of Rheumatology","id":"ITEM-4","issue":"2","issued":{"date-parts":[["2016"]]},"page":"50-55","title":"Low vitamin D status in systemic sclerosis and the impact on disease phenotype","type":"article-journal","volume":"3"},"uris":["http://www.mendeley.com/documents/?uuid=81dee3d1-2654-406f-bf7b-7c78559dda4e"]}],"mendeley":{"formattedCitation":"&lt;sup&gt;28,30,38,39&lt;/sup&gt;","plainTextFormattedCitation":"28,30,38,39","previouslyFormattedCitation":"&lt;sup&gt;28,30,38,39&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8,30,38,39</w:t>
            </w:r>
            <w:r w:rsidRPr="00614A14">
              <w:rPr>
                <w:rFonts w:ascii="Arial" w:hAnsi="Arial" w:cs="Arial"/>
                <w:color w:val="000000" w:themeColor="text1"/>
                <w:sz w:val="18"/>
                <w:szCs w:val="18"/>
              </w:rPr>
              <w:fldChar w:fldCharType="end"/>
            </w:r>
          </w:p>
          <w:p w14:paraId="0F9E8102" w14:textId="77777777" w:rsidR="00614A14" w:rsidRPr="00614A14" w:rsidRDefault="00614A14" w:rsidP="00614A14">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No significance was found between lower vitamin D and presence of synoviti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5152/eurjrheum.2015.0065","ISSN":"21479720","abstract":"OBJECTIVE: Vitamin D has pleiotropic effects including immunomodulatory, cardioprotective, and antifibrotic properties and is thus able to modulate the three main links in scleroderma pathogenesis. The aim of the study was to evaluate the level of vitamin D in patients with systemic sclerosis and to analyze the associations between the concentration of vitamin D and the features of systemic sclerosis. MATERIAL AND METHODS: Fifty-one consecutive patients were evaluated for visceral involvement, immunological profile, activity, severity scores, and quality of life. The vitamin D status was evaluated by measuring the 25hydroxy-hydroxyvitamin D serum levels. RESULTS: The mean vitamin D level was 17.06+/-9.13 ng/dL. Only 9.8% of the patients had optimal vitamin D levels; 66.66% of them had insufficient 25(OH)D levels, while 23.52% had deficient levels. No correlation was found between vitamin D concentration and age, sex, autoantibody profile, extent of skin involvement, or vitamin D supplementation. Vitamin D levels were correlated with the diffusing capacity of the lung for carbon monoxide (p=0.019, r=0.353), diastolic dysfunction (p=0.033, r=-0.318), digital contractures (p=0.036, r=-0.298), and muscle weakness (p=0.015, r=-0.377) and had a trend for negative correlation with pulmonary hypertension (p=0.053, r=-0.29). CONCLUSION: Low levels of vitamin D are very common in systemic sclerosis. Poor vitamin status seems to be related with a more aggressive disease with multivisceral and severe organ involvement, especially pulmonary and cardiac involvement.","author":[{"dropping-particle":"","family":"Groseanu","given":"Laura","non-dropping-particle":"","parse-names":false,"suffix":""},{"dropping-particle":"","family":"Bojinca","given":"Violeta","non-dropping-particle":"","parse-names":false,"suffix":""},{"dropping-particle":"","family":"Gudu","given":"Tania","non-dropping-particle":"","parse-names":false,"suffix":""},{"dropping-particle":"","family":"Saulescu","given":"Ioana","non-dropping-particle":"","parse-names":false,"suffix":""},{"dropping-particle":"","family":"Predeteanu","given":"Denisa","non-dropping-particle":"","parse-names":false,"suffix":""},{"dropping-particle":"","family":"Balanescu","given":"Andra","non-dropping-particle":"","parse-names":false,"suffix":""},{"dropping-particle":"","family":"Berghea","given":"Florian","non-dropping-particle":"","parse-names":false,"suffix":""},{"dropping-particle":"","family":"Opris","given":"Daniela","non-dropping-particle":"","parse-names":false,"suffix":""},{"dropping-particle":"","family":"Borangiu","given":"Andreea","non-dropping-particle":"","parse-names":false,"suffix":""},{"dropping-particle":"","family":"Constantinescu","given":"Cosmin","non-dropping-particle":"","parse-names":false,"suffix":""},{"dropping-particle":"","family":"Negru","given":"Magda","non-dropping-particle":"","parse-names":false,"suffix":""},{"dropping-particle":"","family":"Ionescu","given":"Ruxandra","non-dropping-particle":"","parse-names":false,"suffix":""}],"container-title":"European Journal of Rheumatology","id":"ITEM-1","issue":"2","issued":{"date-parts":[["2016"]]},"page":"50-55","title":"Low vitamin D status in systemic sclerosis and the impact on disease phenotype","type":"article-journal","volume":"3"},"uris":["http://www.mendeley.com/documents/?uuid=81dee3d1-2654-406f-bf7b-7c78559dda4e"]}],"mendeley":{"formattedCitation":"&lt;sup&gt;39&lt;/sup&gt;","plainTextFormattedCitation":"39","previouslyFormattedCitation":"&lt;sup&gt;39&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9</w:t>
            </w:r>
            <w:r w:rsidRPr="00614A14">
              <w:rPr>
                <w:rFonts w:ascii="Arial" w:hAnsi="Arial" w:cs="Arial"/>
                <w:color w:val="000000" w:themeColor="text1"/>
                <w:sz w:val="18"/>
                <w:szCs w:val="18"/>
              </w:rPr>
              <w:fldChar w:fldCharType="end"/>
            </w:r>
          </w:p>
          <w:p w14:paraId="4EC7E25F" w14:textId="77777777" w:rsidR="00614A14" w:rsidRPr="00614A14" w:rsidRDefault="00614A14" w:rsidP="00614A14">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Zhang et al.</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11/1756-185X.12794","ISSN":"1756185X","abstract":"Aim: Several autoimmune diseases have been associated with reduced vitamin D levels. However, the serum level of vitamin D in Chinese systemic sclerosis (SSc) patients have not been reported. The aim of this study was to evaluate the serum levels of vitamin D in Chinese SSc patients and analyze the association between vitamin D and SSc. Methods: 25-hydroxy vitamin D 125I RIA kit was applied to evaluate the serum levels of vitamin D in 60 SSc patients and 60 healthy controls from Anhui Provincial Hospital, China. The data of epidemiological and clinical characteristics of SSc patients were also collected. Results: The serum levels of vitamin D were significantly lower in SSc patients than that in healthy controls (26.51 ± 6.27 vs. 36.29 ± 14.24 ng/mL, P &lt; 0.001). The ratio of pulmonary involvement in vitamin D insufficiency patients was higher than that in normal vitamin D patients, but the difference missed statistical significance. The differences in other aspects were not statistically significant in the two groups. Conclusion: Serum levels of vitamin D in patients with SSc were lower than that in healthy controls. Further studies are needed to determine whether vitamin D supplement could provide some positive effects.","author":[{"dropping-particle":"","family":"Zhang","given":"Li","non-dropping-particle":"","parse-names":false,"suffix":""},{"dropping-particle":"","family":"Duan","given":"Yu","non-dropping-particle":"","parse-names":false,"suffix":""},{"dropping-particle":"","family":"Zhang","given":"Tian Ping","non-dropping-particle":"","parse-names":false,"suffix":""},{"dropping-particle":"","family":"Huang","given":"Xiao Lei","non-dropping-particle":"","parse-names":false,"suffix":""},{"dropping-particle":"","family":"Li","given":"Bao Zhu","non-dropping-particle":"","parse-names":false,"suffix":""},{"dropping-particle":"","family":"Ye","given":"Dong Qing","non-dropping-particle":"","parse-names":false,"suffix":""},{"dropping-particle":"","family":"Wang","given":"Jing","non-dropping-particle":"","parse-names":false,"suffix":""}],"container-title":"International Journal of Rheumatic Diseases","id":"ITEM-1","issue":"8","issued":{"date-parts":[["2017"]]},"page":"1002-1008","title":"Association between the serum level of vitamin D and systemic sclerosis in a Chinese population: a case control study","type":"article-journal","volume":"20"},"uris":["http://www.mendeley.com/documents/?uuid=6db27d25-afc4-40a2-8070-840b7835d7e2"]}],"mendeley":{"formattedCitation":"&lt;sup&gt;35&lt;/sup&gt;","plainTextFormattedCitation":"35","previouslyFormattedCitation":"&lt;sup&gt;35&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5</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found no differences in first symptoms, including the presence of joint involvement (not explicitly defined) between patients with insufficient and normal vitamin D levels</w:t>
            </w:r>
          </w:p>
          <w:p w14:paraId="65443CA3" w14:textId="77777777" w:rsidR="00614A14" w:rsidRPr="00614A14" w:rsidRDefault="00614A14" w:rsidP="00614A14">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Yacoub et al.</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00296-011-2150-1","ISBN":"0029601121501","ISSN":"01728172","abstract":"In this case-control study, our first aim was to evaluate the bone mineral density (BMD) in women with systemic sclerosis (SSc) and its correlates. Secondarily, we aimed to evaluate 25-hydroxyvitamin D3 status and its relationships with disease parameters and BMD. Sixty patients with SSc and 60 ageand gender-matched controls were included in the absence of confounding factors that interfere with bone metabolism. Body mass index, menopausal status, familial history of osteoporosis and/or fractures; personal fracture history; exercise activity and laboratory parameters of bone metabolism were assessed in patients and controls. BMD was measured by using a dual-energy X-ray absorptiometry in lumbar spine (L1-L4) and femoral neck. The 25-hydroxyvitamin D3 was measured in a subgroup of 30 patients and in a subgroup of 30 matched controls. Systemic manifestations of SSc, biological inflammatory parameters, functional disability (scleroderma health assessment questionnaire (S-HAQ)) and immunological status of disease were collected in patients' group. The mean age of patients was 49.44 ± 13.07 years versus 49.55 ± 12.11 in controls. The mean disease duration was 9.63 ± 5.9 years. SSc patients had a significantly earlier age and longer duration of menopause than controls (P = 0.003). Phosphocalcic metabolism parameters were within normal ranges in both groups. BMD was significantly lower in SSc patients than in controls both in lumbar spine (-2.97 ± 0.25 in patients vs. 0.46 ± 0.11 in controls) and femoral neck (-1.93 ± 0.32 in patients vs. -0.81 ± 0.69 in controls) (P &lt; 0.01). Thirty-six (60%) patients versus 15 (25%) controls had osteoporosis and 19 (31.7%) patients versus 13 (21.7%) controls had osteopenia (P &lt; 0.01). In correlation analysis and in multiple regression models, there were significant correlations between BMD and longer duration of SSc, severe joint involvement (severe joint pain and erosive arthropathy), malabsorption syndrome and the positivity of anti-DNA topoisomerase I antibodies. Also, we found very low levels of vitamin D (10.88 ± 2.68 ng/ml) comparing to controls (57.41 ± 4.18 ng/ml) (P = 0.001). Vitamin D levels were correlated with the severity of joint pain, with immunological status and with BMD in lumbar spine and femoral neck (P &lt; 0.01). In our sample, we state the importance of decreased BMD in Moroccan women with SSc with a high frequency of osteoporosis comparing to healthy controls. Bone loss seems to be associated with prolong…","author":[{"dropping-particle":"","family":"Ibn Yacoub","given":"Yousra","non-dropping-particle":"","parse-names":false,"suffix":""},{"dropping-particle":"","family":"Amine","given":"Bouchra","non-dropping-particle":"","parse-names":false,"suffix":""},{"dropping-particle":"","family":"Laatiris","given":"Assia","non-dropping-particle":"","parse-names":false,"suffix":""},{"dropping-particle":"","family":"Wafki","given":"Fahd","non-dropping-particle":"","parse-names":false,"suffix":""},{"dropping-particle":"","family":"Znat","given":"Fatima","non-dropping-particle":"","parse-names":false,"suffix":""},{"dropping-particle":"","family":"Hajjaj-Hassouni","given":"Najia","non-dropping-particle":"","parse-names":false,"suffix":""}],"container-title":"Rheumatology International","id":"ITEM-1","issue":"10","issued":{"date-parts":[["2012"]]},"page":"3143-3148","title":"Bone density in Moroccan women with systemic scleroderma and its relationships with disease-related parameters and vitamin D status","type":"article-journal","volume":"32"},"uris":["http://www.mendeley.com/documents/?uuid=d31393b4-d1e2-46e7-a73e-37ff05d91e46"]}],"mendeley":{"formattedCitation":"&lt;sup&gt;45&lt;/sup&gt;","plainTextFormattedCitation":"45","previouslyFormattedCitation":"&lt;sup&gt;45&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45</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found that reduced vitamin D levels correlated with severe joint involvement (defined as number of </w:t>
            </w:r>
            <w:r w:rsidRPr="00614A14">
              <w:rPr>
                <w:rFonts w:ascii="Arial" w:hAnsi="Arial" w:cs="Arial"/>
                <w:color w:val="000000" w:themeColor="text1"/>
                <w:sz w:val="18"/>
                <w:szCs w:val="18"/>
                <w:shd w:val="clear" w:color="auto" w:fill="FCFCFC"/>
              </w:rPr>
              <w:t>swollen joints, severity of pain, morning stiffness, and/or erosive arthropathy)</w:t>
            </w:r>
            <w:r w:rsidRPr="00614A14">
              <w:rPr>
                <w:rFonts w:ascii="Arial" w:hAnsi="Arial" w:cs="Arial"/>
                <w:color w:val="000000" w:themeColor="text1"/>
                <w:sz w:val="18"/>
                <w:szCs w:val="18"/>
              </w:rPr>
              <w:t>.</w:t>
            </w:r>
          </w:p>
        </w:tc>
        <w:tc>
          <w:tcPr>
            <w:tcW w:w="1800" w:type="dxa"/>
            <w:noWrap/>
            <w:hideMark/>
          </w:tcPr>
          <w:p w14:paraId="05D72929"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1576" w:type="dxa"/>
          </w:tcPr>
          <w:p w14:paraId="2A52CB9C"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934" w:type="dxa"/>
            <w:noWrap/>
            <w:hideMark/>
          </w:tcPr>
          <w:p w14:paraId="4559DE9D"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 xml:space="preserve">Greater prevalence of AO found in </w:t>
            </w:r>
            <w:proofErr w:type="spellStart"/>
            <w:r w:rsidRPr="00614A14">
              <w:rPr>
                <w:rFonts w:ascii="Arial" w:hAnsi="Arial" w:cs="Arial"/>
                <w:color w:val="000000" w:themeColor="text1"/>
                <w:sz w:val="18"/>
                <w:szCs w:val="18"/>
              </w:rPr>
              <w:t>SSc</w:t>
            </w:r>
            <w:proofErr w:type="spellEnd"/>
            <w:r w:rsidRPr="00614A14">
              <w:rPr>
                <w:rFonts w:ascii="Arial" w:hAnsi="Arial" w:cs="Arial"/>
                <w:color w:val="000000" w:themeColor="text1"/>
                <w:sz w:val="18"/>
                <w:szCs w:val="18"/>
              </w:rPr>
              <w:t xml:space="preserve"> patients with elevated plasma </w:t>
            </w:r>
            <w:proofErr w:type="spellStart"/>
            <w:r w:rsidRPr="00614A14">
              <w:rPr>
                <w:rFonts w:ascii="Arial" w:hAnsi="Arial" w:cs="Arial"/>
                <w:color w:val="000000" w:themeColor="text1"/>
                <w:sz w:val="18"/>
                <w:szCs w:val="18"/>
              </w:rPr>
              <w:t>Hcy</w:t>
            </w:r>
            <w:proofErr w:type="spellEnd"/>
            <w:r w:rsidRPr="00614A14">
              <w:rPr>
                <w:rFonts w:ascii="Arial" w:hAnsi="Arial" w:cs="Arial"/>
                <w:color w:val="000000" w:themeColor="text1"/>
                <w:sz w:val="18"/>
                <w:szCs w:val="18"/>
              </w:rPr>
              <w:t>, compared to patients without it.</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111/1346-8138.12642","ISSN":"0385-2407","abstract":"Abstract Homocysteine is a sulfhydryl-containing amino acid that is derived from dietary methionine, and there has been increasing evidence that elevated plasma homocysteine levels are associated with increased risk of cardiovascular diseases, including carotid, coronary and peripheral arterial disease (PAD). The association of plasma homocysteine levels with peripheral vascular involvements, such as Raynaud phenomenon (RP), digital ulcers (DU) in systemic sclerosis (SSc) patients has not been well studied. The objective of this study was to examine plasma homocysteine levels and their clinical associations in patients with SSc. Plasma homocysteine levels in 151 Japanese patients with SSc and 20 healthy controls were examined. No significant differences were observed in plasma homocysteine levels between SSc patients and healthy individuals. Demographic and clinical features of the SSc patients revealed that severe skin sclerosis, anti-topoisomerase I antibody positivity, complications of DU, acro-osteolysis (AO) and interstitial lung disease (ILD) were significantly more prevalent among the patients with elevated plasma homocysteine levels. The plasma homocysteine levels were positively correlated with modified Rodnan total skin score. The plasma homocysteine levels in the SSc patients with DU, AO and ILD were significantly higher than those in the SSc without DU, AO and ILD, respectively. Plasma homocysteine levels did not correlate with either the mean or max intima-media thickness (IMT) or plaque score, suggesting that plasma homocysteine levels might not be associated with carotid artery atherosclerosis in SSc patients. The measurement of plasma homocysteine levels in SSc patients might be useful for the risk stratifications of severe skin sclerosis, DU and AO.","author":[{"dropping-particle":"","family":"Motegi","given":"Sei-ichiro","non-dropping-particle":"","parse-names":false,"suffix":""},{"dropping-particle":"","family":"Toki","given":"Sayaka","non-dropping-particle":"","parse-names":false,"suffix":""},{"dropping-particle":"","family":"Yamada","given":"Kazuya","non-dropping-particle":"","parse-names":false,"suffix":""},{"dropping-particle":"","family":"Uchiyama","given":"Akihiko","non-dropping-particle":"","parse-names":false,"suffix":""},{"dropping-particle":"","family":"Ishikawa","given":"Osamu","non-dropping-particle":"","parse-names":false,"suffix":""}],"container-title":"The Journal of Dermatology","id":"ITEM-1","issue":"11","issued":{"date-parts":[["2014","11","1"]]},"note":"doi: 10.1111/1346-8138.12642","page":"986-991","publisher":"John Wiley &amp; Sons, Ltd","title":"Elevated plasma homocysteine level is possibly associated with skin sclerosis in a series of Japanese patients with systemic sclerosis","type":"article-journal","volume":"41"},"uris":["http://www.mendeley.com/documents/?uuid=b4a2c5d5-97d7-4ead-8873-5e9baef8e95c"]}],"mendeley":{"formattedCitation":"&lt;sup&gt;64&lt;/sup&gt;","plainTextFormattedCitation":"64","previouslyFormattedCitation":"&lt;sup&gt;64&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64</w:t>
            </w:r>
            <w:r w:rsidRPr="00614A14">
              <w:rPr>
                <w:rFonts w:ascii="Arial" w:hAnsi="Arial" w:cs="Arial"/>
                <w:color w:val="000000" w:themeColor="text1"/>
                <w:sz w:val="18"/>
                <w:szCs w:val="18"/>
              </w:rPr>
              <w:fldChar w:fldCharType="end"/>
            </w:r>
          </w:p>
        </w:tc>
        <w:tc>
          <w:tcPr>
            <w:tcW w:w="2520" w:type="dxa"/>
            <w:noWrap/>
            <w:hideMark/>
          </w:tcPr>
          <w:p w14:paraId="23BDF6B1"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c>
          <w:tcPr>
            <w:tcW w:w="2700" w:type="dxa"/>
            <w:noWrap/>
            <w:hideMark/>
          </w:tcPr>
          <w:p w14:paraId="49ADACFB" w14:textId="77777777" w:rsidR="00614A14" w:rsidRPr="00614A14" w:rsidRDefault="00614A14" w:rsidP="008E14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sz w:val="18"/>
                <w:szCs w:val="18"/>
              </w:rPr>
              <w:t> </w:t>
            </w:r>
          </w:p>
        </w:tc>
      </w:tr>
      <w:tr w:rsidR="00614A14" w:rsidRPr="00614A14" w14:paraId="0DDDC050" w14:textId="77777777" w:rsidTr="008E1445">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615" w:type="dxa"/>
            <w:noWrap/>
          </w:tcPr>
          <w:p w14:paraId="607EB22D" w14:textId="77777777" w:rsidR="00614A14" w:rsidRPr="00614A14" w:rsidRDefault="00614A14" w:rsidP="008E1445">
            <w:pPr>
              <w:rPr>
                <w:rFonts w:ascii="Arial" w:hAnsi="Arial" w:cs="Arial"/>
                <w:b w:val="0"/>
                <w:bCs w:val="0"/>
                <w:color w:val="000000"/>
                <w:sz w:val="18"/>
                <w:szCs w:val="18"/>
              </w:rPr>
            </w:pPr>
            <w:r w:rsidRPr="00614A14">
              <w:rPr>
                <w:rFonts w:ascii="Arial" w:hAnsi="Arial" w:cs="Arial"/>
                <w:color w:val="000000"/>
                <w:sz w:val="18"/>
                <w:szCs w:val="18"/>
              </w:rPr>
              <w:t>Miscellaneous</w:t>
            </w:r>
          </w:p>
        </w:tc>
        <w:tc>
          <w:tcPr>
            <w:tcW w:w="2430" w:type="dxa"/>
            <w:noWrap/>
          </w:tcPr>
          <w:p w14:paraId="778653DE" w14:textId="77777777" w:rsidR="00614A14" w:rsidRPr="00614A14" w:rsidRDefault="00614A14" w:rsidP="00614A14">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Associated with development of renal crisi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5152/eurjrheum.2015.0065","ISSN":"21479720","abstract":"OBJECTIVE: Vitamin D has pleiotropic effects including immunomodulatory, cardioprotective, and antifibrotic properties and is thus able to modulate the three main links in scleroderma pathogenesis. The aim of the study was to evaluate the level of vitamin D in patients with systemic sclerosis and to analyze the associations between the concentration of vitamin D and the features of systemic sclerosis. MATERIAL AND METHODS: Fifty-one consecutive patients were evaluated for visceral involvement, immunological profile, activity, severity scores, and quality of life. The vitamin D status was evaluated by measuring the 25hydroxy-hydroxyvitamin D serum levels. RESULTS: The mean vitamin D level was 17.06+/-9.13 ng/dL. Only 9.8% of the patients had optimal vitamin D levels; 66.66% of them had insufficient 25(OH)D levels, while 23.52% had deficient levels. No correlation was found between vitamin D concentration and age, sex, autoantibody profile, extent of skin involvement, or vitamin D supplementation. Vitamin D levels were correlated with the diffusing capacity of the lung for carbon monoxide (p=0.019, r=0.353), diastolic dysfunction (p=0.033, r=-0.318), digital contractures (p=0.036, r=-0.298), and muscle weakness (p=0.015, r=-0.377) and had a trend for negative correlation with pulmonary hypertension (p=0.053, r=-0.29). CONCLUSION: Low levels of vitamin D are very common in systemic sclerosis. Poor vitamin status seems to be related with a more aggressive disease with multivisceral and severe organ involvement, especially pulmonary and cardiac involvement.","author":[{"dropping-particle":"","family":"Groseanu","given":"Laura","non-dropping-particle":"","parse-names":false,"suffix":""},{"dropping-particle":"","family":"Bojinca","given":"Violeta","non-dropping-particle":"","parse-names":false,"suffix":""},{"dropping-particle":"","family":"Gudu","given":"Tania","non-dropping-particle":"","parse-names":false,"suffix":""},{"dropping-particle":"","family":"Saulescu","given":"Ioana","non-dropping-particle":"","parse-names":false,"suffix":""},{"dropping-particle":"","family":"Predeteanu","given":"Denisa","non-dropping-particle":"","parse-names":false,"suffix":""},{"dropping-particle":"","family":"Balanescu","given":"Andra","non-dropping-particle":"","parse-names":false,"suffix":""},{"dropping-particle":"","family":"Berghea","given":"Florian","non-dropping-particle":"","parse-names":false,"suffix":""},{"dropping-particle":"","family":"Opris","given":"Daniela","non-dropping-particle":"","parse-names":false,"suffix":""},{"dropping-particle":"","family":"Borangiu","given":"Andreea","non-dropping-particle":"","parse-names":false,"suffix":""},{"dropping-particle":"","family":"Constantinescu","given":"Cosmin","non-dropping-particle":"","parse-names":false,"suffix":""},{"dropping-particle":"","family":"Negru","given":"Magda","non-dropping-particle":"","parse-names":false,"suffix":""},{"dropping-particle":"","family":"Ionescu","given":"Ruxandra","non-dropping-particle":"","parse-names":false,"suffix":""}],"container-title":"European Journal of Rheumatology","id":"ITEM-1","issue":"2","issued":{"date-parts":[["2016"]]},"page":"50-55","title":"Low vitamin D status in systemic sclerosis and the impact on disease phenotype","type":"article-journal","volume":"3"},"uris":["http://www.mendeley.com/documents/?uuid=81dee3d1-2654-406f-bf7b-7c78559dda4e"]}],"mendeley":{"formattedCitation":"&lt;sup&gt;39&lt;/sup&gt;","plainTextFormattedCitation":"39","previouslyFormattedCitation":"&lt;sup&gt;39&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9</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but was not found to be significantly associated with renal involvement (undefined) in another study.</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3899/jrheum.110695","abstract":"To the Editor:Rios Fernandez, et al1 have reported significantly decreased serum 25-hydroxyvitamin D (25OHD) levels in patients with systemic sclerosis (SSc) from the south of Spain. Since 25OHD levels have been studied predominantly in sun-rich countries such as Italy, Spain, and Israel1,2,3,4,5,6,7, we evaluated the serum levels of 25OHD in a large cohort of patients with SSc from Germany.Patients with SSc were prospectively recruited over a 2-year period (n = 137). Patients were taking no 25OHD substitution. The study was conducted in accord with the Declaration of Helsinki and followed a protocol approved by our institutional review board; informed consent was obtained from all subjects.Where appropriate, the diagnosis was based on clinical, histological, and serological findings. Two subtypes of SSc, diffuse cutaneous SSc and limited cutaneous SSc, were distinguished, as described8. A standardized full examination was performed in all patients9. Serum 25OHD levels were assessed using the direct competitive chemiluminescence Liaison® immunoassay. The lowest … Address correspondence to Dr. Gambichler; E-mail: t.gambichler{at}klinikum-bochum.de","author":[{"dropping-particle":"","family":"GAMBICHLER","given":"THILO","non-dropping-particle":"","parse-names":false,"suffix":""},{"dropping-particle":"","family":"CHROBOK","given":"INES","non-dropping-particle":"","parse-names":false,"suffix":""},{"dropping-particle":"","family":"HÖXTERMANN","given":"STEPHAN","non-dropping-particle":"","parse-names":false,"suffix":""},{"dropping-particle":"","family":"KREUTER","given":"ALEXANDER","non-dropping-particle":"","parse-names":false,"suffix":""}],"container-title":"The Journal of Rheumatology","id":"ITEM-1","issue":"11","issued":{"date-parts":[["2011","11","1"]]},"page":"2492 LP  - 2493","title":"Significantly Decreased Serum 25-Hydroxyvitamin D Levels in a Large German Systemic Sclerosis Cohort","type":"article-journal","volume":"38"},"uris":["http://www.mendeley.com/documents/?uuid=8ba5921c-8bba-40ea-b210-532fc8dc3fd5"]}],"mendeley":{"formattedCitation":"&lt;sup&gt;33&lt;/sup&gt;","plainTextFormattedCitation":"33","previouslyFormattedCitation":"&lt;sup&gt;3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3</w:t>
            </w:r>
            <w:r w:rsidRPr="00614A14">
              <w:rPr>
                <w:rFonts w:ascii="Arial" w:hAnsi="Arial" w:cs="Arial"/>
                <w:color w:val="000000" w:themeColor="text1"/>
                <w:sz w:val="18"/>
                <w:szCs w:val="18"/>
              </w:rPr>
              <w:fldChar w:fldCharType="end"/>
            </w:r>
          </w:p>
          <w:p w14:paraId="774C5E96" w14:textId="77777777" w:rsidR="00614A14" w:rsidRPr="00614A14" w:rsidRDefault="00614A14" w:rsidP="00614A14">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Hypovitaminosis D has been associated with autoimmune thyroiditis.</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07/s10067-016-3535-z","ISSN":"14349949","abstract":"Hypovitaminosis D is increasingly reported in autoimmune diseases. We investigated the 25-OH-vitamin D (25-OH-vitD) levels in systemic sclerosis (SSc) patients, in correlation with disease’s features. We measured the 25-OH-vitD serum levels in 140 consecutive patients (F/M 126/15; mean age 61 ± 15.1 years), 91 without (group A) and 49 with (group B) 25-OH-cholecalciferol supplementation. Patients of group A invariably showed low 25-OH-vitD levels (9.8 ± 4.1 ng/ml vs. 26 ± 8.1 ng/ml of group B); in particular, 88/91 (97%) patients showed vitamin D deficiency (&lt;20 ng/ml), with very low vitamin D levels (&lt;10 ng/ml) in 40 (44%) subjects. Only 15/49 (30.6%) patients of group B reached normal levels of 25-OH-vitD (≥30 ng/ml), whereas vitamin D deficiency persisted in 12/49 (24.5%) individuals. Parathormone levels inversely correlated with 25-OH-vitD (r = −0.3, p &lt; 0.0001). Of interest, hypovitaminosis D was statistically associated with autoimmune thyroiditis (p = 0.008), while calcinosis was more frequently observed in patients of group A (p = 0.057). Moreover, we found significantly higher percentage of serum anticentromere antibodies in group B patients with 25-OH-vitD level ≥30 ng/ml (8/15 vs. 6/34; p = 0.017). In literature, hypovitaminosis D is very frequent in SSc patients. An association with disease duration, calcinosis, or severity of pulmonary involvement was occasionally recognized. Hypovitaminosis D is very frequent in SSc and severe in a relevant percentage of patients; furthermore, less than one third of supplemented subjects reached normal levels of 25-OH-vitD. The evaluation of 25-OH-vitD levels should be included in the routine clinical work-up of SSc. The above findings expand previous observations and may stimulate further investigations.","author":[{"dropping-particle":"","family":"Giuggioli","given":"Dilia","non-dropping-particle":"","parse-names":false,"suffix":""},{"dropping-particle":"","family":"Colaci","given":"M.","non-dropping-particle":"","parse-names":false,"suffix":""},{"dropping-particle":"","family":"Cassone","given":"G.","non-dropping-particle":"","parse-names":false,"suffix":""},{"dropping-particle":"","family":"Fallahi","given":"P.","non-dropping-particle":"","parse-names":false,"suffix":""},{"dropping-particle":"","family":"Lumetti","given":"F.","non-dropping-particle":"","parse-names":false,"suffix":""},{"dropping-particle":"","family":"Spinella","given":"A.","non-dropping-particle":"","parse-names":false,"suffix":""},{"dropping-particle":"","family":"Campomori","given":"F.","non-dropping-particle":"","parse-names":false,"suffix":""},{"dropping-particle":"","family":"Manfredi","given":"A.","non-dropping-particle":"","parse-names":false,"suffix":""},{"dropping-particle":"","family":"Manzini","given":"C. U.","non-dropping-particle":"","parse-names":false,"suffix":""},{"dropping-particle":"","family":"Antonelli","given":"A.","non-dropping-particle":"","parse-names":false,"suffix":""},{"dropping-particle":"","family":"Ferri","given":"C.","non-dropping-particle":"","parse-names":false,"suffix":""}],"container-title":"Clinical Rheumatology","id":"ITEM-1","issue":"3","issued":{"date-parts":[["2017"]]},"page":"583-590","publisher":"Clinical Rheumatology","title":"Serum 25-OH vitamin D levels in systemic sclerosis: analysis of 140 patients and review of the literature","type":"article-journal","volume":"36"},"uris":["http://www.mendeley.com/documents/?uuid=b1aa2fb5-7c8e-4a1b-87e7-155964a355b0"]}],"mendeley":{"formattedCitation":"&lt;sup&gt;31&lt;/sup&gt;","plainTextFormattedCitation":"31","previouslyFormattedCitation":"&lt;sup&gt;31&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31</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w:t>
            </w:r>
          </w:p>
          <w:p w14:paraId="47D592E8" w14:textId="77777777" w:rsidR="00614A14" w:rsidRPr="00614A14" w:rsidRDefault="00614A14" w:rsidP="00614A14">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One study assessing quality of life (QoL) found decreased serum vitamin D levels associated with lower QoL in patients with diffuse-type SSc.</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16/j.rbre.2016.05.006","ISSN":"18094570","PMID":"27476627","abstract":"Objective: The aim of this study was to analyze the correlation of vitamin D levels with clinical parameters, bone mineral density (BMD), quality of life (QoL) and nailfold capillaroscopy (NC) in patients with diffuse systemic sclerosis (SSc). Methods: Thirty-eight female patients with diffuse SSc were analyzed regarding 25-hydroxyvitamin D (25OHD) serum levels. At inclusion, organ involvement, autoantibodies, modified Rodnan skin score (mRSS), Medsger Disease Severity Index (MDSI), body mass index (BMI), BMD, NC, Short-Form-36 Questionnaire (SF-36), and Health Assessment Questionnaire (HAQ), were performed through a standardized interview, physical examination and electronic chart review. Results: Mean 25OHD serum level was 20.66 ± 8.20 ng/ml. Eleven percent of the patients had 25OHD levels ≤ 10 ng/ml, 50% ≤ 20 ng/ml and 87% ≤ 30 ng/ml. Vitamin D serum levels were positively correlated with BMI (r = 0.338, p = 0.038), BMD-total femur (r = 0.340, p = 0.037), BMD-femoral neck (r = 0.384, p = 0.017), SF-36-Vitality (r = 0.385, p = 0.017), SF-36-Social Function (r = 0.320, p = 0.050), SF-36-Emotional Role (r = 0.321, p = 0.049) and SF-36-Mental Health (r = 0.531, p = 0.0006) and were negatively correlated with HAQ-Reach (r = -0.328, p = 0.044) and HAQ-Grip Strength (r = -0.331, p = 0.042). A negative correlation with NC-diffuse devascularization (p = 0.029) and NC-avascular area (p = 0.033) was also observed. Conclusion: The present study provides novel evidence demonstrating that low levels of 25OHD have a negative impact in diffuse SSc QoL and further studies are needed to define whether vitamin D supplementation can improve health related QoL in these patients. The additional observation of a correlation with severe NC alterations suggests a possible role of 25OHD in the underlying SSc vascular involvement.","author":[{"dropping-particle":"","family":"Sampaio-Barros","given":"Marília M.","non-dropping-particle":"","parse-names":false,"suffix":""},{"dropping-particle":"","family":"Takayama","given":"Liliam","non-dropping-particle":"","parse-names":false,"suffix":""},{"dropping-particle":"","family":"Sampaio-Barros","given":"Percival D.","non-dropping-particle":"","parse-names":false,"suffix":""},{"dropping-particle":"","family":"Bonfá","given":"Eloísa","non-dropping-particle":"","parse-names":false,"suffix":""},{"dropping-particle":"","family":"Pereira","given":"Rosa Maria R.","non-dropping-particle":"","parse-names":false,"suffix":""}],"container-title":"Revista Brasileira de Reumatologia","id":"ITEM-1","issue":"4","issued":{"date-parts":[["2016"]]},"page":"337-344","publisher":"Elsevier Editora Ltda.","title":"Low vitamin D serum levels in diffuse systemic sclerosis: A correlation with worst quality of life and severe capillaroscopic findings","type":"article-journal","volume":"56"},"uris":["http://www.mendeley.com/documents/?uuid=3535021a-6070-4280-a6bb-110c8e67f3f3"]}],"mendeley":{"formattedCitation":"&lt;sup&gt;25&lt;/sup&gt;","plainTextFormattedCitation":"25","previouslyFormattedCitation":"&lt;sup&gt;25&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25</w:t>
            </w:r>
            <w:r w:rsidRPr="00614A14">
              <w:rPr>
                <w:rFonts w:ascii="Arial" w:hAnsi="Arial" w:cs="Arial"/>
                <w:color w:val="000000" w:themeColor="text1"/>
                <w:sz w:val="18"/>
                <w:szCs w:val="18"/>
              </w:rPr>
              <w:fldChar w:fldCharType="end"/>
            </w:r>
          </w:p>
        </w:tc>
        <w:tc>
          <w:tcPr>
            <w:tcW w:w="1800" w:type="dxa"/>
            <w:noWrap/>
          </w:tcPr>
          <w:p w14:paraId="6771B634"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14A14">
              <w:rPr>
                <w:rFonts w:ascii="Arial" w:hAnsi="Arial" w:cs="Arial"/>
                <w:color w:val="000000" w:themeColor="text1"/>
                <w:sz w:val="18"/>
                <w:szCs w:val="18"/>
              </w:rPr>
              <w:t>Levels not different between patients with and without anemia.</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DOI":"10.1097/RHU.0000000000000686","ISBN":"0000000000000","ISSN":"15367355","PMID":"29384828","abstract":"Background/Objective In patients with systemic sclerosis (SSc) gastrointestinal (GI) involvement, nutritional status and medications may lead to cobalamin (Vit B12) deficiency. We aimed to determine the frequency and the potential causes of Vit B12 deficiency in SSc patients. Methods We conducted a cross-sectional analysis of 62 SSc patients in a single center in 1 year period. Medical history and physical examination of patients were reevaluated. Data about organ involvements were obtained from hospital file records. The nutritional status of the patients was assessed with Malnutrition Universal Screening Tool (MUST). Vit B12, homocysteine (except in three patients) and Helicobacter Pylori Immunoglobulin G (H. Pylori IgG) levels were measured in all patients. Vit B12 deficiency was considered as serum Vit B12 level &lt;200 pg/mL or being on Vit B12 replacement therapy. Serum Vit B12 levels of the patients were also grouped as low (&lt;200 pg/mL), borderline (200-300 pg/mL) and normal (&gt;300 pg/mL). Plasma homocysteine levels of the patients were classified as elevated (&gt;9 μmol/L) and hyperhomocysteinemia (&gt;15 μmol/L). Mann-Whitney U and Kruskal-Wallis tests were used to compare parameters among the groups. Correlation was tested by Spearman's correlation coefficient. Results Forty-four (71.0%) patients were defined as Vit B12 deficient; 22 had Vit B12 level &lt;200 pg/mL (four were on Vit B12 replacement therapy) and the remaining 22 had Vit B12 &gt;200 pg/mL and were already on Vit B12 replacement therapy. The percentage of the patients with hyperhomocysteinemia was significantly higher in the group with Vit B12 &lt;200 pg/mL as compared to other groups (P = 0.004) but only 33.3% (7/21) of the patients with Vit B12 &lt;200 pg/mL had hyperhomocysteinemia. There were no statistically significant differences between patients with and without Vit B12 deficiency regarding age, mean disease duration, MUST scores, mean hemoglobin levels, H. Pylori IgG positivity and organ involvements (P &gt; 0.05 for all). Conclusions Vit B12 deficiency is frequent in SSc and has multiple causes. All patients should be monitored for Vit B12 deficiency. The homocysteine levels seem unlikely to be helpful for confirmation of Vit B12 deficiency.","author":[{"dropping-particle":"","family":"Tas Kilic","given":"Diler","non-dropping-particle":"","parse-names":false,"suffix":""},{"dropping-particle":"","family":"Akdogan","given":"Ali","non-dropping-particle":"","parse-names":false,"suffix":""},{"dropping-particle":"","family":"Kilic","given":"Levent","non-dropping-particle":"","parse-names":false,"suffix":""},{"dropping-particle":"","family":"Sari","given":"Alper","non-dropping-particle":"","parse-names":false,"suffix":""},{"dropping-particle":"","family":"Erden","given":"Abdulsamet","non-dropping-particle":"","parse-names":false,"suffix":""},{"dropping-particle":"","family":"Armagan","given":"Berkan","non-dropping-particle":"","parse-names":false,"suffix":""},{"dropping-particle":"","family":"Kilickaya","given":"Muhammed","non-dropping-particle":"","parse-names":false,"suffix":""},{"dropping-particle":"","family":"Kalyoncu","given":"Umut","non-dropping-particle":"","parse-names":false,"suffix":""},{"dropping-particle":"","family":"Turhan","given":"Turan","non-dropping-particle":"","parse-names":false,"suffix":""},{"dropping-particle":"","family":"Kiraz","given":"Sedat","non-dropping-particle":"","parse-names":false,"suffix":""},{"dropping-particle":"","family":"Karaahmetoglu","given":"Selma","non-dropping-particle":"","parse-names":false,"suffix":""}],"container-title":"Journal of Clinical Rheumatology","id":"ITEM-1","issue":"5","issued":{"date-parts":[["2018"]]},"page":"250-254","title":"Evaluation of Vitamin B12 Deficiency and Associated Factors in Patients with Systemic Sclerosis","type":"article-journal","volume":"24"},"uris":["http://www.mendeley.com/documents/?uuid=fed1f092-d420-411d-997c-d052883d9b1e"]},{"id":"ITEM-2","itemData":{"author":[{"dropping-particle":"","family":"Läubli","given":"J","non-dropping-particle":"","parse-names":false,"suffix":""},{"dropping-particle":"","family":"Dobrota","given":"R","non-dropping-particle":"","parse-names":false,"suffix":""},{"dropping-particle":"","family":"Maurer","given":"B","non-dropping-particle":"","parse-names":false,"suffix":""},{"dropping-particle":"","family":"Jordan","given":"S","non-dropping-particle":"","parse-names":false,"suffix":""},{"dropping-particle":"","family":"Misselwitz","given":"B","non-dropping-particle":"","parse-names":false,"suffix":""},{"dropping-particle":"","family":"Fox","given":"M","non-dropping-particle":"","parse-names":false,"suffix":""},{"dropping-particle":"","family":"Distler","given":"O","non-dropping-particle":"","parse-names":false,"suffix":""},{"dropping-particle":"","family":"Jordan","given":"Suzana","non-dropping-particle":"","parse-names":false,"suffix":""},{"dropping-particle":"","family":"Fox","given":"Mark","non-dropping-particle":"","parse-names":false,"suffix":""},{"dropping-particle":"","family":"Distler","given":"Oliver","non-dropping-particle":"","parse-names":false,"suffix":""}],"id":"ITEM-2","issued":{"date-parts":[["2020"]]},"title":"Impaired micronutrients and prealbumin in patients with established and very early systemic sclerosis","type":"article-journal"},"uris":["http://www.mendeley.com/documents/?uuid=b3ba4e85-6555-42d2-bf02-2d6b52a49f46"]}],"mendeley":{"formattedCitation":"&lt;sup&gt;52,53&lt;/sup&gt;","plainTextFormattedCitation":"52,53","previouslyFormattedCitation":"&lt;sup&gt;52,5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2,53</w:t>
            </w:r>
            <w:r w:rsidRPr="00614A14">
              <w:rPr>
                <w:rFonts w:ascii="Arial" w:hAnsi="Arial" w:cs="Arial"/>
                <w:color w:val="000000" w:themeColor="text1"/>
                <w:sz w:val="18"/>
                <w:szCs w:val="18"/>
              </w:rPr>
              <w:fldChar w:fldCharType="end"/>
            </w:r>
            <w:r w:rsidRPr="00614A14">
              <w:rPr>
                <w:rFonts w:ascii="Arial" w:hAnsi="Arial" w:cs="Arial"/>
                <w:color w:val="000000" w:themeColor="text1"/>
                <w:sz w:val="18"/>
                <w:szCs w:val="18"/>
              </w:rPr>
              <w:t xml:space="preserve"> </w:t>
            </w:r>
          </w:p>
          <w:p w14:paraId="1067E6A0"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tcW w:w="1576" w:type="dxa"/>
          </w:tcPr>
          <w:p w14:paraId="7D0733A8"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14A14">
              <w:rPr>
                <w:rFonts w:ascii="Arial" w:hAnsi="Arial" w:cs="Arial"/>
                <w:color w:val="000000" w:themeColor="text1"/>
                <w:sz w:val="18"/>
                <w:szCs w:val="18"/>
              </w:rPr>
              <w:t>Low Vit B9 significantly correlated with presence of anemia.</w:t>
            </w:r>
            <w:r w:rsidRPr="00614A14">
              <w:rPr>
                <w:rFonts w:ascii="Arial" w:hAnsi="Arial" w:cs="Arial"/>
                <w:color w:val="000000" w:themeColor="text1"/>
                <w:sz w:val="18"/>
                <w:szCs w:val="18"/>
              </w:rPr>
              <w:fldChar w:fldCharType="begin" w:fldLock="1"/>
            </w:r>
            <w:r w:rsidRPr="00614A14">
              <w:rPr>
                <w:rFonts w:ascii="Arial" w:hAnsi="Arial" w:cs="Arial"/>
                <w:color w:val="000000" w:themeColor="text1"/>
                <w:sz w:val="18"/>
                <w:szCs w:val="18"/>
              </w:rPr>
              <w:instrText>ADDIN CSL_CITATION {"citationItems":[{"id":"ITEM-1","itemData":{"author":[{"dropping-particle":"","family":"Läubli","given":"J","non-dropping-particle":"","parse-names":false,"suffix":""},{"dropping-particle":"","family":"Dobrota","given":"R","non-dropping-particle":"","parse-names":false,"suffix":""},{"dropping-particle":"","family":"Maurer","given":"B","non-dropping-particle":"","parse-names":false,"suffix":""},{"dropping-particle":"","family":"Jordan","given":"S","non-dropping-particle":"","parse-names":false,"suffix":""},{"dropping-particle":"","family":"Misselwitz","given":"B","non-dropping-particle":"","parse-names":false,"suffix":""},{"dropping-particle":"","family":"Fox","given":"M","non-dropping-particle":"","parse-names":false,"suffix":""},{"dropping-particle":"","family":"Distler","given":"O","non-dropping-particle":"","parse-names":false,"suffix":""},{"dropping-particle":"","family":"Jordan","given":"Suzana","non-dropping-particle":"","parse-names":false,"suffix":""},{"dropping-particle":"","family":"Fox","given":"Mark","non-dropping-particle":"","parse-names":false,"suffix":""},{"dropping-particle":"","family":"Distler","given":"Oliver","non-dropping-particle":"","parse-names":false,"suffix":""}],"id":"ITEM-1","issued":{"date-parts":[["2020"]]},"title":"Impaired micronutrients and prealbumin in patients with established and very early systemic sclerosis","type":"article-journal"},"uris":["http://www.mendeley.com/documents/?uuid=b3ba4e85-6555-42d2-bf02-2d6b52a49f46"]}],"mendeley":{"formattedCitation":"&lt;sup&gt;53&lt;/sup&gt;","plainTextFormattedCitation":"53","previouslyFormattedCitation":"&lt;sup&gt;53&lt;/sup&gt;"},"properties":{"noteIndex":0},"schema":"https://github.com/citation-style-language/schema/raw/master/csl-citation.json"}</w:instrText>
            </w:r>
            <w:r w:rsidRPr="00614A14">
              <w:rPr>
                <w:rFonts w:ascii="Arial" w:hAnsi="Arial" w:cs="Arial"/>
                <w:color w:val="000000" w:themeColor="text1"/>
                <w:sz w:val="18"/>
                <w:szCs w:val="18"/>
              </w:rPr>
              <w:fldChar w:fldCharType="separate"/>
            </w:r>
            <w:r w:rsidRPr="00614A14">
              <w:rPr>
                <w:rFonts w:ascii="Arial" w:hAnsi="Arial" w:cs="Arial"/>
                <w:noProof/>
                <w:color w:val="000000" w:themeColor="text1"/>
                <w:sz w:val="18"/>
                <w:szCs w:val="18"/>
                <w:vertAlign w:val="superscript"/>
              </w:rPr>
              <w:t>53</w:t>
            </w:r>
            <w:r w:rsidRPr="00614A14">
              <w:rPr>
                <w:rFonts w:ascii="Arial" w:hAnsi="Arial" w:cs="Arial"/>
                <w:color w:val="000000" w:themeColor="text1"/>
                <w:sz w:val="18"/>
                <w:szCs w:val="18"/>
              </w:rPr>
              <w:fldChar w:fldCharType="end"/>
            </w:r>
          </w:p>
        </w:tc>
        <w:tc>
          <w:tcPr>
            <w:tcW w:w="1934" w:type="dxa"/>
            <w:noWrap/>
          </w:tcPr>
          <w:p w14:paraId="1855A254"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tcW w:w="2520" w:type="dxa"/>
            <w:noWrap/>
          </w:tcPr>
          <w:p w14:paraId="28413261"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tcW w:w="2700" w:type="dxa"/>
            <w:noWrap/>
          </w:tcPr>
          <w:p w14:paraId="6836801D" w14:textId="77777777" w:rsidR="00614A14" w:rsidRPr="00614A14" w:rsidRDefault="00614A14" w:rsidP="008E14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r>
    </w:tbl>
    <w:p w14:paraId="13FDC3A7" w14:textId="77777777" w:rsidR="000A35AF" w:rsidRPr="003A2FB5" w:rsidRDefault="000A35AF">
      <w:pPr>
        <w:rPr>
          <w:rFonts w:ascii="Arial" w:hAnsi="Arial" w:cs="Arial"/>
          <w:sz w:val="18"/>
          <w:szCs w:val="18"/>
        </w:rPr>
      </w:pPr>
    </w:p>
    <w:p w14:paraId="26D776DD" w14:textId="2F8DB931" w:rsidR="008D0616" w:rsidRPr="00257AF1" w:rsidRDefault="006876A8" w:rsidP="00257AF1">
      <w:pPr>
        <w:rPr>
          <w:rFonts w:ascii="Arial" w:hAnsi="Arial" w:cs="Arial"/>
          <w:sz w:val="22"/>
          <w:szCs w:val="22"/>
        </w:rPr>
      </w:pPr>
      <w:r w:rsidRPr="00DB5F98">
        <w:rPr>
          <w:rFonts w:ascii="Arial" w:hAnsi="Arial" w:cs="Arial"/>
          <w:b/>
          <w:bCs/>
          <w:sz w:val="22"/>
          <w:szCs w:val="22"/>
        </w:rPr>
        <w:t>Abbreviations:</w:t>
      </w:r>
      <w:r w:rsidRPr="00DB5F98">
        <w:rPr>
          <w:rFonts w:ascii="Arial" w:hAnsi="Arial" w:cs="Arial"/>
          <w:sz w:val="22"/>
          <w:szCs w:val="22"/>
        </w:rPr>
        <w:t xml:space="preserve"> </w:t>
      </w:r>
      <w:r w:rsidR="004E44A4">
        <w:rPr>
          <w:rFonts w:ascii="Arial" w:hAnsi="Arial" w:cs="Arial"/>
          <w:sz w:val="22"/>
          <w:szCs w:val="22"/>
        </w:rPr>
        <w:t xml:space="preserve">CT = computed tomography; </w:t>
      </w:r>
      <w:r w:rsidRPr="00DB5F98">
        <w:rPr>
          <w:rFonts w:ascii="Arial" w:hAnsi="Arial" w:cs="Arial"/>
          <w:sz w:val="22"/>
          <w:szCs w:val="22"/>
        </w:rPr>
        <w:t xml:space="preserve">Cu = copper; </w:t>
      </w:r>
      <w:r w:rsidR="00F05C59">
        <w:rPr>
          <w:rFonts w:ascii="Arial" w:hAnsi="Arial" w:cs="Arial"/>
          <w:sz w:val="22"/>
          <w:szCs w:val="22"/>
        </w:rPr>
        <w:t xml:space="preserve">DLCO = diffusing capacity for carbon monoxide; </w:t>
      </w:r>
      <w:r w:rsidR="0026630C">
        <w:rPr>
          <w:rFonts w:ascii="Arial" w:hAnsi="Arial" w:cs="Arial"/>
          <w:sz w:val="22"/>
          <w:szCs w:val="22"/>
        </w:rPr>
        <w:t xml:space="preserve">Fe = iron; </w:t>
      </w:r>
      <w:proofErr w:type="spellStart"/>
      <w:r w:rsidRPr="00DB5F98">
        <w:rPr>
          <w:rFonts w:ascii="Arial" w:hAnsi="Arial" w:cs="Arial"/>
          <w:sz w:val="22"/>
          <w:szCs w:val="22"/>
        </w:rPr>
        <w:t>Hcy</w:t>
      </w:r>
      <w:proofErr w:type="spellEnd"/>
      <w:r w:rsidRPr="00DB5F98">
        <w:rPr>
          <w:rFonts w:ascii="Arial" w:hAnsi="Arial" w:cs="Arial"/>
          <w:sz w:val="22"/>
          <w:szCs w:val="22"/>
        </w:rPr>
        <w:t xml:space="preserve"> = homocysteine; Se = selenium; vit = vitamin; Zn = zinc </w:t>
      </w:r>
    </w:p>
    <w:sectPr w:rsidR="008D0616" w:rsidRPr="00257AF1" w:rsidSect="000915AB">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EF4D49" w14:textId="77777777" w:rsidR="003158DD" w:rsidRDefault="003158DD" w:rsidP="00780CFE">
      <w:r>
        <w:separator/>
      </w:r>
    </w:p>
  </w:endnote>
  <w:endnote w:type="continuationSeparator" w:id="0">
    <w:p w14:paraId="3D754043" w14:textId="77777777" w:rsidR="003158DD" w:rsidRDefault="003158DD" w:rsidP="00780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16516" w14:textId="77777777" w:rsidR="003158DD" w:rsidRDefault="003158DD" w:rsidP="00780CFE">
      <w:r>
        <w:separator/>
      </w:r>
    </w:p>
  </w:footnote>
  <w:footnote w:type="continuationSeparator" w:id="0">
    <w:p w14:paraId="7CF82D65" w14:textId="77777777" w:rsidR="003158DD" w:rsidRDefault="003158DD" w:rsidP="00780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91607"/>
    <w:multiLevelType w:val="hybridMultilevel"/>
    <w:tmpl w:val="613A6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B15F6"/>
    <w:multiLevelType w:val="hybridMultilevel"/>
    <w:tmpl w:val="81365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2655AE"/>
    <w:multiLevelType w:val="hybridMultilevel"/>
    <w:tmpl w:val="3828A3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317BD5"/>
    <w:multiLevelType w:val="hybridMultilevel"/>
    <w:tmpl w:val="E0E683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BD5255F"/>
    <w:multiLevelType w:val="hybridMultilevel"/>
    <w:tmpl w:val="FC2A6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AB4FCE"/>
    <w:multiLevelType w:val="hybridMultilevel"/>
    <w:tmpl w:val="D362CD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2B717A9"/>
    <w:multiLevelType w:val="hybridMultilevel"/>
    <w:tmpl w:val="7CCE6B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5B27040"/>
    <w:multiLevelType w:val="hybridMultilevel"/>
    <w:tmpl w:val="5B32F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FBF1C02"/>
    <w:multiLevelType w:val="hybridMultilevel"/>
    <w:tmpl w:val="A0E86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0F04956"/>
    <w:multiLevelType w:val="hybridMultilevel"/>
    <w:tmpl w:val="58F2C4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26837F6"/>
    <w:multiLevelType w:val="hybridMultilevel"/>
    <w:tmpl w:val="04FA4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5543F30"/>
    <w:multiLevelType w:val="hybridMultilevel"/>
    <w:tmpl w:val="C5FA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4373E9"/>
    <w:multiLevelType w:val="hybridMultilevel"/>
    <w:tmpl w:val="F45C30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98E3CBF"/>
    <w:multiLevelType w:val="hybridMultilevel"/>
    <w:tmpl w:val="326234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2EC1094"/>
    <w:multiLevelType w:val="hybridMultilevel"/>
    <w:tmpl w:val="4A4813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C36723E"/>
    <w:multiLevelType w:val="hybridMultilevel"/>
    <w:tmpl w:val="1EAE8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177257"/>
    <w:multiLevelType w:val="hybridMultilevel"/>
    <w:tmpl w:val="79065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8E5CAE"/>
    <w:multiLevelType w:val="hybridMultilevel"/>
    <w:tmpl w:val="81F07B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69C68DA"/>
    <w:multiLevelType w:val="hybridMultilevel"/>
    <w:tmpl w:val="1DB052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9072AD2"/>
    <w:multiLevelType w:val="hybridMultilevel"/>
    <w:tmpl w:val="BECE6E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144340C"/>
    <w:multiLevelType w:val="hybridMultilevel"/>
    <w:tmpl w:val="C73AA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4728F4"/>
    <w:multiLevelType w:val="hybridMultilevel"/>
    <w:tmpl w:val="72FA6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AE1E95"/>
    <w:multiLevelType w:val="hybridMultilevel"/>
    <w:tmpl w:val="625E1C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C5B7E3E"/>
    <w:multiLevelType w:val="hybridMultilevel"/>
    <w:tmpl w:val="C632246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4" w15:restartNumberingAfterBreak="0">
    <w:nsid w:val="7C7C71E0"/>
    <w:multiLevelType w:val="hybridMultilevel"/>
    <w:tmpl w:val="BFC69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9B5403"/>
    <w:multiLevelType w:val="hybridMultilevel"/>
    <w:tmpl w:val="53EC15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245258845">
    <w:abstractNumId w:val="22"/>
  </w:num>
  <w:num w:numId="2" w16cid:durableId="445856975">
    <w:abstractNumId w:val="18"/>
  </w:num>
  <w:num w:numId="3" w16cid:durableId="135028737">
    <w:abstractNumId w:val="2"/>
  </w:num>
  <w:num w:numId="4" w16cid:durableId="1225794051">
    <w:abstractNumId w:val="19"/>
  </w:num>
  <w:num w:numId="5" w16cid:durableId="462232526">
    <w:abstractNumId w:val="8"/>
  </w:num>
  <w:num w:numId="6" w16cid:durableId="908230271">
    <w:abstractNumId w:val="12"/>
  </w:num>
  <w:num w:numId="7" w16cid:durableId="988679391">
    <w:abstractNumId w:val="1"/>
  </w:num>
  <w:num w:numId="8" w16cid:durableId="1616519789">
    <w:abstractNumId w:val="7"/>
  </w:num>
  <w:num w:numId="9" w16cid:durableId="1274897828">
    <w:abstractNumId w:val="6"/>
  </w:num>
  <w:num w:numId="10" w16cid:durableId="1792628495">
    <w:abstractNumId w:val="11"/>
  </w:num>
  <w:num w:numId="11" w16cid:durableId="1487623919">
    <w:abstractNumId w:val="10"/>
  </w:num>
  <w:num w:numId="12" w16cid:durableId="933174602">
    <w:abstractNumId w:val="23"/>
  </w:num>
  <w:num w:numId="13" w16cid:durableId="751897433">
    <w:abstractNumId w:val="14"/>
  </w:num>
  <w:num w:numId="14" w16cid:durableId="259218467">
    <w:abstractNumId w:val="25"/>
  </w:num>
  <w:num w:numId="15" w16cid:durableId="1980760881">
    <w:abstractNumId w:val="17"/>
  </w:num>
  <w:num w:numId="16" w16cid:durableId="966471719">
    <w:abstractNumId w:val="13"/>
  </w:num>
  <w:num w:numId="17" w16cid:durableId="1545829680">
    <w:abstractNumId w:val="20"/>
  </w:num>
  <w:num w:numId="18" w16cid:durableId="2110733653">
    <w:abstractNumId w:val="21"/>
  </w:num>
  <w:num w:numId="19" w16cid:durableId="774906529">
    <w:abstractNumId w:val="5"/>
  </w:num>
  <w:num w:numId="20" w16cid:durableId="1033261656">
    <w:abstractNumId w:val="9"/>
  </w:num>
  <w:num w:numId="21" w16cid:durableId="1657879759">
    <w:abstractNumId w:val="3"/>
  </w:num>
  <w:num w:numId="22" w16cid:durableId="1149442090">
    <w:abstractNumId w:val="24"/>
  </w:num>
  <w:num w:numId="23" w16cid:durableId="115225569">
    <w:abstractNumId w:val="4"/>
  </w:num>
  <w:num w:numId="24" w16cid:durableId="450634202">
    <w:abstractNumId w:val="15"/>
  </w:num>
  <w:num w:numId="25" w16cid:durableId="1052146470">
    <w:abstractNumId w:val="0"/>
  </w:num>
  <w:num w:numId="26" w16cid:durableId="83349120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4417"/>
    <w:rsid w:val="0000152C"/>
    <w:rsid w:val="00001F97"/>
    <w:rsid w:val="00003427"/>
    <w:rsid w:val="00003B26"/>
    <w:rsid w:val="0000448E"/>
    <w:rsid w:val="00004984"/>
    <w:rsid w:val="0000530D"/>
    <w:rsid w:val="00010A74"/>
    <w:rsid w:val="00015D10"/>
    <w:rsid w:val="000161CE"/>
    <w:rsid w:val="0002040C"/>
    <w:rsid w:val="00021759"/>
    <w:rsid w:val="00023912"/>
    <w:rsid w:val="00024F55"/>
    <w:rsid w:val="0002527B"/>
    <w:rsid w:val="0002573F"/>
    <w:rsid w:val="00027656"/>
    <w:rsid w:val="000301DE"/>
    <w:rsid w:val="00030B42"/>
    <w:rsid w:val="00034E11"/>
    <w:rsid w:val="000376E1"/>
    <w:rsid w:val="00040C32"/>
    <w:rsid w:val="000424C3"/>
    <w:rsid w:val="00042A3E"/>
    <w:rsid w:val="00042E8A"/>
    <w:rsid w:val="0004562F"/>
    <w:rsid w:val="0005008A"/>
    <w:rsid w:val="00051080"/>
    <w:rsid w:val="000517D2"/>
    <w:rsid w:val="00052132"/>
    <w:rsid w:val="00054876"/>
    <w:rsid w:val="00054F3A"/>
    <w:rsid w:val="0005556D"/>
    <w:rsid w:val="00055B12"/>
    <w:rsid w:val="00056595"/>
    <w:rsid w:val="000570A1"/>
    <w:rsid w:val="00061689"/>
    <w:rsid w:val="000633C2"/>
    <w:rsid w:val="000640EF"/>
    <w:rsid w:val="000643D9"/>
    <w:rsid w:val="00064486"/>
    <w:rsid w:val="00064539"/>
    <w:rsid w:val="00066168"/>
    <w:rsid w:val="0006674F"/>
    <w:rsid w:val="00066BFC"/>
    <w:rsid w:val="00073C5E"/>
    <w:rsid w:val="00076E14"/>
    <w:rsid w:val="00085C48"/>
    <w:rsid w:val="00086575"/>
    <w:rsid w:val="000873B3"/>
    <w:rsid w:val="00087C0C"/>
    <w:rsid w:val="00090F57"/>
    <w:rsid w:val="00090F65"/>
    <w:rsid w:val="000912D4"/>
    <w:rsid w:val="000915AB"/>
    <w:rsid w:val="000947D6"/>
    <w:rsid w:val="000A1D7D"/>
    <w:rsid w:val="000A28FE"/>
    <w:rsid w:val="000A35AF"/>
    <w:rsid w:val="000A45A0"/>
    <w:rsid w:val="000A54BE"/>
    <w:rsid w:val="000A5C54"/>
    <w:rsid w:val="000A6D46"/>
    <w:rsid w:val="000A70F1"/>
    <w:rsid w:val="000A71F6"/>
    <w:rsid w:val="000A7940"/>
    <w:rsid w:val="000A7A3D"/>
    <w:rsid w:val="000B0A37"/>
    <w:rsid w:val="000B2001"/>
    <w:rsid w:val="000B22DA"/>
    <w:rsid w:val="000B2CF2"/>
    <w:rsid w:val="000B3E87"/>
    <w:rsid w:val="000B5121"/>
    <w:rsid w:val="000B60AD"/>
    <w:rsid w:val="000B64B0"/>
    <w:rsid w:val="000B69B4"/>
    <w:rsid w:val="000B714D"/>
    <w:rsid w:val="000C2688"/>
    <w:rsid w:val="000C3123"/>
    <w:rsid w:val="000C5081"/>
    <w:rsid w:val="000C5BD0"/>
    <w:rsid w:val="000C64F7"/>
    <w:rsid w:val="000D2839"/>
    <w:rsid w:val="000D3DF1"/>
    <w:rsid w:val="000D4386"/>
    <w:rsid w:val="000D6399"/>
    <w:rsid w:val="000D69E6"/>
    <w:rsid w:val="000E2714"/>
    <w:rsid w:val="000E44FA"/>
    <w:rsid w:val="000E4857"/>
    <w:rsid w:val="000E569D"/>
    <w:rsid w:val="000F204D"/>
    <w:rsid w:val="000F3037"/>
    <w:rsid w:val="000F4E37"/>
    <w:rsid w:val="000F61DD"/>
    <w:rsid w:val="001021DA"/>
    <w:rsid w:val="001050B7"/>
    <w:rsid w:val="00114039"/>
    <w:rsid w:val="001146F8"/>
    <w:rsid w:val="00116514"/>
    <w:rsid w:val="00116A89"/>
    <w:rsid w:val="00125988"/>
    <w:rsid w:val="00125CB1"/>
    <w:rsid w:val="00127682"/>
    <w:rsid w:val="0012778C"/>
    <w:rsid w:val="00130C53"/>
    <w:rsid w:val="0013245D"/>
    <w:rsid w:val="001346C7"/>
    <w:rsid w:val="001350C6"/>
    <w:rsid w:val="00135F37"/>
    <w:rsid w:val="0013698B"/>
    <w:rsid w:val="00140C61"/>
    <w:rsid w:val="001418D0"/>
    <w:rsid w:val="001428A9"/>
    <w:rsid w:val="001460B4"/>
    <w:rsid w:val="00147381"/>
    <w:rsid w:val="001475F1"/>
    <w:rsid w:val="0015092B"/>
    <w:rsid w:val="00155C81"/>
    <w:rsid w:val="00155DFE"/>
    <w:rsid w:val="00156DAC"/>
    <w:rsid w:val="001621E8"/>
    <w:rsid w:val="00162CDE"/>
    <w:rsid w:val="00167748"/>
    <w:rsid w:val="001678AF"/>
    <w:rsid w:val="00170047"/>
    <w:rsid w:val="001759A3"/>
    <w:rsid w:val="00176E92"/>
    <w:rsid w:val="00177EA8"/>
    <w:rsid w:val="001800A4"/>
    <w:rsid w:val="001801AB"/>
    <w:rsid w:val="00187912"/>
    <w:rsid w:val="00190BB4"/>
    <w:rsid w:val="00191411"/>
    <w:rsid w:val="001933D5"/>
    <w:rsid w:val="00196885"/>
    <w:rsid w:val="001970C1"/>
    <w:rsid w:val="00197AAE"/>
    <w:rsid w:val="001A1B5C"/>
    <w:rsid w:val="001A38E6"/>
    <w:rsid w:val="001A3B2F"/>
    <w:rsid w:val="001A4F0B"/>
    <w:rsid w:val="001A6325"/>
    <w:rsid w:val="001B100A"/>
    <w:rsid w:val="001B160F"/>
    <w:rsid w:val="001B3A85"/>
    <w:rsid w:val="001B3F65"/>
    <w:rsid w:val="001B6FA7"/>
    <w:rsid w:val="001C1736"/>
    <w:rsid w:val="001C18C9"/>
    <w:rsid w:val="001C1CD7"/>
    <w:rsid w:val="001C2E24"/>
    <w:rsid w:val="001C3DB4"/>
    <w:rsid w:val="001C4405"/>
    <w:rsid w:val="001C478B"/>
    <w:rsid w:val="001D0C1D"/>
    <w:rsid w:val="001D2BBA"/>
    <w:rsid w:val="001E0C0F"/>
    <w:rsid w:val="001E0E9A"/>
    <w:rsid w:val="001E134F"/>
    <w:rsid w:val="001E3E6B"/>
    <w:rsid w:val="001E54DD"/>
    <w:rsid w:val="001E6FDE"/>
    <w:rsid w:val="001E7DC4"/>
    <w:rsid w:val="001F2777"/>
    <w:rsid w:val="001F3119"/>
    <w:rsid w:val="001F7A82"/>
    <w:rsid w:val="0020079F"/>
    <w:rsid w:val="00200832"/>
    <w:rsid w:val="00202982"/>
    <w:rsid w:val="00204CFE"/>
    <w:rsid w:val="00205D18"/>
    <w:rsid w:val="002064FA"/>
    <w:rsid w:val="00207644"/>
    <w:rsid w:val="002078F8"/>
    <w:rsid w:val="002115BB"/>
    <w:rsid w:val="00211F3A"/>
    <w:rsid w:val="002120C1"/>
    <w:rsid w:val="00213639"/>
    <w:rsid w:val="00216021"/>
    <w:rsid w:val="002213AC"/>
    <w:rsid w:val="00221D65"/>
    <w:rsid w:val="002228A7"/>
    <w:rsid w:val="00224BDF"/>
    <w:rsid w:val="00236320"/>
    <w:rsid w:val="00241210"/>
    <w:rsid w:val="00241B71"/>
    <w:rsid w:val="00243405"/>
    <w:rsid w:val="002449B5"/>
    <w:rsid w:val="00245708"/>
    <w:rsid w:val="00245751"/>
    <w:rsid w:val="00246169"/>
    <w:rsid w:val="0024626B"/>
    <w:rsid w:val="00247729"/>
    <w:rsid w:val="0024774C"/>
    <w:rsid w:val="002501BB"/>
    <w:rsid w:val="002503B4"/>
    <w:rsid w:val="00250BBE"/>
    <w:rsid w:val="00256D1F"/>
    <w:rsid w:val="00257021"/>
    <w:rsid w:val="002578BD"/>
    <w:rsid w:val="00257AF1"/>
    <w:rsid w:val="00260702"/>
    <w:rsid w:val="00260C05"/>
    <w:rsid w:val="00260D12"/>
    <w:rsid w:val="00260F45"/>
    <w:rsid w:val="00260F84"/>
    <w:rsid w:val="00263168"/>
    <w:rsid w:val="0026505A"/>
    <w:rsid w:val="0026630C"/>
    <w:rsid w:val="00267C40"/>
    <w:rsid w:val="00270396"/>
    <w:rsid w:val="00271418"/>
    <w:rsid w:val="002718C7"/>
    <w:rsid w:val="00274189"/>
    <w:rsid w:val="00274548"/>
    <w:rsid w:val="0027711F"/>
    <w:rsid w:val="002801E8"/>
    <w:rsid w:val="0028105D"/>
    <w:rsid w:val="002832DD"/>
    <w:rsid w:val="00285BEE"/>
    <w:rsid w:val="00286D3E"/>
    <w:rsid w:val="0028708C"/>
    <w:rsid w:val="002903F4"/>
    <w:rsid w:val="00290525"/>
    <w:rsid w:val="00295C92"/>
    <w:rsid w:val="002A4092"/>
    <w:rsid w:val="002A58EF"/>
    <w:rsid w:val="002A6E54"/>
    <w:rsid w:val="002A6F6B"/>
    <w:rsid w:val="002A79FB"/>
    <w:rsid w:val="002B0FAF"/>
    <w:rsid w:val="002B1092"/>
    <w:rsid w:val="002B1980"/>
    <w:rsid w:val="002B1FA4"/>
    <w:rsid w:val="002B43DA"/>
    <w:rsid w:val="002B4AC0"/>
    <w:rsid w:val="002B5D2A"/>
    <w:rsid w:val="002C067C"/>
    <w:rsid w:val="002C109F"/>
    <w:rsid w:val="002C1220"/>
    <w:rsid w:val="002C1B58"/>
    <w:rsid w:val="002C6CC5"/>
    <w:rsid w:val="002D3BCB"/>
    <w:rsid w:val="002D6064"/>
    <w:rsid w:val="002D6437"/>
    <w:rsid w:val="002D6D2B"/>
    <w:rsid w:val="002E1DA0"/>
    <w:rsid w:val="002E5F6E"/>
    <w:rsid w:val="002E6F68"/>
    <w:rsid w:val="002E7ABE"/>
    <w:rsid w:val="002F1F59"/>
    <w:rsid w:val="002F3714"/>
    <w:rsid w:val="002F74C7"/>
    <w:rsid w:val="00302121"/>
    <w:rsid w:val="0030282D"/>
    <w:rsid w:val="00310006"/>
    <w:rsid w:val="00310A0A"/>
    <w:rsid w:val="00311230"/>
    <w:rsid w:val="003158A6"/>
    <w:rsid w:val="003158DD"/>
    <w:rsid w:val="00315AA5"/>
    <w:rsid w:val="003177C4"/>
    <w:rsid w:val="003201ED"/>
    <w:rsid w:val="0032229D"/>
    <w:rsid w:val="0032256C"/>
    <w:rsid w:val="0032561C"/>
    <w:rsid w:val="00327721"/>
    <w:rsid w:val="00331029"/>
    <w:rsid w:val="00333CBE"/>
    <w:rsid w:val="00334AEC"/>
    <w:rsid w:val="003357E1"/>
    <w:rsid w:val="003364D3"/>
    <w:rsid w:val="0033671B"/>
    <w:rsid w:val="00336B8C"/>
    <w:rsid w:val="003427FE"/>
    <w:rsid w:val="0034301F"/>
    <w:rsid w:val="003440CB"/>
    <w:rsid w:val="00346932"/>
    <w:rsid w:val="0034693D"/>
    <w:rsid w:val="00346C5C"/>
    <w:rsid w:val="00350609"/>
    <w:rsid w:val="00350DCA"/>
    <w:rsid w:val="00351B97"/>
    <w:rsid w:val="00353CFF"/>
    <w:rsid w:val="00354250"/>
    <w:rsid w:val="003606FC"/>
    <w:rsid w:val="00360C26"/>
    <w:rsid w:val="00361E03"/>
    <w:rsid w:val="0036396D"/>
    <w:rsid w:val="00366D90"/>
    <w:rsid w:val="0036724C"/>
    <w:rsid w:val="00370D48"/>
    <w:rsid w:val="00373C91"/>
    <w:rsid w:val="0037472D"/>
    <w:rsid w:val="00375D2E"/>
    <w:rsid w:val="003774B9"/>
    <w:rsid w:val="0038502F"/>
    <w:rsid w:val="00392359"/>
    <w:rsid w:val="0039278E"/>
    <w:rsid w:val="003932EA"/>
    <w:rsid w:val="003937E5"/>
    <w:rsid w:val="00394144"/>
    <w:rsid w:val="00394C3D"/>
    <w:rsid w:val="00396F9A"/>
    <w:rsid w:val="00397600"/>
    <w:rsid w:val="00397713"/>
    <w:rsid w:val="003A2FB5"/>
    <w:rsid w:val="003A3159"/>
    <w:rsid w:val="003A33C9"/>
    <w:rsid w:val="003A74F3"/>
    <w:rsid w:val="003A777D"/>
    <w:rsid w:val="003A7A35"/>
    <w:rsid w:val="003B04A7"/>
    <w:rsid w:val="003B5954"/>
    <w:rsid w:val="003B6BF9"/>
    <w:rsid w:val="003B7864"/>
    <w:rsid w:val="003C0993"/>
    <w:rsid w:val="003C1620"/>
    <w:rsid w:val="003C3C3A"/>
    <w:rsid w:val="003C4FDF"/>
    <w:rsid w:val="003D5FC5"/>
    <w:rsid w:val="003D77C6"/>
    <w:rsid w:val="003E016E"/>
    <w:rsid w:val="003E0A76"/>
    <w:rsid w:val="003E0F59"/>
    <w:rsid w:val="003E43CA"/>
    <w:rsid w:val="003E5826"/>
    <w:rsid w:val="003E5CE4"/>
    <w:rsid w:val="003E7B6E"/>
    <w:rsid w:val="003F1312"/>
    <w:rsid w:val="003F3645"/>
    <w:rsid w:val="003F37A8"/>
    <w:rsid w:val="003F66F6"/>
    <w:rsid w:val="003F7406"/>
    <w:rsid w:val="00400B45"/>
    <w:rsid w:val="004022A9"/>
    <w:rsid w:val="00405AD3"/>
    <w:rsid w:val="004145A2"/>
    <w:rsid w:val="0041508B"/>
    <w:rsid w:val="004153D6"/>
    <w:rsid w:val="004163E2"/>
    <w:rsid w:val="00416794"/>
    <w:rsid w:val="0041759F"/>
    <w:rsid w:val="00417E91"/>
    <w:rsid w:val="004215B3"/>
    <w:rsid w:val="00425458"/>
    <w:rsid w:val="00425B07"/>
    <w:rsid w:val="004348C1"/>
    <w:rsid w:val="00435918"/>
    <w:rsid w:val="00437D16"/>
    <w:rsid w:val="004408C1"/>
    <w:rsid w:val="00441136"/>
    <w:rsid w:val="00441379"/>
    <w:rsid w:val="004433FF"/>
    <w:rsid w:val="00443746"/>
    <w:rsid w:val="004444E7"/>
    <w:rsid w:val="00444651"/>
    <w:rsid w:val="00451B8D"/>
    <w:rsid w:val="00454FDE"/>
    <w:rsid w:val="00455A67"/>
    <w:rsid w:val="004606BA"/>
    <w:rsid w:val="00462503"/>
    <w:rsid w:val="0046430A"/>
    <w:rsid w:val="00465D35"/>
    <w:rsid w:val="00473ECD"/>
    <w:rsid w:val="004746C4"/>
    <w:rsid w:val="00474DA5"/>
    <w:rsid w:val="00476CE6"/>
    <w:rsid w:val="0047729A"/>
    <w:rsid w:val="00477F59"/>
    <w:rsid w:val="00481C24"/>
    <w:rsid w:val="00482522"/>
    <w:rsid w:val="00484DEF"/>
    <w:rsid w:val="00486F54"/>
    <w:rsid w:val="00487BA0"/>
    <w:rsid w:val="00490E07"/>
    <w:rsid w:val="004918B3"/>
    <w:rsid w:val="004961B6"/>
    <w:rsid w:val="00497266"/>
    <w:rsid w:val="004972F4"/>
    <w:rsid w:val="004A050C"/>
    <w:rsid w:val="004A3241"/>
    <w:rsid w:val="004A3BCD"/>
    <w:rsid w:val="004A47D7"/>
    <w:rsid w:val="004B0547"/>
    <w:rsid w:val="004B6C57"/>
    <w:rsid w:val="004C1A21"/>
    <w:rsid w:val="004C2FDE"/>
    <w:rsid w:val="004C50CC"/>
    <w:rsid w:val="004C51C0"/>
    <w:rsid w:val="004C700D"/>
    <w:rsid w:val="004C7265"/>
    <w:rsid w:val="004D0028"/>
    <w:rsid w:val="004D0530"/>
    <w:rsid w:val="004D3A15"/>
    <w:rsid w:val="004D4C44"/>
    <w:rsid w:val="004D6E22"/>
    <w:rsid w:val="004E141F"/>
    <w:rsid w:val="004E3F8D"/>
    <w:rsid w:val="004E44A4"/>
    <w:rsid w:val="004E54DE"/>
    <w:rsid w:val="004E690B"/>
    <w:rsid w:val="004E6F9E"/>
    <w:rsid w:val="004F12BD"/>
    <w:rsid w:val="004F1CA7"/>
    <w:rsid w:val="004F1EED"/>
    <w:rsid w:val="004F41C0"/>
    <w:rsid w:val="004F4AF7"/>
    <w:rsid w:val="004F4B92"/>
    <w:rsid w:val="004F707D"/>
    <w:rsid w:val="00501A31"/>
    <w:rsid w:val="00501F34"/>
    <w:rsid w:val="00505420"/>
    <w:rsid w:val="005059C4"/>
    <w:rsid w:val="00506CFE"/>
    <w:rsid w:val="005143B7"/>
    <w:rsid w:val="00516F3F"/>
    <w:rsid w:val="005176E0"/>
    <w:rsid w:val="00524E25"/>
    <w:rsid w:val="00526C8C"/>
    <w:rsid w:val="00530E66"/>
    <w:rsid w:val="005341EF"/>
    <w:rsid w:val="00534EE1"/>
    <w:rsid w:val="00537532"/>
    <w:rsid w:val="00546035"/>
    <w:rsid w:val="00550D87"/>
    <w:rsid w:val="00552640"/>
    <w:rsid w:val="00554D45"/>
    <w:rsid w:val="005565E5"/>
    <w:rsid w:val="005602CA"/>
    <w:rsid w:val="005634A6"/>
    <w:rsid w:val="00563B28"/>
    <w:rsid w:val="00563B71"/>
    <w:rsid w:val="005647CB"/>
    <w:rsid w:val="00566E37"/>
    <w:rsid w:val="005717CF"/>
    <w:rsid w:val="00572964"/>
    <w:rsid w:val="0057529B"/>
    <w:rsid w:val="00575B69"/>
    <w:rsid w:val="005763A9"/>
    <w:rsid w:val="00580242"/>
    <w:rsid w:val="005807B9"/>
    <w:rsid w:val="00580BD5"/>
    <w:rsid w:val="00582CAE"/>
    <w:rsid w:val="00583A56"/>
    <w:rsid w:val="0058479E"/>
    <w:rsid w:val="00585009"/>
    <w:rsid w:val="00590B35"/>
    <w:rsid w:val="00590BCC"/>
    <w:rsid w:val="00590BEB"/>
    <w:rsid w:val="00592000"/>
    <w:rsid w:val="00596464"/>
    <w:rsid w:val="005A1AF4"/>
    <w:rsid w:val="005A2701"/>
    <w:rsid w:val="005A2A94"/>
    <w:rsid w:val="005A3E78"/>
    <w:rsid w:val="005A6D18"/>
    <w:rsid w:val="005B65F8"/>
    <w:rsid w:val="005B6F84"/>
    <w:rsid w:val="005B7938"/>
    <w:rsid w:val="005C3485"/>
    <w:rsid w:val="005C407A"/>
    <w:rsid w:val="005C4C5C"/>
    <w:rsid w:val="005C6320"/>
    <w:rsid w:val="005D3AF0"/>
    <w:rsid w:val="005D58DD"/>
    <w:rsid w:val="005D6E01"/>
    <w:rsid w:val="005E0073"/>
    <w:rsid w:val="005E016F"/>
    <w:rsid w:val="005E0708"/>
    <w:rsid w:val="005E7EAF"/>
    <w:rsid w:val="005F0121"/>
    <w:rsid w:val="005F22F7"/>
    <w:rsid w:val="005F450F"/>
    <w:rsid w:val="005F4974"/>
    <w:rsid w:val="005F4DA5"/>
    <w:rsid w:val="005F500F"/>
    <w:rsid w:val="005F694D"/>
    <w:rsid w:val="005F731C"/>
    <w:rsid w:val="005F7514"/>
    <w:rsid w:val="0060160D"/>
    <w:rsid w:val="0060259C"/>
    <w:rsid w:val="00606C64"/>
    <w:rsid w:val="00606CCE"/>
    <w:rsid w:val="0061067A"/>
    <w:rsid w:val="006127BC"/>
    <w:rsid w:val="00612D00"/>
    <w:rsid w:val="00613214"/>
    <w:rsid w:val="00613E4F"/>
    <w:rsid w:val="00614A14"/>
    <w:rsid w:val="00614C7D"/>
    <w:rsid w:val="00615A36"/>
    <w:rsid w:val="0061682A"/>
    <w:rsid w:val="00617D74"/>
    <w:rsid w:val="0062329C"/>
    <w:rsid w:val="0063532C"/>
    <w:rsid w:val="0064134D"/>
    <w:rsid w:val="0064217E"/>
    <w:rsid w:val="00642430"/>
    <w:rsid w:val="0064496E"/>
    <w:rsid w:val="00645F4F"/>
    <w:rsid w:val="0064643B"/>
    <w:rsid w:val="00647465"/>
    <w:rsid w:val="00650261"/>
    <w:rsid w:val="00652BCD"/>
    <w:rsid w:val="00655A6A"/>
    <w:rsid w:val="0065639B"/>
    <w:rsid w:val="0066110D"/>
    <w:rsid w:val="0066148B"/>
    <w:rsid w:val="00661FA6"/>
    <w:rsid w:val="00662BBB"/>
    <w:rsid w:val="00663B81"/>
    <w:rsid w:val="006642E7"/>
    <w:rsid w:val="00664477"/>
    <w:rsid w:val="006656E8"/>
    <w:rsid w:val="006669CE"/>
    <w:rsid w:val="00670352"/>
    <w:rsid w:val="00672D33"/>
    <w:rsid w:val="00675ADE"/>
    <w:rsid w:val="00684F4B"/>
    <w:rsid w:val="00686625"/>
    <w:rsid w:val="006875F9"/>
    <w:rsid w:val="006876A8"/>
    <w:rsid w:val="00690383"/>
    <w:rsid w:val="00692D3F"/>
    <w:rsid w:val="00693023"/>
    <w:rsid w:val="00694065"/>
    <w:rsid w:val="006977B2"/>
    <w:rsid w:val="006A2340"/>
    <w:rsid w:val="006A6ACF"/>
    <w:rsid w:val="006A79EA"/>
    <w:rsid w:val="006B6A5D"/>
    <w:rsid w:val="006B6DC5"/>
    <w:rsid w:val="006B6F12"/>
    <w:rsid w:val="006C17CC"/>
    <w:rsid w:val="006C34FF"/>
    <w:rsid w:val="006C5696"/>
    <w:rsid w:val="006C5F2C"/>
    <w:rsid w:val="006C6CC4"/>
    <w:rsid w:val="006D0628"/>
    <w:rsid w:val="006D0741"/>
    <w:rsid w:val="006D5A4A"/>
    <w:rsid w:val="006D6A13"/>
    <w:rsid w:val="006E1C9F"/>
    <w:rsid w:val="006E3A53"/>
    <w:rsid w:val="006F15A3"/>
    <w:rsid w:val="006F2A6C"/>
    <w:rsid w:val="006F2F91"/>
    <w:rsid w:val="006F3879"/>
    <w:rsid w:val="006F57DB"/>
    <w:rsid w:val="006F6624"/>
    <w:rsid w:val="007021DA"/>
    <w:rsid w:val="0070399A"/>
    <w:rsid w:val="00706A19"/>
    <w:rsid w:val="0071058E"/>
    <w:rsid w:val="00712A5F"/>
    <w:rsid w:val="00712A7F"/>
    <w:rsid w:val="0071460A"/>
    <w:rsid w:val="00716067"/>
    <w:rsid w:val="00720FCA"/>
    <w:rsid w:val="00722587"/>
    <w:rsid w:val="00722F28"/>
    <w:rsid w:val="00723517"/>
    <w:rsid w:val="00723A12"/>
    <w:rsid w:val="00723C61"/>
    <w:rsid w:val="00725933"/>
    <w:rsid w:val="0072613D"/>
    <w:rsid w:val="007305DE"/>
    <w:rsid w:val="00730C5A"/>
    <w:rsid w:val="007331B3"/>
    <w:rsid w:val="00734427"/>
    <w:rsid w:val="00736D66"/>
    <w:rsid w:val="00737430"/>
    <w:rsid w:val="00737CB5"/>
    <w:rsid w:val="00742DBE"/>
    <w:rsid w:val="00746AEA"/>
    <w:rsid w:val="00747ED1"/>
    <w:rsid w:val="007519F3"/>
    <w:rsid w:val="00753084"/>
    <w:rsid w:val="00755E72"/>
    <w:rsid w:val="0076104F"/>
    <w:rsid w:val="007649D8"/>
    <w:rsid w:val="00767CB8"/>
    <w:rsid w:val="00770CA3"/>
    <w:rsid w:val="0077630E"/>
    <w:rsid w:val="00780CFE"/>
    <w:rsid w:val="00782BF4"/>
    <w:rsid w:val="00783A5C"/>
    <w:rsid w:val="00786C63"/>
    <w:rsid w:val="00787C64"/>
    <w:rsid w:val="00790B74"/>
    <w:rsid w:val="00791AB9"/>
    <w:rsid w:val="00795BD0"/>
    <w:rsid w:val="00795D9D"/>
    <w:rsid w:val="00797894"/>
    <w:rsid w:val="007A1152"/>
    <w:rsid w:val="007A1A6A"/>
    <w:rsid w:val="007A2C3B"/>
    <w:rsid w:val="007A2E4A"/>
    <w:rsid w:val="007A3BE2"/>
    <w:rsid w:val="007A5DCD"/>
    <w:rsid w:val="007A71D2"/>
    <w:rsid w:val="007B034F"/>
    <w:rsid w:val="007B0E44"/>
    <w:rsid w:val="007B2FAF"/>
    <w:rsid w:val="007C3CEF"/>
    <w:rsid w:val="007C49D7"/>
    <w:rsid w:val="007C5422"/>
    <w:rsid w:val="007D0E98"/>
    <w:rsid w:val="007D1578"/>
    <w:rsid w:val="007D17AF"/>
    <w:rsid w:val="007D3BF0"/>
    <w:rsid w:val="007D576E"/>
    <w:rsid w:val="007D6668"/>
    <w:rsid w:val="007E080C"/>
    <w:rsid w:val="007E1D13"/>
    <w:rsid w:val="007E68D2"/>
    <w:rsid w:val="007E6E57"/>
    <w:rsid w:val="007F1B94"/>
    <w:rsid w:val="007F2843"/>
    <w:rsid w:val="007F4B69"/>
    <w:rsid w:val="00801EDC"/>
    <w:rsid w:val="00803BA6"/>
    <w:rsid w:val="008044FA"/>
    <w:rsid w:val="00805064"/>
    <w:rsid w:val="00811288"/>
    <w:rsid w:val="00811751"/>
    <w:rsid w:val="00813DCB"/>
    <w:rsid w:val="00814B8D"/>
    <w:rsid w:val="00820842"/>
    <w:rsid w:val="00820F7F"/>
    <w:rsid w:val="0082190D"/>
    <w:rsid w:val="00823C04"/>
    <w:rsid w:val="00823FFE"/>
    <w:rsid w:val="00824AD5"/>
    <w:rsid w:val="008252E5"/>
    <w:rsid w:val="00827115"/>
    <w:rsid w:val="008274D4"/>
    <w:rsid w:val="00827521"/>
    <w:rsid w:val="008327A2"/>
    <w:rsid w:val="00833613"/>
    <w:rsid w:val="00837CF6"/>
    <w:rsid w:val="008420AC"/>
    <w:rsid w:val="00845062"/>
    <w:rsid w:val="00845F6C"/>
    <w:rsid w:val="00847DA0"/>
    <w:rsid w:val="00850DEE"/>
    <w:rsid w:val="00852E57"/>
    <w:rsid w:val="00853EC0"/>
    <w:rsid w:val="00856166"/>
    <w:rsid w:val="00861E75"/>
    <w:rsid w:val="008622AA"/>
    <w:rsid w:val="0086322C"/>
    <w:rsid w:val="00863574"/>
    <w:rsid w:val="00863EB9"/>
    <w:rsid w:val="008653EC"/>
    <w:rsid w:val="00872647"/>
    <w:rsid w:val="00872819"/>
    <w:rsid w:val="0087492E"/>
    <w:rsid w:val="00875EFE"/>
    <w:rsid w:val="008767E2"/>
    <w:rsid w:val="00884853"/>
    <w:rsid w:val="00884B12"/>
    <w:rsid w:val="00887641"/>
    <w:rsid w:val="0089133C"/>
    <w:rsid w:val="00897D94"/>
    <w:rsid w:val="008A08BF"/>
    <w:rsid w:val="008A6DA9"/>
    <w:rsid w:val="008A7424"/>
    <w:rsid w:val="008B4B2E"/>
    <w:rsid w:val="008B51C8"/>
    <w:rsid w:val="008C07E0"/>
    <w:rsid w:val="008C17DE"/>
    <w:rsid w:val="008C242D"/>
    <w:rsid w:val="008C2653"/>
    <w:rsid w:val="008C306D"/>
    <w:rsid w:val="008C38AE"/>
    <w:rsid w:val="008C4546"/>
    <w:rsid w:val="008C5D1E"/>
    <w:rsid w:val="008D0616"/>
    <w:rsid w:val="008D574E"/>
    <w:rsid w:val="008D71FC"/>
    <w:rsid w:val="008D7257"/>
    <w:rsid w:val="008D7BA0"/>
    <w:rsid w:val="008E0FC6"/>
    <w:rsid w:val="008E1D7A"/>
    <w:rsid w:val="008E3165"/>
    <w:rsid w:val="008E32DD"/>
    <w:rsid w:val="008E4D42"/>
    <w:rsid w:val="008E4FDB"/>
    <w:rsid w:val="008E61A6"/>
    <w:rsid w:val="008E6336"/>
    <w:rsid w:val="008F00ED"/>
    <w:rsid w:val="008F025D"/>
    <w:rsid w:val="008F0DC0"/>
    <w:rsid w:val="008F23CF"/>
    <w:rsid w:val="008F58D2"/>
    <w:rsid w:val="008F7280"/>
    <w:rsid w:val="008F7794"/>
    <w:rsid w:val="00900DD5"/>
    <w:rsid w:val="00900F57"/>
    <w:rsid w:val="009027CD"/>
    <w:rsid w:val="009033BE"/>
    <w:rsid w:val="009034B0"/>
    <w:rsid w:val="009038DD"/>
    <w:rsid w:val="00905D30"/>
    <w:rsid w:val="00910107"/>
    <w:rsid w:val="00910211"/>
    <w:rsid w:val="009102B1"/>
    <w:rsid w:val="009103E2"/>
    <w:rsid w:val="0091071A"/>
    <w:rsid w:val="00912899"/>
    <w:rsid w:val="00913D60"/>
    <w:rsid w:val="00916BD8"/>
    <w:rsid w:val="00922585"/>
    <w:rsid w:val="00923400"/>
    <w:rsid w:val="00923CBF"/>
    <w:rsid w:val="0092420A"/>
    <w:rsid w:val="0092530A"/>
    <w:rsid w:val="00926CA3"/>
    <w:rsid w:val="0093247C"/>
    <w:rsid w:val="00933108"/>
    <w:rsid w:val="00933E4B"/>
    <w:rsid w:val="00935240"/>
    <w:rsid w:val="00937741"/>
    <w:rsid w:val="00941997"/>
    <w:rsid w:val="00941F7A"/>
    <w:rsid w:val="009501C4"/>
    <w:rsid w:val="00951FE6"/>
    <w:rsid w:val="009532D1"/>
    <w:rsid w:val="00956E25"/>
    <w:rsid w:val="009573FF"/>
    <w:rsid w:val="00961062"/>
    <w:rsid w:val="0096317B"/>
    <w:rsid w:val="00963A2A"/>
    <w:rsid w:val="00963C4F"/>
    <w:rsid w:val="00964564"/>
    <w:rsid w:val="00965B08"/>
    <w:rsid w:val="00966F3C"/>
    <w:rsid w:val="00966FF3"/>
    <w:rsid w:val="00967C80"/>
    <w:rsid w:val="00967F26"/>
    <w:rsid w:val="009703AF"/>
    <w:rsid w:val="009709BD"/>
    <w:rsid w:val="00971D6D"/>
    <w:rsid w:val="009759AD"/>
    <w:rsid w:val="00977A59"/>
    <w:rsid w:val="009804BE"/>
    <w:rsid w:val="00980B02"/>
    <w:rsid w:val="0098297D"/>
    <w:rsid w:val="009834B8"/>
    <w:rsid w:val="00984E64"/>
    <w:rsid w:val="00987122"/>
    <w:rsid w:val="009877D3"/>
    <w:rsid w:val="00991DAD"/>
    <w:rsid w:val="0099234C"/>
    <w:rsid w:val="00993729"/>
    <w:rsid w:val="009937DE"/>
    <w:rsid w:val="00994243"/>
    <w:rsid w:val="00995FA3"/>
    <w:rsid w:val="00996679"/>
    <w:rsid w:val="0099678E"/>
    <w:rsid w:val="009A18BA"/>
    <w:rsid w:val="009A22F8"/>
    <w:rsid w:val="009A3027"/>
    <w:rsid w:val="009A35F6"/>
    <w:rsid w:val="009A58EC"/>
    <w:rsid w:val="009A7C87"/>
    <w:rsid w:val="009B27D4"/>
    <w:rsid w:val="009B4859"/>
    <w:rsid w:val="009C4C5A"/>
    <w:rsid w:val="009C569B"/>
    <w:rsid w:val="009C70CA"/>
    <w:rsid w:val="009D0C81"/>
    <w:rsid w:val="009D1B0C"/>
    <w:rsid w:val="009D597F"/>
    <w:rsid w:val="009D5A16"/>
    <w:rsid w:val="009D6796"/>
    <w:rsid w:val="009D679F"/>
    <w:rsid w:val="009E0EB9"/>
    <w:rsid w:val="009E0EE8"/>
    <w:rsid w:val="009E11BB"/>
    <w:rsid w:val="009E1CA5"/>
    <w:rsid w:val="009E4807"/>
    <w:rsid w:val="009E4D80"/>
    <w:rsid w:val="009E606D"/>
    <w:rsid w:val="009E69D1"/>
    <w:rsid w:val="009E6CE4"/>
    <w:rsid w:val="009F116C"/>
    <w:rsid w:val="009F1450"/>
    <w:rsid w:val="009F4BDC"/>
    <w:rsid w:val="009F4CFF"/>
    <w:rsid w:val="009F57E7"/>
    <w:rsid w:val="009F6E6E"/>
    <w:rsid w:val="00A035EB"/>
    <w:rsid w:val="00A057D8"/>
    <w:rsid w:val="00A05D78"/>
    <w:rsid w:val="00A05E67"/>
    <w:rsid w:val="00A13F08"/>
    <w:rsid w:val="00A1459C"/>
    <w:rsid w:val="00A14F60"/>
    <w:rsid w:val="00A1573C"/>
    <w:rsid w:val="00A16BC9"/>
    <w:rsid w:val="00A2165D"/>
    <w:rsid w:val="00A2356E"/>
    <w:rsid w:val="00A23DC8"/>
    <w:rsid w:val="00A24682"/>
    <w:rsid w:val="00A24C6B"/>
    <w:rsid w:val="00A30734"/>
    <w:rsid w:val="00A30A33"/>
    <w:rsid w:val="00A31738"/>
    <w:rsid w:val="00A31D75"/>
    <w:rsid w:val="00A32621"/>
    <w:rsid w:val="00A340E1"/>
    <w:rsid w:val="00A4032F"/>
    <w:rsid w:val="00A40959"/>
    <w:rsid w:val="00A42E3D"/>
    <w:rsid w:val="00A43C70"/>
    <w:rsid w:val="00A46FCF"/>
    <w:rsid w:val="00A47B74"/>
    <w:rsid w:val="00A523E1"/>
    <w:rsid w:val="00A52C44"/>
    <w:rsid w:val="00A55F2F"/>
    <w:rsid w:val="00A57B1E"/>
    <w:rsid w:val="00A630AD"/>
    <w:rsid w:val="00A64E2B"/>
    <w:rsid w:val="00A65568"/>
    <w:rsid w:val="00A65B6E"/>
    <w:rsid w:val="00A66B39"/>
    <w:rsid w:val="00A67D5B"/>
    <w:rsid w:val="00A74A95"/>
    <w:rsid w:val="00A75951"/>
    <w:rsid w:val="00A82A62"/>
    <w:rsid w:val="00A86C99"/>
    <w:rsid w:val="00A9014C"/>
    <w:rsid w:val="00A90577"/>
    <w:rsid w:val="00A9261D"/>
    <w:rsid w:val="00A932C5"/>
    <w:rsid w:val="00AA1DFD"/>
    <w:rsid w:val="00AA5627"/>
    <w:rsid w:val="00AB02D5"/>
    <w:rsid w:val="00AB1FE9"/>
    <w:rsid w:val="00AB246E"/>
    <w:rsid w:val="00AB2E38"/>
    <w:rsid w:val="00AB38EB"/>
    <w:rsid w:val="00AB6924"/>
    <w:rsid w:val="00AC000B"/>
    <w:rsid w:val="00AC0072"/>
    <w:rsid w:val="00AC09E3"/>
    <w:rsid w:val="00AC17B4"/>
    <w:rsid w:val="00AC1FE9"/>
    <w:rsid w:val="00AC38DC"/>
    <w:rsid w:val="00AC54B7"/>
    <w:rsid w:val="00AC6174"/>
    <w:rsid w:val="00AC6E49"/>
    <w:rsid w:val="00AD187C"/>
    <w:rsid w:val="00AD3B4B"/>
    <w:rsid w:val="00AD3D73"/>
    <w:rsid w:val="00AD595B"/>
    <w:rsid w:val="00AD5A68"/>
    <w:rsid w:val="00AE1D58"/>
    <w:rsid w:val="00AE2139"/>
    <w:rsid w:val="00AE2E3E"/>
    <w:rsid w:val="00AE380B"/>
    <w:rsid w:val="00AE4148"/>
    <w:rsid w:val="00AE59D1"/>
    <w:rsid w:val="00AE5F2B"/>
    <w:rsid w:val="00AF15D2"/>
    <w:rsid w:val="00AF166A"/>
    <w:rsid w:val="00AF2565"/>
    <w:rsid w:val="00AF46C1"/>
    <w:rsid w:val="00AF6BEE"/>
    <w:rsid w:val="00AF6F26"/>
    <w:rsid w:val="00B007CC"/>
    <w:rsid w:val="00B03589"/>
    <w:rsid w:val="00B04C29"/>
    <w:rsid w:val="00B07B7F"/>
    <w:rsid w:val="00B12139"/>
    <w:rsid w:val="00B14820"/>
    <w:rsid w:val="00B15BBD"/>
    <w:rsid w:val="00B16AB2"/>
    <w:rsid w:val="00B25C20"/>
    <w:rsid w:val="00B30A95"/>
    <w:rsid w:val="00B34246"/>
    <w:rsid w:val="00B34CC2"/>
    <w:rsid w:val="00B35E56"/>
    <w:rsid w:val="00B3668B"/>
    <w:rsid w:val="00B37EBC"/>
    <w:rsid w:val="00B37FE9"/>
    <w:rsid w:val="00B400D1"/>
    <w:rsid w:val="00B40CCE"/>
    <w:rsid w:val="00B44D96"/>
    <w:rsid w:val="00B47964"/>
    <w:rsid w:val="00B5053F"/>
    <w:rsid w:val="00B534F8"/>
    <w:rsid w:val="00B5580C"/>
    <w:rsid w:val="00B55EED"/>
    <w:rsid w:val="00B574FD"/>
    <w:rsid w:val="00B57A6A"/>
    <w:rsid w:val="00B61F97"/>
    <w:rsid w:val="00B636DE"/>
    <w:rsid w:val="00B64B5F"/>
    <w:rsid w:val="00B65237"/>
    <w:rsid w:val="00B65931"/>
    <w:rsid w:val="00B676BC"/>
    <w:rsid w:val="00B701A5"/>
    <w:rsid w:val="00B70583"/>
    <w:rsid w:val="00B717FB"/>
    <w:rsid w:val="00B72431"/>
    <w:rsid w:val="00B73391"/>
    <w:rsid w:val="00B82EDC"/>
    <w:rsid w:val="00B83419"/>
    <w:rsid w:val="00B83F44"/>
    <w:rsid w:val="00B84283"/>
    <w:rsid w:val="00B85A32"/>
    <w:rsid w:val="00B860DB"/>
    <w:rsid w:val="00B87081"/>
    <w:rsid w:val="00B91249"/>
    <w:rsid w:val="00B977CB"/>
    <w:rsid w:val="00BA41BC"/>
    <w:rsid w:val="00BB05FE"/>
    <w:rsid w:val="00BB2547"/>
    <w:rsid w:val="00BB31CD"/>
    <w:rsid w:val="00BB35E8"/>
    <w:rsid w:val="00BB75CC"/>
    <w:rsid w:val="00BB7EC4"/>
    <w:rsid w:val="00BC053E"/>
    <w:rsid w:val="00BC1FB3"/>
    <w:rsid w:val="00BC21CE"/>
    <w:rsid w:val="00BD0BA1"/>
    <w:rsid w:val="00BD0C1A"/>
    <w:rsid w:val="00BD1454"/>
    <w:rsid w:val="00BD15FA"/>
    <w:rsid w:val="00BD26B7"/>
    <w:rsid w:val="00BD3ED2"/>
    <w:rsid w:val="00BD4636"/>
    <w:rsid w:val="00BD56E0"/>
    <w:rsid w:val="00BE0EEF"/>
    <w:rsid w:val="00BE140D"/>
    <w:rsid w:val="00BE1706"/>
    <w:rsid w:val="00BE2E47"/>
    <w:rsid w:val="00BF36F5"/>
    <w:rsid w:val="00BF38A9"/>
    <w:rsid w:val="00BF3B5F"/>
    <w:rsid w:val="00BF5256"/>
    <w:rsid w:val="00BF74EC"/>
    <w:rsid w:val="00BF7622"/>
    <w:rsid w:val="00BF77D4"/>
    <w:rsid w:val="00C00312"/>
    <w:rsid w:val="00C01347"/>
    <w:rsid w:val="00C048EA"/>
    <w:rsid w:val="00C0657E"/>
    <w:rsid w:val="00C102D4"/>
    <w:rsid w:val="00C151F2"/>
    <w:rsid w:val="00C159CD"/>
    <w:rsid w:val="00C15E47"/>
    <w:rsid w:val="00C20780"/>
    <w:rsid w:val="00C21DDA"/>
    <w:rsid w:val="00C2656C"/>
    <w:rsid w:val="00C269E9"/>
    <w:rsid w:val="00C318B2"/>
    <w:rsid w:val="00C32AD8"/>
    <w:rsid w:val="00C3694C"/>
    <w:rsid w:val="00C36E07"/>
    <w:rsid w:val="00C37BF1"/>
    <w:rsid w:val="00C404B5"/>
    <w:rsid w:val="00C422F2"/>
    <w:rsid w:val="00C423B3"/>
    <w:rsid w:val="00C4685C"/>
    <w:rsid w:val="00C51A70"/>
    <w:rsid w:val="00C54417"/>
    <w:rsid w:val="00C54825"/>
    <w:rsid w:val="00C54B03"/>
    <w:rsid w:val="00C55702"/>
    <w:rsid w:val="00C55BD7"/>
    <w:rsid w:val="00C6031F"/>
    <w:rsid w:val="00C60F58"/>
    <w:rsid w:val="00C6204A"/>
    <w:rsid w:val="00C62445"/>
    <w:rsid w:val="00C640AA"/>
    <w:rsid w:val="00C64104"/>
    <w:rsid w:val="00C65ABC"/>
    <w:rsid w:val="00C662D8"/>
    <w:rsid w:val="00C66A15"/>
    <w:rsid w:val="00C713A9"/>
    <w:rsid w:val="00C71A44"/>
    <w:rsid w:val="00C71BF1"/>
    <w:rsid w:val="00C813A5"/>
    <w:rsid w:val="00C82A5A"/>
    <w:rsid w:val="00C82C42"/>
    <w:rsid w:val="00C846B4"/>
    <w:rsid w:val="00C85D6E"/>
    <w:rsid w:val="00C85E2A"/>
    <w:rsid w:val="00C9501E"/>
    <w:rsid w:val="00C9584C"/>
    <w:rsid w:val="00C96F41"/>
    <w:rsid w:val="00CA04EB"/>
    <w:rsid w:val="00CA5C55"/>
    <w:rsid w:val="00CB5B8E"/>
    <w:rsid w:val="00CB64CC"/>
    <w:rsid w:val="00CB652A"/>
    <w:rsid w:val="00CB7AAA"/>
    <w:rsid w:val="00CC0DAB"/>
    <w:rsid w:val="00CC4365"/>
    <w:rsid w:val="00CC5C14"/>
    <w:rsid w:val="00CD3788"/>
    <w:rsid w:val="00CD48BD"/>
    <w:rsid w:val="00CD4D2C"/>
    <w:rsid w:val="00CD5F76"/>
    <w:rsid w:val="00CE0EAF"/>
    <w:rsid w:val="00CE625A"/>
    <w:rsid w:val="00CF11C3"/>
    <w:rsid w:val="00CF5132"/>
    <w:rsid w:val="00CF5C75"/>
    <w:rsid w:val="00D023EB"/>
    <w:rsid w:val="00D138ED"/>
    <w:rsid w:val="00D15800"/>
    <w:rsid w:val="00D16371"/>
    <w:rsid w:val="00D168A6"/>
    <w:rsid w:val="00D16AAE"/>
    <w:rsid w:val="00D17D86"/>
    <w:rsid w:val="00D202BE"/>
    <w:rsid w:val="00D20F07"/>
    <w:rsid w:val="00D22183"/>
    <w:rsid w:val="00D23BDB"/>
    <w:rsid w:val="00D2406E"/>
    <w:rsid w:val="00D2474F"/>
    <w:rsid w:val="00D248C4"/>
    <w:rsid w:val="00D25160"/>
    <w:rsid w:val="00D30862"/>
    <w:rsid w:val="00D330A8"/>
    <w:rsid w:val="00D33EDB"/>
    <w:rsid w:val="00D346E2"/>
    <w:rsid w:val="00D412B7"/>
    <w:rsid w:val="00D444AA"/>
    <w:rsid w:val="00D44A58"/>
    <w:rsid w:val="00D44C96"/>
    <w:rsid w:val="00D45468"/>
    <w:rsid w:val="00D51015"/>
    <w:rsid w:val="00D521E5"/>
    <w:rsid w:val="00D53DD0"/>
    <w:rsid w:val="00D55A71"/>
    <w:rsid w:val="00D56902"/>
    <w:rsid w:val="00D621FF"/>
    <w:rsid w:val="00D62BFF"/>
    <w:rsid w:val="00D64357"/>
    <w:rsid w:val="00D663AD"/>
    <w:rsid w:val="00D71868"/>
    <w:rsid w:val="00D7196D"/>
    <w:rsid w:val="00D7417F"/>
    <w:rsid w:val="00D74BBA"/>
    <w:rsid w:val="00D81976"/>
    <w:rsid w:val="00D82D9D"/>
    <w:rsid w:val="00D83253"/>
    <w:rsid w:val="00D841CE"/>
    <w:rsid w:val="00D8432E"/>
    <w:rsid w:val="00D84D26"/>
    <w:rsid w:val="00D850F4"/>
    <w:rsid w:val="00D86DCA"/>
    <w:rsid w:val="00D91241"/>
    <w:rsid w:val="00D92F94"/>
    <w:rsid w:val="00D94ADB"/>
    <w:rsid w:val="00D9507B"/>
    <w:rsid w:val="00DA4C1D"/>
    <w:rsid w:val="00DA6033"/>
    <w:rsid w:val="00DA645A"/>
    <w:rsid w:val="00DA69A6"/>
    <w:rsid w:val="00DB22D7"/>
    <w:rsid w:val="00DB28B5"/>
    <w:rsid w:val="00DB4906"/>
    <w:rsid w:val="00DB4F85"/>
    <w:rsid w:val="00DC031B"/>
    <w:rsid w:val="00DC13D3"/>
    <w:rsid w:val="00DC1BA8"/>
    <w:rsid w:val="00DC2B5D"/>
    <w:rsid w:val="00DC3524"/>
    <w:rsid w:val="00DC41E6"/>
    <w:rsid w:val="00DC4E82"/>
    <w:rsid w:val="00DC5B66"/>
    <w:rsid w:val="00DC5D71"/>
    <w:rsid w:val="00DC63DA"/>
    <w:rsid w:val="00DD1386"/>
    <w:rsid w:val="00DD2805"/>
    <w:rsid w:val="00DD3667"/>
    <w:rsid w:val="00DD38B8"/>
    <w:rsid w:val="00DD708C"/>
    <w:rsid w:val="00DE062D"/>
    <w:rsid w:val="00DE09C6"/>
    <w:rsid w:val="00DE3875"/>
    <w:rsid w:val="00DE468E"/>
    <w:rsid w:val="00DE6C2A"/>
    <w:rsid w:val="00DF2253"/>
    <w:rsid w:val="00DF512F"/>
    <w:rsid w:val="00DF700A"/>
    <w:rsid w:val="00DF7134"/>
    <w:rsid w:val="00DF7196"/>
    <w:rsid w:val="00DF7806"/>
    <w:rsid w:val="00E00A88"/>
    <w:rsid w:val="00E02D26"/>
    <w:rsid w:val="00E05F1A"/>
    <w:rsid w:val="00E06357"/>
    <w:rsid w:val="00E063C5"/>
    <w:rsid w:val="00E103A1"/>
    <w:rsid w:val="00E128CE"/>
    <w:rsid w:val="00E12DD0"/>
    <w:rsid w:val="00E144FA"/>
    <w:rsid w:val="00E146DD"/>
    <w:rsid w:val="00E16798"/>
    <w:rsid w:val="00E16A2F"/>
    <w:rsid w:val="00E16D15"/>
    <w:rsid w:val="00E177BA"/>
    <w:rsid w:val="00E219A6"/>
    <w:rsid w:val="00E21B4F"/>
    <w:rsid w:val="00E234D6"/>
    <w:rsid w:val="00E23850"/>
    <w:rsid w:val="00E26B1D"/>
    <w:rsid w:val="00E2754F"/>
    <w:rsid w:val="00E30BC4"/>
    <w:rsid w:val="00E33F2C"/>
    <w:rsid w:val="00E340CC"/>
    <w:rsid w:val="00E34448"/>
    <w:rsid w:val="00E36E33"/>
    <w:rsid w:val="00E36F7B"/>
    <w:rsid w:val="00E377CC"/>
    <w:rsid w:val="00E40820"/>
    <w:rsid w:val="00E41D7A"/>
    <w:rsid w:val="00E42FBD"/>
    <w:rsid w:val="00E51F51"/>
    <w:rsid w:val="00E53090"/>
    <w:rsid w:val="00E54631"/>
    <w:rsid w:val="00E600A7"/>
    <w:rsid w:val="00E6095F"/>
    <w:rsid w:val="00E62201"/>
    <w:rsid w:val="00E62E4F"/>
    <w:rsid w:val="00E6328E"/>
    <w:rsid w:val="00E65528"/>
    <w:rsid w:val="00E66D22"/>
    <w:rsid w:val="00E66D45"/>
    <w:rsid w:val="00E70903"/>
    <w:rsid w:val="00E727FE"/>
    <w:rsid w:val="00E7305A"/>
    <w:rsid w:val="00E760B5"/>
    <w:rsid w:val="00E77B84"/>
    <w:rsid w:val="00E77C86"/>
    <w:rsid w:val="00E804B1"/>
    <w:rsid w:val="00E80B46"/>
    <w:rsid w:val="00E81DF2"/>
    <w:rsid w:val="00E847D8"/>
    <w:rsid w:val="00E849A1"/>
    <w:rsid w:val="00E85BDF"/>
    <w:rsid w:val="00E85DCA"/>
    <w:rsid w:val="00E86F6E"/>
    <w:rsid w:val="00E91776"/>
    <w:rsid w:val="00E92975"/>
    <w:rsid w:val="00E93184"/>
    <w:rsid w:val="00E9435F"/>
    <w:rsid w:val="00E954DA"/>
    <w:rsid w:val="00E96216"/>
    <w:rsid w:val="00E970AC"/>
    <w:rsid w:val="00EA0066"/>
    <w:rsid w:val="00EA1CC4"/>
    <w:rsid w:val="00EB08EB"/>
    <w:rsid w:val="00EB584E"/>
    <w:rsid w:val="00EB7862"/>
    <w:rsid w:val="00EC118C"/>
    <w:rsid w:val="00EC295E"/>
    <w:rsid w:val="00EC452E"/>
    <w:rsid w:val="00EC5D21"/>
    <w:rsid w:val="00ED1C62"/>
    <w:rsid w:val="00ED5F96"/>
    <w:rsid w:val="00EE0A07"/>
    <w:rsid w:val="00EE1216"/>
    <w:rsid w:val="00EE5307"/>
    <w:rsid w:val="00EE663C"/>
    <w:rsid w:val="00EE6A75"/>
    <w:rsid w:val="00EE7A2C"/>
    <w:rsid w:val="00EF208C"/>
    <w:rsid w:val="00EF4BB4"/>
    <w:rsid w:val="00EF7B91"/>
    <w:rsid w:val="00F0150C"/>
    <w:rsid w:val="00F01D3A"/>
    <w:rsid w:val="00F05C59"/>
    <w:rsid w:val="00F0678E"/>
    <w:rsid w:val="00F074C7"/>
    <w:rsid w:val="00F111B2"/>
    <w:rsid w:val="00F135F2"/>
    <w:rsid w:val="00F16936"/>
    <w:rsid w:val="00F16F81"/>
    <w:rsid w:val="00F306F8"/>
    <w:rsid w:val="00F316EA"/>
    <w:rsid w:val="00F32F28"/>
    <w:rsid w:val="00F33377"/>
    <w:rsid w:val="00F466CA"/>
    <w:rsid w:val="00F50A9B"/>
    <w:rsid w:val="00F50EE8"/>
    <w:rsid w:val="00F5260C"/>
    <w:rsid w:val="00F54D15"/>
    <w:rsid w:val="00F61DAB"/>
    <w:rsid w:val="00F63E48"/>
    <w:rsid w:val="00F65682"/>
    <w:rsid w:val="00F7105E"/>
    <w:rsid w:val="00F767B3"/>
    <w:rsid w:val="00F864C6"/>
    <w:rsid w:val="00F9380D"/>
    <w:rsid w:val="00F9472A"/>
    <w:rsid w:val="00F95402"/>
    <w:rsid w:val="00FA1323"/>
    <w:rsid w:val="00FA2518"/>
    <w:rsid w:val="00FA3907"/>
    <w:rsid w:val="00FA4C0B"/>
    <w:rsid w:val="00FA50EB"/>
    <w:rsid w:val="00FA7E35"/>
    <w:rsid w:val="00FB0584"/>
    <w:rsid w:val="00FB3314"/>
    <w:rsid w:val="00FC1E38"/>
    <w:rsid w:val="00FD07C3"/>
    <w:rsid w:val="00FD0E0C"/>
    <w:rsid w:val="00FD575C"/>
    <w:rsid w:val="00FE199E"/>
    <w:rsid w:val="00FE35E1"/>
    <w:rsid w:val="00FE36BA"/>
    <w:rsid w:val="00FF1765"/>
    <w:rsid w:val="00FF198A"/>
    <w:rsid w:val="00FF7D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61D6D0"/>
  <w15:chartTrackingRefBased/>
  <w15:docId w15:val="{EEA8C7D4-1E37-BE48-98C4-4615FD7C2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C2A"/>
    <w:rPr>
      <w:rFonts w:ascii="Times New Roman" w:eastAsia="Times New Roman" w:hAnsi="Times New Roman" w:cs="Times New Roman"/>
    </w:rPr>
  </w:style>
  <w:style w:type="paragraph" w:styleId="Heading1">
    <w:name w:val="heading 1"/>
    <w:basedOn w:val="Normal"/>
    <w:link w:val="Heading1Char"/>
    <w:uiPriority w:val="9"/>
    <w:qFormat/>
    <w:rsid w:val="002B1980"/>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1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80CFE"/>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780CFE"/>
    <w:rPr>
      <w:rFonts w:eastAsiaTheme="minorEastAsia"/>
    </w:rPr>
  </w:style>
  <w:style w:type="paragraph" w:styleId="Footer">
    <w:name w:val="footer"/>
    <w:basedOn w:val="Normal"/>
    <w:link w:val="FooterChar"/>
    <w:uiPriority w:val="99"/>
    <w:unhideWhenUsed/>
    <w:rsid w:val="00780CFE"/>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780CFE"/>
    <w:rPr>
      <w:rFonts w:eastAsiaTheme="minorEastAsia"/>
    </w:rPr>
  </w:style>
  <w:style w:type="character" w:styleId="CommentReference">
    <w:name w:val="annotation reference"/>
    <w:basedOn w:val="DefaultParagraphFont"/>
    <w:uiPriority w:val="99"/>
    <w:semiHidden/>
    <w:unhideWhenUsed/>
    <w:rsid w:val="00366D90"/>
    <w:rPr>
      <w:sz w:val="16"/>
      <w:szCs w:val="16"/>
    </w:rPr>
  </w:style>
  <w:style w:type="paragraph" w:styleId="CommentText">
    <w:name w:val="annotation text"/>
    <w:basedOn w:val="Normal"/>
    <w:link w:val="CommentTextChar"/>
    <w:uiPriority w:val="99"/>
    <w:unhideWhenUsed/>
    <w:rsid w:val="00366D9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366D9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66D90"/>
    <w:rPr>
      <w:b/>
      <w:bCs/>
    </w:rPr>
  </w:style>
  <w:style w:type="character" w:customStyle="1" w:styleId="CommentSubjectChar">
    <w:name w:val="Comment Subject Char"/>
    <w:basedOn w:val="CommentTextChar"/>
    <w:link w:val="CommentSubject"/>
    <w:uiPriority w:val="99"/>
    <w:semiHidden/>
    <w:rsid w:val="00366D90"/>
    <w:rPr>
      <w:rFonts w:eastAsiaTheme="minorEastAsia"/>
      <w:b/>
      <w:bCs/>
      <w:sz w:val="20"/>
      <w:szCs w:val="20"/>
    </w:rPr>
  </w:style>
  <w:style w:type="paragraph" w:styleId="BalloonText">
    <w:name w:val="Balloon Text"/>
    <w:basedOn w:val="Normal"/>
    <w:link w:val="BalloonTextChar"/>
    <w:uiPriority w:val="99"/>
    <w:semiHidden/>
    <w:unhideWhenUsed/>
    <w:rsid w:val="00366D90"/>
    <w:rPr>
      <w:rFonts w:eastAsiaTheme="minorEastAsia"/>
      <w:sz w:val="18"/>
      <w:szCs w:val="18"/>
    </w:rPr>
  </w:style>
  <w:style w:type="character" w:customStyle="1" w:styleId="BalloonTextChar">
    <w:name w:val="Balloon Text Char"/>
    <w:basedOn w:val="DefaultParagraphFont"/>
    <w:link w:val="BalloonText"/>
    <w:uiPriority w:val="99"/>
    <w:semiHidden/>
    <w:rsid w:val="00366D90"/>
    <w:rPr>
      <w:rFonts w:ascii="Times New Roman" w:eastAsiaTheme="minorEastAsia" w:hAnsi="Times New Roman" w:cs="Times New Roman"/>
      <w:sz w:val="18"/>
      <w:szCs w:val="18"/>
    </w:rPr>
  </w:style>
  <w:style w:type="paragraph" w:styleId="ListParagraph">
    <w:name w:val="List Paragraph"/>
    <w:basedOn w:val="Normal"/>
    <w:uiPriority w:val="34"/>
    <w:qFormat/>
    <w:rsid w:val="00BE1706"/>
    <w:pPr>
      <w:ind w:left="720"/>
      <w:contextualSpacing/>
    </w:pPr>
  </w:style>
  <w:style w:type="character" w:customStyle="1" w:styleId="Heading1Char">
    <w:name w:val="Heading 1 Char"/>
    <w:basedOn w:val="DefaultParagraphFont"/>
    <w:link w:val="Heading1"/>
    <w:uiPriority w:val="9"/>
    <w:rsid w:val="002B1980"/>
    <w:rPr>
      <w:rFonts w:ascii="Times New Roman" w:eastAsia="Times New Roman" w:hAnsi="Times New Roman" w:cs="Times New Roman"/>
      <w:b/>
      <w:bCs/>
      <w:kern w:val="36"/>
      <w:sz w:val="48"/>
      <w:szCs w:val="48"/>
    </w:rPr>
  </w:style>
  <w:style w:type="table" w:styleId="GridTable1Light">
    <w:name w:val="Grid Table 1 Light"/>
    <w:basedOn w:val="TableNormal"/>
    <w:uiPriority w:val="46"/>
    <w:rsid w:val="00AF6F2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AF6F2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AF6F2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F6F2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F6F2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0912D4"/>
    <w:pPr>
      <w:autoSpaceDE w:val="0"/>
      <w:autoSpaceDN w:val="0"/>
      <w:adjustRightInd w:val="0"/>
    </w:pPr>
    <w:rPr>
      <w:rFonts w:ascii="Times" w:hAnsi="Times" w:cs="Times"/>
      <w:color w:val="000000"/>
    </w:rPr>
  </w:style>
  <w:style w:type="paragraph" w:customStyle="1" w:styleId="Pa3">
    <w:name w:val="Pa3"/>
    <w:basedOn w:val="Default"/>
    <w:next w:val="Default"/>
    <w:uiPriority w:val="99"/>
    <w:rsid w:val="000912D4"/>
    <w:pPr>
      <w:spacing w:line="241" w:lineRule="atLeast"/>
    </w:pPr>
    <w:rPr>
      <w:rFonts w:cstheme="minorBidi"/>
      <w:color w:val="auto"/>
    </w:rPr>
  </w:style>
  <w:style w:type="character" w:customStyle="1" w:styleId="A4">
    <w:name w:val="A4"/>
    <w:uiPriority w:val="99"/>
    <w:rsid w:val="000912D4"/>
    <w:rPr>
      <w:rFonts w:cs="Times"/>
      <w:b/>
      <w:bCs/>
      <w:color w:val="000000"/>
      <w:sz w:val="36"/>
      <w:szCs w:val="36"/>
    </w:rPr>
  </w:style>
  <w:style w:type="character" w:styleId="Hyperlink">
    <w:name w:val="Hyperlink"/>
    <w:basedOn w:val="DefaultParagraphFont"/>
    <w:uiPriority w:val="99"/>
    <w:unhideWhenUsed/>
    <w:rsid w:val="00A52C44"/>
    <w:rPr>
      <w:color w:val="0563C1" w:themeColor="hyperlink"/>
      <w:u w:val="single"/>
    </w:rPr>
  </w:style>
  <w:style w:type="character" w:styleId="UnresolvedMention">
    <w:name w:val="Unresolved Mention"/>
    <w:basedOn w:val="DefaultParagraphFont"/>
    <w:uiPriority w:val="99"/>
    <w:semiHidden/>
    <w:unhideWhenUsed/>
    <w:rsid w:val="00A52C44"/>
    <w:rPr>
      <w:color w:val="605E5C"/>
      <w:shd w:val="clear" w:color="auto" w:fill="E1DFDD"/>
    </w:rPr>
  </w:style>
  <w:style w:type="character" w:customStyle="1" w:styleId="A2">
    <w:name w:val="A2"/>
    <w:uiPriority w:val="99"/>
    <w:rsid w:val="00787C64"/>
    <w:rPr>
      <w:rFonts w:cs="Times"/>
      <w:color w:val="000000"/>
      <w:sz w:val="20"/>
      <w:szCs w:val="20"/>
    </w:rPr>
  </w:style>
  <w:style w:type="table" w:customStyle="1" w:styleId="TableGridLight1">
    <w:name w:val="Table Grid Light1"/>
    <w:basedOn w:val="TableNormal"/>
    <w:uiPriority w:val="40"/>
    <w:rsid w:val="00E77C86"/>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226696">
      <w:bodyDiv w:val="1"/>
      <w:marLeft w:val="0"/>
      <w:marRight w:val="0"/>
      <w:marTop w:val="0"/>
      <w:marBottom w:val="0"/>
      <w:divBdr>
        <w:top w:val="none" w:sz="0" w:space="0" w:color="auto"/>
        <w:left w:val="none" w:sz="0" w:space="0" w:color="auto"/>
        <w:bottom w:val="none" w:sz="0" w:space="0" w:color="auto"/>
        <w:right w:val="none" w:sz="0" w:space="0" w:color="auto"/>
      </w:divBdr>
    </w:div>
    <w:div w:id="206138490">
      <w:bodyDiv w:val="1"/>
      <w:marLeft w:val="0"/>
      <w:marRight w:val="0"/>
      <w:marTop w:val="0"/>
      <w:marBottom w:val="0"/>
      <w:divBdr>
        <w:top w:val="none" w:sz="0" w:space="0" w:color="auto"/>
        <w:left w:val="none" w:sz="0" w:space="0" w:color="auto"/>
        <w:bottom w:val="none" w:sz="0" w:space="0" w:color="auto"/>
        <w:right w:val="none" w:sz="0" w:space="0" w:color="auto"/>
      </w:divBdr>
    </w:div>
    <w:div w:id="263148775">
      <w:bodyDiv w:val="1"/>
      <w:marLeft w:val="0"/>
      <w:marRight w:val="0"/>
      <w:marTop w:val="0"/>
      <w:marBottom w:val="0"/>
      <w:divBdr>
        <w:top w:val="none" w:sz="0" w:space="0" w:color="auto"/>
        <w:left w:val="none" w:sz="0" w:space="0" w:color="auto"/>
        <w:bottom w:val="none" w:sz="0" w:space="0" w:color="auto"/>
        <w:right w:val="none" w:sz="0" w:space="0" w:color="auto"/>
      </w:divBdr>
    </w:div>
    <w:div w:id="277375120">
      <w:bodyDiv w:val="1"/>
      <w:marLeft w:val="0"/>
      <w:marRight w:val="0"/>
      <w:marTop w:val="0"/>
      <w:marBottom w:val="0"/>
      <w:divBdr>
        <w:top w:val="none" w:sz="0" w:space="0" w:color="auto"/>
        <w:left w:val="none" w:sz="0" w:space="0" w:color="auto"/>
        <w:bottom w:val="none" w:sz="0" w:space="0" w:color="auto"/>
        <w:right w:val="none" w:sz="0" w:space="0" w:color="auto"/>
      </w:divBdr>
    </w:div>
    <w:div w:id="354767325">
      <w:bodyDiv w:val="1"/>
      <w:marLeft w:val="0"/>
      <w:marRight w:val="0"/>
      <w:marTop w:val="0"/>
      <w:marBottom w:val="0"/>
      <w:divBdr>
        <w:top w:val="none" w:sz="0" w:space="0" w:color="auto"/>
        <w:left w:val="none" w:sz="0" w:space="0" w:color="auto"/>
        <w:bottom w:val="none" w:sz="0" w:space="0" w:color="auto"/>
        <w:right w:val="none" w:sz="0" w:space="0" w:color="auto"/>
      </w:divBdr>
    </w:div>
    <w:div w:id="459541656">
      <w:bodyDiv w:val="1"/>
      <w:marLeft w:val="0"/>
      <w:marRight w:val="0"/>
      <w:marTop w:val="0"/>
      <w:marBottom w:val="0"/>
      <w:divBdr>
        <w:top w:val="none" w:sz="0" w:space="0" w:color="auto"/>
        <w:left w:val="none" w:sz="0" w:space="0" w:color="auto"/>
        <w:bottom w:val="none" w:sz="0" w:space="0" w:color="auto"/>
        <w:right w:val="none" w:sz="0" w:space="0" w:color="auto"/>
      </w:divBdr>
    </w:div>
    <w:div w:id="516771894">
      <w:bodyDiv w:val="1"/>
      <w:marLeft w:val="0"/>
      <w:marRight w:val="0"/>
      <w:marTop w:val="0"/>
      <w:marBottom w:val="0"/>
      <w:divBdr>
        <w:top w:val="none" w:sz="0" w:space="0" w:color="auto"/>
        <w:left w:val="none" w:sz="0" w:space="0" w:color="auto"/>
        <w:bottom w:val="none" w:sz="0" w:space="0" w:color="auto"/>
        <w:right w:val="none" w:sz="0" w:space="0" w:color="auto"/>
      </w:divBdr>
    </w:div>
    <w:div w:id="565800952">
      <w:bodyDiv w:val="1"/>
      <w:marLeft w:val="0"/>
      <w:marRight w:val="0"/>
      <w:marTop w:val="0"/>
      <w:marBottom w:val="0"/>
      <w:divBdr>
        <w:top w:val="none" w:sz="0" w:space="0" w:color="auto"/>
        <w:left w:val="none" w:sz="0" w:space="0" w:color="auto"/>
        <w:bottom w:val="none" w:sz="0" w:space="0" w:color="auto"/>
        <w:right w:val="none" w:sz="0" w:space="0" w:color="auto"/>
      </w:divBdr>
    </w:div>
    <w:div w:id="617103409">
      <w:bodyDiv w:val="1"/>
      <w:marLeft w:val="0"/>
      <w:marRight w:val="0"/>
      <w:marTop w:val="0"/>
      <w:marBottom w:val="0"/>
      <w:divBdr>
        <w:top w:val="none" w:sz="0" w:space="0" w:color="auto"/>
        <w:left w:val="none" w:sz="0" w:space="0" w:color="auto"/>
        <w:bottom w:val="none" w:sz="0" w:space="0" w:color="auto"/>
        <w:right w:val="none" w:sz="0" w:space="0" w:color="auto"/>
      </w:divBdr>
    </w:div>
    <w:div w:id="659389277">
      <w:bodyDiv w:val="1"/>
      <w:marLeft w:val="0"/>
      <w:marRight w:val="0"/>
      <w:marTop w:val="0"/>
      <w:marBottom w:val="0"/>
      <w:divBdr>
        <w:top w:val="none" w:sz="0" w:space="0" w:color="auto"/>
        <w:left w:val="none" w:sz="0" w:space="0" w:color="auto"/>
        <w:bottom w:val="none" w:sz="0" w:space="0" w:color="auto"/>
        <w:right w:val="none" w:sz="0" w:space="0" w:color="auto"/>
      </w:divBdr>
    </w:div>
    <w:div w:id="714743269">
      <w:bodyDiv w:val="1"/>
      <w:marLeft w:val="0"/>
      <w:marRight w:val="0"/>
      <w:marTop w:val="0"/>
      <w:marBottom w:val="0"/>
      <w:divBdr>
        <w:top w:val="none" w:sz="0" w:space="0" w:color="auto"/>
        <w:left w:val="none" w:sz="0" w:space="0" w:color="auto"/>
        <w:bottom w:val="none" w:sz="0" w:space="0" w:color="auto"/>
        <w:right w:val="none" w:sz="0" w:space="0" w:color="auto"/>
      </w:divBdr>
    </w:div>
    <w:div w:id="899831996">
      <w:bodyDiv w:val="1"/>
      <w:marLeft w:val="0"/>
      <w:marRight w:val="0"/>
      <w:marTop w:val="0"/>
      <w:marBottom w:val="0"/>
      <w:divBdr>
        <w:top w:val="none" w:sz="0" w:space="0" w:color="auto"/>
        <w:left w:val="none" w:sz="0" w:space="0" w:color="auto"/>
        <w:bottom w:val="none" w:sz="0" w:space="0" w:color="auto"/>
        <w:right w:val="none" w:sz="0" w:space="0" w:color="auto"/>
      </w:divBdr>
    </w:div>
    <w:div w:id="954679450">
      <w:bodyDiv w:val="1"/>
      <w:marLeft w:val="0"/>
      <w:marRight w:val="0"/>
      <w:marTop w:val="0"/>
      <w:marBottom w:val="0"/>
      <w:divBdr>
        <w:top w:val="none" w:sz="0" w:space="0" w:color="auto"/>
        <w:left w:val="none" w:sz="0" w:space="0" w:color="auto"/>
        <w:bottom w:val="none" w:sz="0" w:space="0" w:color="auto"/>
        <w:right w:val="none" w:sz="0" w:space="0" w:color="auto"/>
      </w:divBdr>
    </w:div>
    <w:div w:id="955215853">
      <w:bodyDiv w:val="1"/>
      <w:marLeft w:val="0"/>
      <w:marRight w:val="0"/>
      <w:marTop w:val="0"/>
      <w:marBottom w:val="0"/>
      <w:divBdr>
        <w:top w:val="none" w:sz="0" w:space="0" w:color="auto"/>
        <w:left w:val="none" w:sz="0" w:space="0" w:color="auto"/>
        <w:bottom w:val="none" w:sz="0" w:space="0" w:color="auto"/>
        <w:right w:val="none" w:sz="0" w:space="0" w:color="auto"/>
      </w:divBdr>
    </w:div>
    <w:div w:id="963317464">
      <w:bodyDiv w:val="1"/>
      <w:marLeft w:val="0"/>
      <w:marRight w:val="0"/>
      <w:marTop w:val="0"/>
      <w:marBottom w:val="0"/>
      <w:divBdr>
        <w:top w:val="none" w:sz="0" w:space="0" w:color="auto"/>
        <w:left w:val="none" w:sz="0" w:space="0" w:color="auto"/>
        <w:bottom w:val="none" w:sz="0" w:space="0" w:color="auto"/>
        <w:right w:val="none" w:sz="0" w:space="0" w:color="auto"/>
      </w:divBdr>
    </w:div>
    <w:div w:id="1037125526">
      <w:bodyDiv w:val="1"/>
      <w:marLeft w:val="0"/>
      <w:marRight w:val="0"/>
      <w:marTop w:val="0"/>
      <w:marBottom w:val="0"/>
      <w:divBdr>
        <w:top w:val="none" w:sz="0" w:space="0" w:color="auto"/>
        <w:left w:val="none" w:sz="0" w:space="0" w:color="auto"/>
        <w:bottom w:val="none" w:sz="0" w:space="0" w:color="auto"/>
        <w:right w:val="none" w:sz="0" w:space="0" w:color="auto"/>
      </w:divBdr>
    </w:div>
    <w:div w:id="1044712481">
      <w:bodyDiv w:val="1"/>
      <w:marLeft w:val="0"/>
      <w:marRight w:val="0"/>
      <w:marTop w:val="0"/>
      <w:marBottom w:val="0"/>
      <w:divBdr>
        <w:top w:val="none" w:sz="0" w:space="0" w:color="auto"/>
        <w:left w:val="none" w:sz="0" w:space="0" w:color="auto"/>
        <w:bottom w:val="none" w:sz="0" w:space="0" w:color="auto"/>
        <w:right w:val="none" w:sz="0" w:space="0" w:color="auto"/>
      </w:divBdr>
    </w:div>
    <w:div w:id="1076707344">
      <w:bodyDiv w:val="1"/>
      <w:marLeft w:val="0"/>
      <w:marRight w:val="0"/>
      <w:marTop w:val="0"/>
      <w:marBottom w:val="0"/>
      <w:divBdr>
        <w:top w:val="none" w:sz="0" w:space="0" w:color="auto"/>
        <w:left w:val="none" w:sz="0" w:space="0" w:color="auto"/>
        <w:bottom w:val="none" w:sz="0" w:space="0" w:color="auto"/>
        <w:right w:val="none" w:sz="0" w:space="0" w:color="auto"/>
      </w:divBdr>
    </w:div>
    <w:div w:id="1140732189">
      <w:bodyDiv w:val="1"/>
      <w:marLeft w:val="0"/>
      <w:marRight w:val="0"/>
      <w:marTop w:val="0"/>
      <w:marBottom w:val="0"/>
      <w:divBdr>
        <w:top w:val="none" w:sz="0" w:space="0" w:color="auto"/>
        <w:left w:val="none" w:sz="0" w:space="0" w:color="auto"/>
        <w:bottom w:val="none" w:sz="0" w:space="0" w:color="auto"/>
        <w:right w:val="none" w:sz="0" w:space="0" w:color="auto"/>
      </w:divBdr>
    </w:div>
    <w:div w:id="1205482511">
      <w:bodyDiv w:val="1"/>
      <w:marLeft w:val="0"/>
      <w:marRight w:val="0"/>
      <w:marTop w:val="0"/>
      <w:marBottom w:val="0"/>
      <w:divBdr>
        <w:top w:val="none" w:sz="0" w:space="0" w:color="auto"/>
        <w:left w:val="none" w:sz="0" w:space="0" w:color="auto"/>
        <w:bottom w:val="none" w:sz="0" w:space="0" w:color="auto"/>
        <w:right w:val="none" w:sz="0" w:space="0" w:color="auto"/>
      </w:divBdr>
    </w:div>
    <w:div w:id="1320577321">
      <w:bodyDiv w:val="1"/>
      <w:marLeft w:val="0"/>
      <w:marRight w:val="0"/>
      <w:marTop w:val="0"/>
      <w:marBottom w:val="0"/>
      <w:divBdr>
        <w:top w:val="none" w:sz="0" w:space="0" w:color="auto"/>
        <w:left w:val="none" w:sz="0" w:space="0" w:color="auto"/>
        <w:bottom w:val="none" w:sz="0" w:space="0" w:color="auto"/>
        <w:right w:val="none" w:sz="0" w:space="0" w:color="auto"/>
      </w:divBdr>
    </w:div>
    <w:div w:id="1529443053">
      <w:bodyDiv w:val="1"/>
      <w:marLeft w:val="0"/>
      <w:marRight w:val="0"/>
      <w:marTop w:val="0"/>
      <w:marBottom w:val="0"/>
      <w:divBdr>
        <w:top w:val="none" w:sz="0" w:space="0" w:color="auto"/>
        <w:left w:val="none" w:sz="0" w:space="0" w:color="auto"/>
        <w:bottom w:val="none" w:sz="0" w:space="0" w:color="auto"/>
        <w:right w:val="none" w:sz="0" w:space="0" w:color="auto"/>
      </w:divBdr>
    </w:div>
    <w:div w:id="1593901604">
      <w:bodyDiv w:val="1"/>
      <w:marLeft w:val="0"/>
      <w:marRight w:val="0"/>
      <w:marTop w:val="0"/>
      <w:marBottom w:val="0"/>
      <w:divBdr>
        <w:top w:val="none" w:sz="0" w:space="0" w:color="auto"/>
        <w:left w:val="none" w:sz="0" w:space="0" w:color="auto"/>
        <w:bottom w:val="none" w:sz="0" w:space="0" w:color="auto"/>
        <w:right w:val="none" w:sz="0" w:space="0" w:color="auto"/>
      </w:divBdr>
    </w:div>
    <w:div w:id="1654410175">
      <w:bodyDiv w:val="1"/>
      <w:marLeft w:val="0"/>
      <w:marRight w:val="0"/>
      <w:marTop w:val="0"/>
      <w:marBottom w:val="0"/>
      <w:divBdr>
        <w:top w:val="none" w:sz="0" w:space="0" w:color="auto"/>
        <w:left w:val="none" w:sz="0" w:space="0" w:color="auto"/>
        <w:bottom w:val="none" w:sz="0" w:space="0" w:color="auto"/>
        <w:right w:val="none" w:sz="0" w:space="0" w:color="auto"/>
      </w:divBdr>
    </w:div>
    <w:div w:id="1743718916">
      <w:bodyDiv w:val="1"/>
      <w:marLeft w:val="0"/>
      <w:marRight w:val="0"/>
      <w:marTop w:val="0"/>
      <w:marBottom w:val="0"/>
      <w:divBdr>
        <w:top w:val="none" w:sz="0" w:space="0" w:color="auto"/>
        <w:left w:val="none" w:sz="0" w:space="0" w:color="auto"/>
        <w:bottom w:val="none" w:sz="0" w:space="0" w:color="auto"/>
        <w:right w:val="none" w:sz="0" w:space="0" w:color="auto"/>
      </w:divBdr>
    </w:div>
    <w:div w:id="2049451843">
      <w:bodyDiv w:val="1"/>
      <w:marLeft w:val="0"/>
      <w:marRight w:val="0"/>
      <w:marTop w:val="0"/>
      <w:marBottom w:val="0"/>
      <w:divBdr>
        <w:top w:val="none" w:sz="0" w:space="0" w:color="auto"/>
        <w:left w:val="none" w:sz="0" w:space="0" w:color="auto"/>
        <w:bottom w:val="none" w:sz="0" w:space="0" w:color="auto"/>
        <w:right w:val="none" w:sz="0" w:space="0" w:color="auto"/>
      </w:divBdr>
    </w:div>
    <w:div w:id="2079666514">
      <w:bodyDiv w:val="1"/>
      <w:marLeft w:val="0"/>
      <w:marRight w:val="0"/>
      <w:marTop w:val="0"/>
      <w:marBottom w:val="0"/>
      <w:divBdr>
        <w:top w:val="none" w:sz="0" w:space="0" w:color="auto"/>
        <w:left w:val="none" w:sz="0" w:space="0" w:color="auto"/>
        <w:bottom w:val="none" w:sz="0" w:space="0" w:color="auto"/>
        <w:right w:val="none" w:sz="0" w:space="0" w:color="auto"/>
      </w:divBdr>
    </w:div>
    <w:div w:id="2146043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nnals.org/aim/fullarticle/2700389/prisma-extension-scoping-reviews-prisma-scr-checklist-explanatio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CFBD0BEEB9CD54F8FB3315AECBC0E30"/>
        <w:category>
          <w:name w:val="General"/>
          <w:gallery w:val="placeholder"/>
        </w:category>
        <w:types>
          <w:type w:val="bbPlcHdr"/>
        </w:types>
        <w:behaviors>
          <w:behavior w:val="content"/>
        </w:behaviors>
        <w:guid w:val="{93F3D67F-6DAF-254D-B58B-134EE6812C6A}"/>
      </w:docPartPr>
      <w:docPartBody>
        <w:p w:rsidR="004C3A4F" w:rsidRDefault="00FB7F04" w:rsidP="00FB7F04">
          <w:pPr>
            <w:pStyle w:val="0CFBD0BEEB9CD54F8FB3315AECBC0E30"/>
          </w:pPr>
          <w:r w:rsidRPr="003A2F5F">
            <w:rPr>
              <w:rStyle w:val="PlaceholderText"/>
            </w:rPr>
            <w:t>Click here to enter text.</w:t>
          </w:r>
        </w:p>
      </w:docPartBody>
    </w:docPart>
    <w:docPart>
      <w:docPartPr>
        <w:name w:val="4CDD0027291FCF4D839A5A3EBF9D7D7D"/>
        <w:category>
          <w:name w:val="General"/>
          <w:gallery w:val="placeholder"/>
        </w:category>
        <w:types>
          <w:type w:val="bbPlcHdr"/>
        </w:types>
        <w:behaviors>
          <w:behavior w:val="content"/>
        </w:behaviors>
        <w:guid w:val="{07452C61-EB0F-BB46-A29B-D6C60FFC3416}"/>
      </w:docPartPr>
      <w:docPartBody>
        <w:p w:rsidR="004C3A4F" w:rsidRDefault="00FB7F04" w:rsidP="00FB7F04">
          <w:pPr>
            <w:pStyle w:val="4CDD0027291FCF4D839A5A3EBF9D7D7D"/>
          </w:pPr>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F04"/>
    <w:rsid w:val="0024750F"/>
    <w:rsid w:val="002E6B7C"/>
    <w:rsid w:val="004C3A4F"/>
    <w:rsid w:val="00FB7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B7F04"/>
    <w:rPr>
      <w:color w:val="808080"/>
    </w:rPr>
  </w:style>
  <w:style w:type="paragraph" w:customStyle="1" w:styleId="0CFBD0BEEB9CD54F8FB3315AECBC0E30">
    <w:name w:val="0CFBD0BEEB9CD54F8FB3315AECBC0E30"/>
    <w:rsid w:val="00FB7F04"/>
  </w:style>
  <w:style w:type="paragraph" w:customStyle="1" w:styleId="4CDD0027291FCF4D839A5A3EBF9D7D7D">
    <w:name w:val="4CDD0027291FCF4D839A5A3EBF9D7D7D"/>
    <w:rsid w:val="00FB7F0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E6662D-7277-B648-BF42-228CC55AE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9</Pages>
  <Words>77690</Words>
  <Characters>442837</Characters>
  <Application>Microsoft Office Word</Application>
  <DocSecurity>0</DocSecurity>
  <Lines>3690</Lines>
  <Paragraphs>10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Audrey D. (Medical Student)</dc:creator>
  <cp:keywords/>
  <dc:description/>
  <cp:lastModifiedBy>Mel Phimester</cp:lastModifiedBy>
  <cp:revision>4</cp:revision>
  <dcterms:created xsi:type="dcterms:W3CDTF">2022-11-16T18:53:00Z</dcterms:created>
  <dcterms:modified xsi:type="dcterms:W3CDTF">2022-11-16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532201-a4bc-3af3-8513-043af3777f4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intervention</vt:lpwstr>
  </property>
  <property fmtid="{D5CDD505-2E9C-101B-9397-08002B2CF9AE}" pid="14" name="Mendeley Recent Style Name 4_1">
    <vt:lpwstr>EuroInterven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brackets</vt:lpwstr>
  </property>
  <property fmtid="{D5CDD505-2E9C-101B-9397-08002B2CF9AE}" pid="24" name="Mendeley Recent Style Name 9_1">
    <vt:lpwstr>Springer - Basic (numeric, brackets)</vt:lpwstr>
  </property>
</Properties>
</file>